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5"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0"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050ABF" w:rsidRPr="009B3B29" w:rsidRDefault="00050ABF" w:rsidP="00632771">
                                  <w:pPr>
                                    <w:rPr>
                                      <w:b/>
                                      <w:bCs/>
                                      <w:spacing w:val="4"/>
                                      <w:sz w:val="28"/>
                                      <w:szCs w:val="28"/>
                                    </w:rPr>
                                  </w:pPr>
                                  <w:r w:rsidRPr="009B3B29">
                                    <w:rPr>
                                      <w:b/>
                                      <w:bCs/>
                                      <w:spacing w:val="4"/>
                                      <w:sz w:val="28"/>
                                      <w:szCs w:val="28"/>
                                    </w:rPr>
                                    <w:t>College of Engineering</w:t>
                                  </w:r>
                                </w:p>
                                <w:p w14:paraId="5B9F2E7F" w14:textId="77777777" w:rsidR="00050ABF" w:rsidRPr="009B3B29" w:rsidRDefault="00050ABF"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050ABF" w:rsidRPr="009B3B29" w:rsidRDefault="00050ABF" w:rsidP="00632771">
                            <w:pPr>
                              <w:rPr>
                                <w:b/>
                                <w:bCs/>
                                <w:spacing w:val="4"/>
                                <w:sz w:val="28"/>
                                <w:szCs w:val="28"/>
                              </w:rPr>
                            </w:pPr>
                            <w:r w:rsidRPr="009B3B29">
                              <w:rPr>
                                <w:b/>
                                <w:bCs/>
                                <w:spacing w:val="4"/>
                                <w:sz w:val="28"/>
                                <w:szCs w:val="28"/>
                              </w:rPr>
                              <w:t>College of Engineering</w:t>
                            </w:r>
                          </w:p>
                          <w:p w14:paraId="5B9F2E7F" w14:textId="77777777" w:rsidR="00050ABF" w:rsidRPr="009B3B29" w:rsidRDefault="00050ABF"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700254"/>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700255"/>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700256"/>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9462127" w14:textId="40246A07" w:rsidR="00B748D9"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700254" w:history="1">
            <w:r w:rsidR="00B748D9" w:rsidRPr="00C87B59">
              <w:rPr>
                <w:rStyle w:val="Hyperlink"/>
                <w:noProof/>
              </w:rPr>
              <w:t>Declaration</w:t>
            </w:r>
            <w:r w:rsidR="00B748D9">
              <w:rPr>
                <w:noProof/>
                <w:webHidden/>
              </w:rPr>
              <w:tab/>
            </w:r>
            <w:r w:rsidR="00B748D9">
              <w:rPr>
                <w:noProof/>
                <w:webHidden/>
              </w:rPr>
              <w:fldChar w:fldCharType="begin"/>
            </w:r>
            <w:r w:rsidR="00B748D9">
              <w:rPr>
                <w:noProof/>
                <w:webHidden/>
              </w:rPr>
              <w:instrText xml:space="preserve"> PAGEREF _Toc6700254 \h </w:instrText>
            </w:r>
            <w:r w:rsidR="00B748D9">
              <w:rPr>
                <w:noProof/>
                <w:webHidden/>
              </w:rPr>
            </w:r>
            <w:r w:rsidR="00B748D9">
              <w:rPr>
                <w:noProof/>
                <w:webHidden/>
              </w:rPr>
              <w:fldChar w:fldCharType="separate"/>
            </w:r>
            <w:r w:rsidR="00B748D9">
              <w:rPr>
                <w:noProof/>
                <w:webHidden/>
              </w:rPr>
              <w:t>ii</w:t>
            </w:r>
            <w:r w:rsidR="00B748D9">
              <w:rPr>
                <w:noProof/>
                <w:webHidden/>
              </w:rPr>
              <w:fldChar w:fldCharType="end"/>
            </w:r>
          </w:hyperlink>
        </w:p>
        <w:p w14:paraId="32729921" w14:textId="16ACD4CC" w:rsidR="00B748D9" w:rsidRDefault="00B86A20">
          <w:pPr>
            <w:pStyle w:val="TOC1"/>
            <w:tabs>
              <w:tab w:val="right" w:leader="dot" w:pos="9016"/>
            </w:tabs>
            <w:rPr>
              <w:noProof/>
            </w:rPr>
          </w:pPr>
          <w:hyperlink w:anchor="_Toc6700255" w:history="1">
            <w:r w:rsidR="00B748D9" w:rsidRPr="00C87B59">
              <w:rPr>
                <w:rStyle w:val="Hyperlink"/>
                <w:noProof/>
              </w:rPr>
              <w:t>Abstract</w:t>
            </w:r>
            <w:r w:rsidR="00B748D9">
              <w:rPr>
                <w:noProof/>
                <w:webHidden/>
              </w:rPr>
              <w:tab/>
            </w:r>
            <w:r w:rsidR="00B748D9">
              <w:rPr>
                <w:noProof/>
                <w:webHidden/>
              </w:rPr>
              <w:fldChar w:fldCharType="begin"/>
            </w:r>
            <w:r w:rsidR="00B748D9">
              <w:rPr>
                <w:noProof/>
                <w:webHidden/>
              </w:rPr>
              <w:instrText xml:space="preserve"> PAGEREF _Toc6700255 \h </w:instrText>
            </w:r>
            <w:r w:rsidR="00B748D9">
              <w:rPr>
                <w:noProof/>
                <w:webHidden/>
              </w:rPr>
            </w:r>
            <w:r w:rsidR="00B748D9">
              <w:rPr>
                <w:noProof/>
                <w:webHidden/>
              </w:rPr>
              <w:fldChar w:fldCharType="separate"/>
            </w:r>
            <w:r w:rsidR="00B748D9">
              <w:rPr>
                <w:noProof/>
                <w:webHidden/>
              </w:rPr>
              <w:t>iii</w:t>
            </w:r>
            <w:r w:rsidR="00B748D9">
              <w:rPr>
                <w:noProof/>
                <w:webHidden/>
              </w:rPr>
              <w:fldChar w:fldCharType="end"/>
            </w:r>
          </w:hyperlink>
        </w:p>
        <w:p w14:paraId="71695729" w14:textId="23A76FD0" w:rsidR="00B748D9" w:rsidRDefault="00B86A20">
          <w:pPr>
            <w:pStyle w:val="TOC1"/>
            <w:tabs>
              <w:tab w:val="right" w:leader="dot" w:pos="9016"/>
            </w:tabs>
            <w:rPr>
              <w:noProof/>
            </w:rPr>
          </w:pPr>
          <w:hyperlink w:anchor="_Toc6700256" w:history="1">
            <w:r w:rsidR="00B748D9" w:rsidRPr="00C87B59">
              <w:rPr>
                <w:rStyle w:val="Hyperlink"/>
                <w:noProof/>
              </w:rPr>
              <w:t>Acknowledgment</w:t>
            </w:r>
            <w:r w:rsidR="00B748D9">
              <w:rPr>
                <w:noProof/>
                <w:webHidden/>
              </w:rPr>
              <w:tab/>
            </w:r>
            <w:r w:rsidR="00B748D9">
              <w:rPr>
                <w:noProof/>
                <w:webHidden/>
              </w:rPr>
              <w:fldChar w:fldCharType="begin"/>
            </w:r>
            <w:r w:rsidR="00B748D9">
              <w:rPr>
                <w:noProof/>
                <w:webHidden/>
              </w:rPr>
              <w:instrText xml:space="preserve"> PAGEREF _Toc6700256 \h </w:instrText>
            </w:r>
            <w:r w:rsidR="00B748D9">
              <w:rPr>
                <w:noProof/>
                <w:webHidden/>
              </w:rPr>
            </w:r>
            <w:r w:rsidR="00B748D9">
              <w:rPr>
                <w:noProof/>
                <w:webHidden/>
              </w:rPr>
              <w:fldChar w:fldCharType="separate"/>
            </w:r>
            <w:r w:rsidR="00B748D9">
              <w:rPr>
                <w:noProof/>
                <w:webHidden/>
              </w:rPr>
              <w:t>iv</w:t>
            </w:r>
            <w:r w:rsidR="00B748D9">
              <w:rPr>
                <w:noProof/>
                <w:webHidden/>
              </w:rPr>
              <w:fldChar w:fldCharType="end"/>
            </w:r>
          </w:hyperlink>
        </w:p>
        <w:p w14:paraId="7141A75E" w14:textId="02D84CCB" w:rsidR="00B748D9" w:rsidRDefault="00B86A20">
          <w:pPr>
            <w:pStyle w:val="TOC1"/>
            <w:tabs>
              <w:tab w:val="right" w:leader="dot" w:pos="9016"/>
            </w:tabs>
            <w:rPr>
              <w:noProof/>
            </w:rPr>
          </w:pPr>
          <w:hyperlink w:anchor="_Toc6700257" w:history="1">
            <w:r w:rsidR="00B748D9" w:rsidRPr="00C87B59">
              <w:rPr>
                <w:rStyle w:val="Hyperlink"/>
                <w:noProof/>
              </w:rPr>
              <w:t>List of Figures</w:t>
            </w:r>
            <w:r w:rsidR="00B748D9">
              <w:rPr>
                <w:noProof/>
                <w:webHidden/>
              </w:rPr>
              <w:tab/>
            </w:r>
            <w:r w:rsidR="00B748D9">
              <w:rPr>
                <w:noProof/>
                <w:webHidden/>
              </w:rPr>
              <w:fldChar w:fldCharType="begin"/>
            </w:r>
            <w:r w:rsidR="00B748D9">
              <w:rPr>
                <w:noProof/>
                <w:webHidden/>
              </w:rPr>
              <w:instrText xml:space="preserve"> PAGEREF _Toc6700257 \h </w:instrText>
            </w:r>
            <w:r w:rsidR="00B748D9">
              <w:rPr>
                <w:noProof/>
                <w:webHidden/>
              </w:rPr>
            </w:r>
            <w:r w:rsidR="00B748D9">
              <w:rPr>
                <w:noProof/>
                <w:webHidden/>
              </w:rPr>
              <w:fldChar w:fldCharType="separate"/>
            </w:r>
            <w:r w:rsidR="00B748D9">
              <w:rPr>
                <w:noProof/>
                <w:webHidden/>
              </w:rPr>
              <w:t>vi</w:t>
            </w:r>
            <w:r w:rsidR="00B748D9">
              <w:rPr>
                <w:noProof/>
                <w:webHidden/>
              </w:rPr>
              <w:fldChar w:fldCharType="end"/>
            </w:r>
          </w:hyperlink>
        </w:p>
        <w:p w14:paraId="7EBEBB81" w14:textId="52D66873" w:rsidR="00B748D9" w:rsidRDefault="00B86A20">
          <w:pPr>
            <w:pStyle w:val="TOC1"/>
            <w:tabs>
              <w:tab w:val="right" w:leader="dot" w:pos="9016"/>
            </w:tabs>
            <w:rPr>
              <w:noProof/>
            </w:rPr>
          </w:pPr>
          <w:hyperlink w:anchor="_Toc6700258" w:history="1">
            <w:r w:rsidR="00B748D9" w:rsidRPr="00C87B59">
              <w:rPr>
                <w:rStyle w:val="Hyperlink"/>
                <w:noProof/>
              </w:rPr>
              <w:t>List of Tables</w:t>
            </w:r>
            <w:r w:rsidR="00B748D9">
              <w:rPr>
                <w:noProof/>
                <w:webHidden/>
              </w:rPr>
              <w:tab/>
            </w:r>
            <w:r w:rsidR="00B748D9">
              <w:rPr>
                <w:noProof/>
                <w:webHidden/>
              </w:rPr>
              <w:fldChar w:fldCharType="begin"/>
            </w:r>
            <w:r w:rsidR="00B748D9">
              <w:rPr>
                <w:noProof/>
                <w:webHidden/>
              </w:rPr>
              <w:instrText xml:space="preserve"> PAGEREF _Toc6700258 \h </w:instrText>
            </w:r>
            <w:r w:rsidR="00B748D9">
              <w:rPr>
                <w:noProof/>
                <w:webHidden/>
              </w:rPr>
            </w:r>
            <w:r w:rsidR="00B748D9">
              <w:rPr>
                <w:noProof/>
                <w:webHidden/>
              </w:rPr>
              <w:fldChar w:fldCharType="separate"/>
            </w:r>
            <w:r w:rsidR="00B748D9">
              <w:rPr>
                <w:noProof/>
                <w:webHidden/>
              </w:rPr>
              <w:t>viii</w:t>
            </w:r>
            <w:r w:rsidR="00B748D9">
              <w:rPr>
                <w:noProof/>
                <w:webHidden/>
              </w:rPr>
              <w:fldChar w:fldCharType="end"/>
            </w:r>
          </w:hyperlink>
        </w:p>
        <w:p w14:paraId="762C3587" w14:textId="0F7A6A79" w:rsidR="00B748D9" w:rsidRDefault="00B86A20">
          <w:pPr>
            <w:pStyle w:val="TOC1"/>
            <w:tabs>
              <w:tab w:val="left" w:pos="440"/>
              <w:tab w:val="right" w:leader="dot" w:pos="9016"/>
            </w:tabs>
            <w:rPr>
              <w:noProof/>
            </w:rPr>
          </w:pPr>
          <w:hyperlink w:anchor="_Toc6700259" w:history="1">
            <w:r w:rsidR="00B748D9" w:rsidRPr="00C87B59">
              <w:rPr>
                <w:rStyle w:val="Hyperlink"/>
                <w:noProof/>
              </w:rPr>
              <w:t>1.</w:t>
            </w:r>
            <w:r w:rsidR="00B748D9">
              <w:rPr>
                <w:noProof/>
              </w:rPr>
              <w:tab/>
            </w:r>
            <w:r w:rsidR="00B748D9" w:rsidRPr="00C87B59">
              <w:rPr>
                <w:rStyle w:val="Hyperlink"/>
                <w:noProof/>
              </w:rPr>
              <w:t>Introduction and Motivation</w:t>
            </w:r>
            <w:r w:rsidR="00B748D9">
              <w:rPr>
                <w:noProof/>
                <w:webHidden/>
              </w:rPr>
              <w:tab/>
            </w:r>
            <w:r w:rsidR="00B748D9">
              <w:rPr>
                <w:noProof/>
                <w:webHidden/>
              </w:rPr>
              <w:fldChar w:fldCharType="begin"/>
            </w:r>
            <w:r w:rsidR="00B748D9">
              <w:rPr>
                <w:noProof/>
                <w:webHidden/>
              </w:rPr>
              <w:instrText xml:space="preserve"> PAGEREF _Toc6700259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90E6B04" w14:textId="3C3D1CBE" w:rsidR="00B748D9" w:rsidRDefault="00B86A20">
          <w:pPr>
            <w:pStyle w:val="TOC2"/>
            <w:tabs>
              <w:tab w:val="left" w:pos="880"/>
              <w:tab w:val="right" w:leader="dot" w:pos="9016"/>
            </w:tabs>
            <w:rPr>
              <w:noProof/>
            </w:rPr>
          </w:pPr>
          <w:hyperlink w:anchor="_Toc6700260" w:history="1">
            <w:r w:rsidR="00B748D9" w:rsidRPr="00C87B59">
              <w:rPr>
                <w:rStyle w:val="Hyperlink"/>
                <w:noProof/>
              </w:rPr>
              <w:t>1.1.</w:t>
            </w:r>
            <w:r w:rsidR="00B748D9">
              <w:rPr>
                <w:noProof/>
              </w:rPr>
              <w:tab/>
            </w:r>
            <w:r w:rsidR="00B748D9" w:rsidRPr="00C87B59">
              <w:rPr>
                <w:rStyle w:val="Hyperlink"/>
                <w:noProof/>
              </w:rPr>
              <w:t>Problem statement</w:t>
            </w:r>
            <w:r w:rsidR="00B748D9">
              <w:rPr>
                <w:noProof/>
                <w:webHidden/>
              </w:rPr>
              <w:tab/>
            </w:r>
            <w:r w:rsidR="00B748D9">
              <w:rPr>
                <w:noProof/>
                <w:webHidden/>
              </w:rPr>
              <w:fldChar w:fldCharType="begin"/>
            </w:r>
            <w:r w:rsidR="00B748D9">
              <w:rPr>
                <w:noProof/>
                <w:webHidden/>
              </w:rPr>
              <w:instrText xml:space="preserve"> PAGEREF _Toc6700260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592C2C61" w14:textId="25CC72E3" w:rsidR="00B748D9" w:rsidRDefault="00B86A20">
          <w:pPr>
            <w:pStyle w:val="TOC2"/>
            <w:tabs>
              <w:tab w:val="left" w:pos="880"/>
              <w:tab w:val="right" w:leader="dot" w:pos="9016"/>
            </w:tabs>
            <w:rPr>
              <w:noProof/>
            </w:rPr>
          </w:pPr>
          <w:hyperlink w:anchor="_Toc6700261" w:history="1">
            <w:r w:rsidR="00B748D9" w:rsidRPr="00C87B59">
              <w:rPr>
                <w:rStyle w:val="Hyperlink"/>
                <w:noProof/>
              </w:rPr>
              <w:t>1.2.</w:t>
            </w:r>
            <w:r w:rsidR="00B748D9">
              <w:rPr>
                <w:noProof/>
              </w:rPr>
              <w:tab/>
            </w:r>
            <w:r w:rsidR="00B748D9" w:rsidRPr="00C87B59">
              <w:rPr>
                <w:rStyle w:val="Hyperlink"/>
                <w:noProof/>
              </w:rPr>
              <w:t>Project significance</w:t>
            </w:r>
            <w:r w:rsidR="00B748D9">
              <w:rPr>
                <w:noProof/>
                <w:webHidden/>
              </w:rPr>
              <w:tab/>
            </w:r>
            <w:r w:rsidR="00B748D9">
              <w:rPr>
                <w:noProof/>
                <w:webHidden/>
              </w:rPr>
              <w:fldChar w:fldCharType="begin"/>
            </w:r>
            <w:r w:rsidR="00B748D9">
              <w:rPr>
                <w:noProof/>
                <w:webHidden/>
              </w:rPr>
              <w:instrText xml:space="preserve"> PAGEREF _Toc6700261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EAF5A5C" w14:textId="55BA719A" w:rsidR="00B748D9" w:rsidRDefault="00B86A20">
          <w:pPr>
            <w:pStyle w:val="TOC2"/>
            <w:tabs>
              <w:tab w:val="left" w:pos="880"/>
              <w:tab w:val="right" w:leader="dot" w:pos="9016"/>
            </w:tabs>
            <w:rPr>
              <w:noProof/>
            </w:rPr>
          </w:pPr>
          <w:hyperlink w:anchor="_Toc6700262" w:history="1">
            <w:r w:rsidR="00B748D9" w:rsidRPr="00C87B59">
              <w:rPr>
                <w:rStyle w:val="Hyperlink"/>
                <w:rFonts w:cstheme="minorHAnsi"/>
                <w:noProof/>
              </w:rPr>
              <w:t>1.3.</w:t>
            </w:r>
            <w:r w:rsidR="00B748D9">
              <w:rPr>
                <w:noProof/>
              </w:rPr>
              <w:tab/>
            </w:r>
            <w:r w:rsidR="00B748D9" w:rsidRPr="00C87B59">
              <w:rPr>
                <w:rStyle w:val="Hyperlink"/>
                <w:noProof/>
              </w:rPr>
              <w:t>Project objectives</w:t>
            </w:r>
            <w:r w:rsidR="00B748D9">
              <w:rPr>
                <w:noProof/>
                <w:webHidden/>
              </w:rPr>
              <w:tab/>
            </w:r>
            <w:r w:rsidR="00B748D9">
              <w:rPr>
                <w:noProof/>
                <w:webHidden/>
              </w:rPr>
              <w:fldChar w:fldCharType="begin"/>
            </w:r>
            <w:r w:rsidR="00B748D9">
              <w:rPr>
                <w:noProof/>
                <w:webHidden/>
              </w:rPr>
              <w:instrText xml:space="preserve"> PAGEREF _Toc6700262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782A3C15" w14:textId="082518EA" w:rsidR="00B748D9" w:rsidRDefault="00B86A20">
          <w:pPr>
            <w:pStyle w:val="TOC1"/>
            <w:tabs>
              <w:tab w:val="left" w:pos="440"/>
              <w:tab w:val="right" w:leader="dot" w:pos="9016"/>
            </w:tabs>
            <w:rPr>
              <w:noProof/>
            </w:rPr>
          </w:pPr>
          <w:hyperlink w:anchor="_Toc6700263" w:history="1">
            <w:r w:rsidR="00B748D9" w:rsidRPr="00C87B59">
              <w:rPr>
                <w:rStyle w:val="Hyperlink"/>
                <w:noProof/>
              </w:rPr>
              <w:t>2.</w:t>
            </w:r>
            <w:r w:rsidR="00B748D9">
              <w:rPr>
                <w:noProof/>
              </w:rPr>
              <w:tab/>
            </w:r>
            <w:r w:rsidR="00B748D9" w:rsidRPr="00C87B59">
              <w:rPr>
                <w:rStyle w:val="Hyperlink"/>
                <w:noProof/>
              </w:rPr>
              <w:t>Background and related work</w:t>
            </w:r>
            <w:r w:rsidR="00B748D9">
              <w:rPr>
                <w:noProof/>
                <w:webHidden/>
              </w:rPr>
              <w:tab/>
            </w:r>
            <w:r w:rsidR="00B748D9">
              <w:rPr>
                <w:noProof/>
                <w:webHidden/>
              </w:rPr>
              <w:fldChar w:fldCharType="begin"/>
            </w:r>
            <w:r w:rsidR="00B748D9">
              <w:rPr>
                <w:noProof/>
                <w:webHidden/>
              </w:rPr>
              <w:instrText xml:space="preserve"> PAGEREF _Toc6700263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74FE878" w14:textId="26F9CB37" w:rsidR="00B748D9" w:rsidRDefault="00B86A20">
          <w:pPr>
            <w:pStyle w:val="TOC2"/>
            <w:tabs>
              <w:tab w:val="left" w:pos="880"/>
              <w:tab w:val="right" w:leader="dot" w:pos="9016"/>
            </w:tabs>
            <w:rPr>
              <w:noProof/>
            </w:rPr>
          </w:pPr>
          <w:hyperlink w:anchor="_Toc6700264" w:history="1">
            <w:r w:rsidR="00B748D9" w:rsidRPr="00C87B59">
              <w:rPr>
                <w:rStyle w:val="Hyperlink"/>
                <w:noProof/>
              </w:rPr>
              <w:t>2.1.</w:t>
            </w:r>
            <w:r w:rsidR="00B748D9">
              <w:rPr>
                <w:noProof/>
              </w:rPr>
              <w:tab/>
            </w:r>
            <w:r w:rsidR="00B748D9" w:rsidRPr="00C87B59">
              <w:rPr>
                <w:rStyle w:val="Hyperlink"/>
                <w:noProof/>
              </w:rPr>
              <w:t>Background</w:t>
            </w:r>
            <w:r w:rsidR="00B748D9">
              <w:rPr>
                <w:noProof/>
                <w:webHidden/>
              </w:rPr>
              <w:tab/>
            </w:r>
            <w:r w:rsidR="00B748D9">
              <w:rPr>
                <w:noProof/>
                <w:webHidden/>
              </w:rPr>
              <w:fldChar w:fldCharType="begin"/>
            </w:r>
            <w:r w:rsidR="00B748D9">
              <w:rPr>
                <w:noProof/>
                <w:webHidden/>
              </w:rPr>
              <w:instrText xml:space="preserve"> PAGEREF _Toc6700264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1F95FA5E" w14:textId="61C8216F" w:rsidR="00B748D9" w:rsidRDefault="00B86A20">
          <w:pPr>
            <w:pStyle w:val="TOC2"/>
            <w:tabs>
              <w:tab w:val="left" w:pos="880"/>
              <w:tab w:val="right" w:leader="dot" w:pos="9016"/>
            </w:tabs>
            <w:rPr>
              <w:noProof/>
            </w:rPr>
          </w:pPr>
          <w:hyperlink w:anchor="_Toc6700265" w:history="1">
            <w:r w:rsidR="00B748D9" w:rsidRPr="00C87B59">
              <w:rPr>
                <w:rStyle w:val="Hyperlink"/>
                <w:noProof/>
              </w:rPr>
              <w:t>2.2.</w:t>
            </w:r>
            <w:r w:rsidR="00B748D9">
              <w:rPr>
                <w:noProof/>
              </w:rPr>
              <w:tab/>
            </w:r>
            <w:r w:rsidR="00B748D9" w:rsidRPr="00C87B59">
              <w:rPr>
                <w:rStyle w:val="Hyperlink"/>
                <w:noProof/>
              </w:rPr>
              <w:t>Related work</w:t>
            </w:r>
            <w:r w:rsidR="00B748D9">
              <w:rPr>
                <w:noProof/>
                <w:webHidden/>
              </w:rPr>
              <w:tab/>
            </w:r>
            <w:r w:rsidR="00B748D9">
              <w:rPr>
                <w:noProof/>
                <w:webHidden/>
              </w:rPr>
              <w:fldChar w:fldCharType="begin"/>
            </w:r>
            <w:r w:rsidR="00B748D9">
              <w:rPr>
                <w:noProof/>
                <w:webHidden/>
              </w:rPr>
              <w:instrText xml:space="preserve"> PAGEREF _Toc6700265 \h </w:instrText>
            </w:r>
            <w:r w:rsidR="00B748D9">
              <w:rPr>
                <w:noProof/>
                <w:webHidden/>
              </w:rPr>
            </w:r>
            <w:r w:rsidR="00B748D9">
              <w:rPr>
                <w:noProof/>
                <w:webHidden/>
              </w:rPr>
              <w:fldChar w:fldCharType="separate"/>
            </w:r>
            <w:r w:rsidR="00B748D9">
              <w:rPr>
                <w:noProof/>
                <w:webHidden/>
              </w:rPr>
              <w:t>14</w:t>
            </w:r>
            <w:r w:rsidR="00B748D9">
              <w:rPr>
                <w:noProof/>
                <w:webHidden/>
              </w:rPr>
              <w:fldChar w:fldCharType="end"/>
            </w:r>
          </w:hyperlink>
        </w:p>
        <w:p w14:paraId="57B2B985" w14:textId="35E57A76" w:rsidR="00B748D9" w:rsidRDefault="00B86A20">
          <w:pPr>
            <w:pStyle w:val="TOC1"/>
            <w:tabs>
              <w:tab w:val="left" w:pos="440"/>
              <w:tab w:val="right" w:leader="dot" w:pos="9016"/>
            </w:tabs>
            <w:rPr>
              <w:noProof/>
            </w:rPr>
          </w:pPr>
          <w:hyperlink w:anchor="_Toc6700266" w:history="1">
            <w:r w:rsidR="00B748D9" w:rsidRPr="00C87B59">
              <w:rPr>
                <w:rStyle w:val="Hyperlink"/>
                <w:noProof/>
              </w:rPr>
              <w:t>3.</w:t>
            </w:r>
            <w:r w:rsidR="00B748D9">
              <w:rPr>
                <w:noProof/>
              </w:rPr>
              <w:tab/>
            </w:r>
            <w:r w:rsidR="00B748D9" w:rsidRPr="00C87B59">
              <w:rPr>
                <w:rStyle w:val="Hyperlink"/>
                <w:noProof/>
              </w:rPr>
              <w:t>Requirements analysis</w:t>
            </w:r>
            <w:r w:rsidR="00B748D9">
              <w:rPr>
                <w:noProof/>
                <w:webHidden/>
              </w:rPr>
              <w:tab/>
            </w:r>
            <w:r w:rsidR="00B748D9">
              <w:rPr>
                <w:noProof/>
                <w:webHidden/>
              </w:rPr>
              <w:fldChar w:fldCharType="begin"/>
            </w:r>
            <w:r w:rsidR="00B748D9">
              <w:rPr>
                <w:noProof/>
                <w:webHidden/>
              </w:rPr>
              <w:instrText xml:space="preserve"> PAGEREF _Toc6700266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7E840731" w14:textId="6C101512" w:rsidR="00B748D9" w:rsidRDefault="00B86A20">
          <w:pPr>
            <w:pStyle w:val="TOC2"/>
            <w:tabs>
              <w:tab w:val="left" w:pos="880"/>
              <w:tab w:val="right" w:leader="dot" w:pos="9016"/>
            </w:tabs>
            <w:rPr>
              <w:noProof/>
            </w:rPr>
          </w:pPr>
          <w:hyperlink w:anchor="_Toc6700267" w:history="1">
            <w:r w:rsidR="00B748D9" w:rsidRPr="00C87B59">
              <w:rPr>
                <w:rStyle w:val="Hyperlink"/>
                <w:noProof/>
              </w:rPr>
              <w:t>3.1.</w:t>
            </w:r>
            <w:r w:rsidR="00B748D9">
              <w:rPr>
                <w:noProof/>
              </w:rPr>
              <w:tab/>
            </w:r>
            <w:r w:rsidR="00B748D9" w:rsidRPr="00C87B59">
              <w:rPr>
                <w:rStyle w:val="Hyperlink"/>
                <w:noProof/>
              </w:rPr>
              <w:t>Software development process</w:t>
            </w:r>
            <w:r w:rsidR="00B748D9">
              <w:rPr>
                <w:noProof/>
                <w:webHidden/>
              </w:rPr>
              <w:tab/>
            </w:r>
            <w:r w:rsidR="00B748D9">
              <w:rPr>
                <w:noProof/>
                <w:webHidden/>
              </w:rPr>
              <w:fldChar w:fldCharType="begin"/>
            </w:r>
            <w:r w:rsidR="00B748D9">
              <w:rPr>
                <w:noProof/>
                <w:webHidden/>
              </w:rPr>
              <w:instrText xml:space="preserve"> PAGEREF _Toc6700267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2A14E7E0" w14:textId="73DA951B" w:rsidR="00B748D9" w:rsidRDefault="00B86A20">
          <w:pPr>
            <w:pStyle w:val="TOC2"/>
            <w:tabs>
              <w:tab w:val="left" w:pos="880"/>
              <w:tab w:val="right" w:leader="dot" w:pos="9016"/>
            </w:tabs>
            <w:rPr>
              <w:noProof/>
            </w:rPr>
          </w:pPr>
          <w:hyperlink w:anchor="_Toc6700268" w:history="1">
            <w:r w:rsidR="00B748D9" w:rsidRPr="00C87B59">
              <w:rPr>
                <w:rStyle w:val="Hyperlink"/>
                <w:noProof/>
              </w:rPr>
              <w:t>3.2.</w:t>
            </w:r>
            <w:r w:rsidR="00B748D9">
              <w:rPr>
                <w:noProof/>
              </w:rPr>
              <w:tab/>
            </w:r>
            <w:r w:rsidR="00B748D9" w:rsidRPr="00C87B59">
              <w:rPr>
                <w:rStyle w:val="Hyperlink"/>
                <w:noProof/>
              </w:rPr>
              <w:t>Functional requirements</w:t>
            </w:r>
            <w:r w:rsidR="00B748D9">
              <w:rPr>
                <w:noProof/>
                <w:webHidden/>
              </w:rPr>
              <w:tab/>
            </w:r>
            <w:r w:rsidR="00B748D9">
              <w:rPr>
                <w:noProof/>
                <w:webHidden/>
              </w:rPr>
              <w:fldChar w:fldCharType="begin"/>
            </w:r>
            <w:r w:rsidR="00B748D9">
              <w:rPr>
                <w:noProof/>
                <w:webHidden/>
              </w:rPr>
              <w:instrText xml:space="preserve"> PAGEREF _Toc6700268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7F1046A0" w14:textId="3576C4D6" w:rsidR="00B748D9" w:rsidRDefault="00B86A20">
          <w:pPr>
            <w:pStyle w:val="TOC2"/>
            <w:tabs>
              <w:tab w:val="left" w:pos="880"/>
              <w:tab w:val="right" w:leader="dot" w:pos="9016"/>
            </w:tabs>
            <w:rPr>
              <w:noProof/>
            </w:rPr>
          </w:pPr>
          <w:hyperlink w:anchor="_Toc6700269" w:history="1">
            <w:r w:rsidR="00B748D9" w:rsidRPr="00C87B59">
              <w:rPr>
                <w:rStyle w:val="Hyperlink"/>
                <w:noProof/>
              </w:rPr>
              <w:t>3.3.</w:t>
            </w:r>
            <w:r w:rsidR="00B748D9">
              <w:rPr>
                <w:noProof/>
              </w:rPr>
              <w:tab/>
            </w:r>
            <w:r w:rsidR="00B748D9" w:rsidRPr="00C87B59">
              <w:rPr>
                <w:rStyle w:val="Hyperlink"/>
                <w:noProof/>
              </w:rPr>
              <w:t>Non-functional requirements</w:t>
            </w:r>
            <w:r w:rsidR="00B748D9">
              <w:rPr>
                <w:noProof/>
                <w:webHidden/>
              </w:rPr>
              <w:tab/>
            </w:r>
            <w:r w:rsidR="00B748D9">
              <w:rPr>
                <w:noProof/>
                <w:webHidden/>
              </w:rPr>
              <w:fldChar w:fldCharType="begin"/>
            </w:r>
            <w:r w:rsidR="00B748D9">
              <w:rPr>
                <w:noProof/>
                <w:webHidden/>
              </w:rPr>
              <w:instrText xml:space="preserve"> PAGEREF _Toc6700269 \h </w:instrText>
            </w:r>
            <w:r w:rsidR="00B748D9">
              <w:rPr>
                <w:noProof/>
                <w:webHidden/>
              </w:rPr>
            </w:r>
            <w:r w:rsidR="00B748D9">
              <w:rPr>
                <w:noProof/>
                <w:webHidden/>
              </w:rPr>
              <w:fldChar w:fldCharType="separate"/>
            </w:r>
            <w:r w:rsidR="00B748D9">
              <w:rPr>
                <w:noProof/>
                <w:webHidden/>
              </w:rPr>
              <w:t>23</w:t>
            </w:r>
            <w:r w:rsidR="00B748D9">
              <w:rPr>
                <w:noProof/>
                <w:webHidden/>
              </w:rPr>
              <w:fldChar w:fldCharType="end"/>
            </w:r>
          </w:hyperlink>
        </w:p>
        <w:p w14:paraId="2E72688E" w14:textId="1F8D3A37" w:rsidR="00B748D9" w:rsidRDefault="00B86A20">
          <w:pPr>
            <w:pStyle w:val="TOC2"/>
            <w:tabs>
              <w:tab w:val="left" w:pos="880"/>
              <w:tab w:val="right" w:leader="dot" w:pos="9016"/>
            </w:tabs>
            <w:rPr>
              <w:noProof/>
            </w:rPr>
          </w:pPr>
          <w:hyperlink w:anchor="_Toc6700270" w:history="1">
            <w:r w:rsidR="00B748D9" w:rsidRPr="00C87B59">
              <w:rPr>
                <w:rStyle w:val="Hyperlink"/>
                <w:noProof/>
              </w:rPr>
              <w:t>3.4.</w:t>
            </w:r>
            <w:r w:rsidR="00B748D9">
              <w:rPr>
                <w:noProof/>
              </w:rPr>
              <w:tab/>
            </w:r>
            <w:r w:rsidR="00B748D9" w:rsidRPr="00C87B59">
              <w:rPr>
                <w:rStyle w:val="Hyperlink"/>
                <w:noProof/>
              </w:rPr>
              <w:t>Assumptions</w:t>
            </w:r>
            <w:r w:rsidR="00B748D9">
              <w:rPr>
                <w:noProof/>
                <w:webHidden/>
              </w:rPr>
              <w:tab/>
            </w:r>
            <w:r w:rsidR="00B748D9">
              <w:rPr>
                <w:noProof/>
                <w:webHidden/>
              </w:rPr>
              <w:fldChar w:fldCharType="begin"/>
            </w:r>
            <w:r w:rsidR="00B748D9">
              <w:rPr>
                <w:noProof/>
                <w:webHidden/>
              </w:rPr>
              <w:instrText xml:space="preserve"> PAGEREF _Toc6700270 \h </w:instrText>
            </w:r>
            <w:r w:rsidR="00B748D9">
              <w:rPr>
                <w:noProof/>
                <w:webHidden/>
              </w:rPr>
            </w:r>
            <w:r w:rsidR="00B748D9">
              <w:rPr>
                <w:noProof/>
                <w:webHidden/>
              </w:rPr>
              <w:fldChar w:fldCharType="separate"/>
            </w:r>
            <w:r w:rsidR="00B748D9">
              <w:rPr>
                <w:noProof/>
                <w:webHidden/>
              </w:rPr>
              <w:t>24</w:t>
            </w:r>
            <w:r w:rsidR="00B748D9">
              <w:rPr>
                <w:noProof/>
                <w:webHidden/>
              </w:rPr>
              <w:fldChar w:fldCharType="end"/>
            </w:r>
          </w:hyperlink>
        </w:p>
        <w:p w14:paraId="7621CFF2" w14:textId="35151C0A" w:rsidR="00B748D9" w:rsidRDefault="00B86A20">
          <w:pPr>
            <w:pStyle w:val="TOC2"/>
            <w:tabs>
              <w:tab w:val="left" w:pos="880"/>
              <w:tab w:val="right" w:leader="dot" w:pos="9016"/>
            </w:tabs>
            <w:rPr>
              <w:noProof/>
            </w:rPr>
          </w:pPr>
          <w:hyperlink w:anchor="_Toc6700271" w:history="1">
            <w:r w:rsidR="00B748D9" w:rsidRPr="00C87B59">
              <w:rPr>
                <w:rStyle w:val="Hyperlink"/>
                <w:noProof/>
              </w:rPr>
              <w:t>3.5.</w:t>
            </w:r>
            <w:r w:rsidR="00B748D9">
              <w:rPr>
                <w:noProof/>
              </w:rPr>
              <w:tab/>
            </w:r>
            <w:r w:rsidR="00B748D9" w:rsidRPr="00C87B59">
              <w:rPr>
                <w:rStyle w:val="Hyperlink"/>
                <w:noProof/>
              </w:rPr>
              <w:t>Ethics</w:t>
            </w:r>
            <w:r w:rsidR="00B748D9">
              <w:rPr>
                <w:noProof/>
                <w:webHidden/>
              </w:rPr>
              <w:tab/>
            </w:r>
            <w:r w:rsidR="00B748D9">
              <w:rPr>
                <w:noProof/>
                <w:webHidden/>
              </w:rPr>
              <w:fldChar w:fldCharType="begin"/>
            </w:r>
            <w:r w:rsidR="00B748D9">
              <w:rPr>
                <w:noProof/>
                <w:webHidden/>
              </w:rPr>
              <w:instrText xml:space="preserve"> PAGEREF _Toc6700271 \h </w:instrText>
            </w:r>
            <w:r w:rsidR="00B748D9">
              <w:rPr>
                <w:noProof/>
                <w:webHidden/>
              </w:rPr>
            </w:r>
            <w:r w:rsidR="00B748D9">
              <w:rPr>
                <w:noProof/>
                <w:webHidden/>
              </w:rPr>
              <w:fldChar w:fldCharType="separate"/>
            </w:r>
            <w:r w:rsidR="00B748D9">
              <w:rPr>
                <w:noProof/>
                <w:webHidden/>
              </w:rPr>
              <w:t>25</w:t>
            </w:r>
            <w:r w:rsidR="00B748D9">
              <w:rPr>
                <w:noProof/>
                <w:webHidden/>
              </w:rPr>
              <w:fldChar w:fldCharType="end"/>
            </w:r>
          </w:hyperlink>
        </w:p>
        <w:p w14:paraId="0A33783E" w14:textId="6F41390C" w:rsidR="00B748D9" w:rsidRDefault="00B86A20">
          <w:pPr>
            <w:pStyle w:val="TOC1"/>
            <w:tabs>
              <w:tab w:val="left" w:pos="440"/>
              <w:tab w:val="right" w:leader="dot" w:pos="9016"/>
            </w:tabs>
            <w:rPr>
              <w:noProof/>
            </w:rPr>
          </w:pPr>
          <w:hyperlink w:anchor="_Toc6700272" w:history="1">
            <w:r w:rsidR="00B748D9" w:rsidRPr="00C87B59">
              <w:rPr>
                <w:rStyle w:val="Hyperlink"/>
                <w:noProof/>
              </w:rPr>
              <w:t>4.</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2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7398A9C7" w14:textId="2B050940" w:rsidR="00B748D9" w:rsidRDefault="00B86A20">
          <w:pPr>
            <w:pStyle w:val="TOC2"/>
            <w:tabs>
              <w:tab w:val="left" w:pos="880"/>
              <w:tab w:val="right" w:leader="dot" w:pos="9016"/>
            </w:tabs>
            <w:rPr>
              <w:noProof/>
            </w:rPr>
          </w:pPr>
          <w:hyperlink w:anchor="_Toc6700273" w:history="1">
            <w:r w:rsidR="00B748D9" w:rsidRPr="00C87B59">
              <w:rPr>
                <w:rStyle w:val="Hyperlink"/>
                <w:noProof/>
              </w:rPr>
              <w:t>4.1.</w:t>
            </w:r>
            <w:r w:rsidR="00B748D9">
              <w:rPr>
                <w:noProof/>
              </w:rPr>
              <w:tab/>
            </w:r>
            <w:r w:rsidR="00B748D9" w:rsidRPr="00C87B59">
              <w:rPr>
                <w:rStyle w:val="Hyperlink"/>
                <w:noProof/>
              </w:rPr>
              <w:t>Possible solutions and tradeoffs</w:t>
            </w:r>
            <w:r w:rsidR="00B748D9">
              <w:rPr>
                <w:noProof/>
                <w:webHidden/>
              </w:rPr>
              <w:tab/>
            </w:r>
            <w:r w:rsidR="00B748D9">
              <w:rPr>
                <w:noProof/>
                <w:webHidden/>
              </w:rPr>
              <w:fldChar w:fldCharType="begin"/>
            </w:r>
            <w:r w:rsidR="00B748D9">
              <w:rPr>
                <w:noProof/>
                <w:webHidden/>
              </w:rPr>
              <w:instrText xml:space="preserve"> PAGEREF _Toc6700273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42B62D88" w14:textId="0A189E9C" w:rsidR="00B748D9" w:rsidRDefault="00B86A20">
          <w:pPr>
            <w:pStyle w:val="TOC2"/>
            <w:tabs>
              <w:tab w:val="left" w:pos="880"/>
              <w:tab w:val="right" w:leader="dot" w:pos="9016"/>
            </w:tabs>
            <w:rPr>
              <w:noProof/>
            </w:rPr>
          </w:pPr>
          <w:hyperlink w:anchor="_Toc6700274" w:history="1">
            <w:r w:rsidR="00B748D9" w:rsidRPr="00C87B59">
              <w:rPr>
                <w:rStyle w:val="Hyperlink"/>
                <w:noProof/>
              </w:rPr>
              <w:t>4.2.</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4 \h </w:instrText>
            </w:r>
            <w:r w:rsidR="00B748D9">
              <w:rPr>
                <w:noProof/>
                <w:webHidden/>
              </w:rPr>
            </w:r>
            <w:r w:rsidR="00B748D9">
              <w:rPr>
                <w:noProof/>
                <w:webHidden/>
              </w:rPr>
              <w:fldChar w:fldCharType="separate"/>
            </w:r>
            <w:r w:rsidR="00B748D9">
              <w:rPr>
                <w:noProof/>
                <w:webHidden/>
              </w:rPr>
              <w:t>27</w:t>
            </w:r>
            <w:r w:rsidR="00B748D9">
              <w:rPr>
                <w:noProof/>
                <w:webHidden/>
              </w:rPr>
              <w:fldChar w:fldCharType="end"/>
            </w:r>
          </w:hyperlink>
        </w:p>
        <w:p w14:paraId="61FD8628" w14:textId="12649C66" w:rsidR="00B748D9" w:rsidRDefault="00B86A20">
          <w:pPr>
            <w:pStyle w:val="TOC2"/>
            <w:tabs>
              <w:tab w:val="left" w:pos="880"/>
              <w:tab w:val="right" w:leader="dot" w:pos="9016"/>
            </w:tabs>
            <w:rPr>
              <w:noProof/>
            </w:rPr>
          </w:pPr>
          <w:hyperlink w:anchor="_Toc6700275" w:history="1">
            <w:r w:rsidR="00B748D9" w:rsidRPr="00C87B59">
              <w:rPr>
                <w:rStyle w:val="Hyperlink"/>
                <w:rFonts w:eastAsia="Times New Roman"/>
                <w:noProof/>
              </w:rPr>
              <w:t>4.3.</w:t>
            </w:r>
            <w:r w:rsidR="00B748D9">
              <w:rPr>
                <w:noProof/>
              </w:rPr>
              <w:tab/>
            </w:r>
            <w:r w:rsidR="00B748D9" w:rsidRPr="00C87B59">
              <w:rPr>
                <w:rStyle w:val="Hyperlink"/>
                <w:rFonts w:eastAsia="Times New Roman"/>
                <w:noProof/>
              </w:rPr>
              <w:t>Hardware/software to be used</w:t>
            </w:r>
            <w:r w:rsidR="00B748D9">
              <w:rPr>
                <w:noProof/>
                <w:webHidden/>
              </w:rPr>
              <w:tab/>
            </w:r>
            <w:r w:rsidR="00B748D9">
              <w:rPr>
                <w:noProof/>
                <w:webHidden/>
              </w:rPr>
              <w:fldChar w:fldCharType="begin"/>
            </w:r>
            <w:r w:rsidR="00B748D9">
              <w:rPr>
                <w:noProof/>
                <w:webHidden/>
              </w:rPr>
              <w:instrText xml:space="preserve"> PAGEREF _Toc670027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56109EDF" w14:textId="3D20F27D" w:rsidR="00B748D9" w:rsidRDefault="00B86A20">
          <w:pPr>
            <w:pStyle w:val="TOC2"/>
            <w:tabs>
              <w:tab w:val="left" w:pos="880"/>
              <w:tab w:val="right" w:leader="dot" w:pos="9016"/>
            </w:tabs>
            <w:rPr>
              <w:noProof/>
            </w:rPr>
          </w:pPr>
          <w:hyperlink w:anchor="_Toc6700276" w:history="1">
            <w:r w:rsidR="00B748D9" w:rsidRPr="00C87B59">
              <w:rPr>
                <w:rStyle w:val="Hyperlink"/>
                <w:rFonts w:eastAsia="Times New Roman"/>
                <w:noProof/>
              </w:rPr>
              <w:t>4.4.</w:t>
            </w:r>
            <w:r w:rsidR="00B748D9">
              <w:rPr>
                <w:noProof/>
              </w:rPr>
              <w:tab/>
            </w:r>
            <w:r w:rsidR="00B748D9" w:rsidRPr="00C87B59">
              <w:rPr>
                <w:rStyle w:val="Hyperlink"/>
                <w:rFonts w:eastAsia="Times New Roman"/>
                <w:noProof/>
              </w:rPr>
              <w:t>Hardware design</w:t>
            </w:r>
            <w:r w:rsidR="00B748D9">
              <w:rPr>
                <w:noProof/>
                <w:webHidden/>
              </w:rPr>
              <w:tab/>
            </w:r>
            <w:r w:rsidR="00B748D9">
              <w:rPr>
                <w:noProof/>
                <w:webHidden/>
              </w:rPr>
              <w:fldChar w:fldCharType="begin"/>
            </w:r>
            <w:r w:rsidR="00B748D9">
              <w:rPr>
                <w:noProof/>
                <w:webHidden/>
              </w:rPr>
              <w:instrText xml:space="preserve"> PAGEREF _Toc670027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56ABB1E5" w14:textId="24B30C34" w:rsidR="00B748D9" w:rsidRDefault="00B86A20">
          <w:pPr>
            <w:pStyle w:val="TOC2"/>
            <w:tabs>
              <w:tab w:val="left" w:pos="880"/>
              <w:tab w:val="right" w:leader="dot" w:pos="9016"/>
            </w:tabs>
            <w:rPr>
              <w:noProof/>
            </w:rPr>
          </w:pPr>
          <w:hyperlink w:anchor="_Toc6700277" w:history="1">
            <w:r w:rsidR="00B748D9" w:rsidRPr="00C87B59">
              <w:rPr>
                <w:rStyle w:val="Hyperlink"/>
                <w:rFonts w:eastAsia="Times New Roman"/>
                <w:noProof/>
              </w:rPr>
              <w:t>4.5.</w:t>
            </w:r>
            <w:r w:rsidR="00B748D9">
              <w:rPr>
                <w:noProof/>
              </w:rPr>
              <w:tab/>
            </w:r>
            <w:r w:rsidR="00B748D9" w:rsidRPr="00C87B59">
              <w:rPr>
                <w:rStyle w:val="Hyperlink"/>
                <w:rFonts w:eastAsia="Times New Roman"/>
                <w:noProof/>
              </w:rPr>
              <w:t>Software design</w:t>
            </w:r>
            <w:r w:rsidR="00B748D9">
              <w:rPr>
                <w:noProof/>
                <w:webHidden/>
              </w:rPr>
              <w:tab/>
            </w:r>
            <w:r w:rsidR="00B748D9">
              <w:rPr>
                <w:noProof/>
                <w:webHidden/>
              </w:rPr>
              <w:fldChar w:fldCharType="begin"/>
            </w:r>
            <w:r w:rsidR="00B748D9">
              <w:rPr>
                <w:noProof/>
                <w:webHidden/>
              </w:rPr>
              <w:instrText xml:space="preserve"> PAGEREF _Toc6700277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3D472B7" w14:textId="7F30702F" w:rsidR="00B748D9" w:rsidRDefault="00B86A20">
          <w:pPr>
            <w:pStyle w:val="TOC2"/>
            <w:tabs>
              <w:tab w:val="left" w:pos="1100"/>
              <w:tab w:val="right" w:leader="dot" w:pos="9016"/>
            </w:tabs>
            <w:rPr>
              <w:noProof/>
            </w:rPr>
          </w:pPr>
          <w:hyperlink w:anchor="_Toc6700278" w:history="1">
            <w:r w:rsidR="00B748D9" w:rsidRPr="00C87B59">
              <w:rPr>
                <w:rStyle w:val="Hyperlink"/>
                <w:rFonts w:eastAsia="Times New Roman"/>
                <w:noProof/>
              </w:rPr>
              <w:t>4.5.1.</w:t>
            </w:r>
            <w:r w:rsidR="00B748D9">
              <w:rPr>
                <w:noProof/>
              </w:rPr>
              <w:tab/>
            </w:r>
            <w:r w:rsidR="00B748D9" w:rsidRPr="00C87B59">
              <w:rPr>
                <w:rStyle w:val="Hyperlink"/>
                <w:rFonts w:eastAsia="Times New Roman"/>
                <w:noProof/>
              </w:rPr>
              <w:t>Structural model</w:t>
            </w:r>
            <w:r w:rsidR="00B748D9">
              <w:rPr>
                <w:noProof/>
                <w:webHidden/>
              </w:rPr>
              <w:tab/>
            </w:r>
            <w:r w:rsidR="00B748D9">
              <w:rPr>
                <w:noProof/>
                <w:webHidden/>
              </w:rPr>
              <w:fldChar w:fldCharType="begin"/>
            </w:r>
            <w:r w:rsidR="00B748D9">
              <w:rPr>
                <w:noProof/>
                <w:webHidden/>
              </w:rPr>
              <w:instrText xml:space="preserve"> PAGEREF _Toc6700278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584185C2" w14:textId="064A4195" w:rsidR="00B748D9" w:rsidRDefault="00B86A20">
          <w:pPr>
            <w:pStyle w:val="TOC2"/>
            <w:tabs>
              <w:tab w:val="left" w:pos="1100"/>
              <w:tab w:val="right" w:leader="dot" w:pos="9016"/>
            </w:tabs>
            <w:rPr>
              <w:noProof/>
            </w:rPr>
          </w:pPr>
          <w:hyperlink w:anchor="_Toc6700279" w:history="1">
            <w:r w:rsidR="00B748D9" w:rsidRPr="00C87B59">
              <w:rPr>
                <w:rStyle w:val="Hyperlink"/>
                <w:rFonts w:eastAsia="Times New Roman"/>
                <w:noProof/>
              </w:rPr>
              <w:t>4.5.2.</w:t>
            </w:r>
            <w:r w:rsidR="00B748D9">
              <w:rPr>
                <w:noProof/>
              </w:rPr>
              <w:tab/>
            </w:r>
            <w:r w:rsidR="00B748D9" w:rsidRPr="00C87B59">
              <w:rPr>
                <w:rStyle w:val="Hyperlink"/>
                <w:rFonts w:eastAsia="Times New Roman"/>
                <w:noProof/>
              </w:rPr>
              <w:t>Behavioral model</w:t>
            </w:r>
            <w:r w:rsidR="00B748D9">
              <w:rPr>
                <w:noProof/>
                <w:webHidden/>
              </w:rPr>
              <w:tab/>
            </w:r>
            <w:r w:rsidR="00B748D9">
              <w:rPr>
                <w:noProof/>
                <w:webHidden/>
              </w:rPr>
              <w:fldChar w:fldCharType="begin"/>
            </w:r>
            <w:r w:rsidR="00B748D9">
              <w:rPr>
                <w:noProof/>
                <w:webHidden/>
              </w:rPr>
              <w:instrText xml:space="preserve"> PAGEREF _Toc6700279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64B554EB" w14:textId="2F93E0A3" w:rsidR="00B748D9" w:rsidRDefault="00B86A20">
          <w:pPr>
            <w:pStyle w:val="TOC2"/>
            <w:tabs>
              <w:tab w:val="left" w:pos="1100"/>
              <w:tab w:val="right" w:leader="dot" w:pos="9016"/>
            </w:tabs>
            <w:rPr>
              <w:noProof/>
            </w:rPr>
          </w:pPr>
          <w:hyperlink w:anchor="_Toc6700280" w:history="1">
            <w:r w:rsidR="00B748D9" w:rsidRPr="00C87B59">
              <w:rPr>
                <w:rStyle w:val="Hyperlink"/>
                <w:rFonts w:eastAsia="Times New Roman"/>
                <w:noProof/>
              </w:rPr>
              <w:t>4.5.3.</w:t>
            </w:r>
            <w:r w:rsidR="00B748D9">
              <w:rPr>
                <w:noProof/>
              </w:rPr>
              <w:tab/>
            </w:r>
            <w:r w:rsidR="00B748D9" w:rsidRPr="00C87B59">
              <w:rPr>
                <w:rStyle w:val="Hyperlink"/>
                <w:rFonts w:eastAsia="Times New Roman"/>
                <w:noProof/>
              </w:rPr>
              <w:t>Database design</w:t>
            </w:r>
            <w:r w:rsidR="00B748D9">
              <w:rPr>
                <w:noProof/>
                <w:webHidden/>
              </w:rPr>
              <w:tab/>
            </w:r>
            <w:r w:rsidR="00B748D9">
              <w:rPr>
                <w:noProof/>
                <w:webHidden/>
              </w:rPr>
              <w:fldChar w:fldCharType="begin"/>
            </w:r>
            <w:r w:rsidR="00B748D9">
              <w:rPr>
                <w:noProof/>
                <w:webHidden/>
              </w:rPr>
              <w:instrText xml:space="preserve"> PAGEREF _Toc6700280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B87955D" w14:textId="6E9C6E10" w:rsidR="00B748D9" w:rsidRDefault="00B86A20">
          <w:pPr>
            <w:pStyle w:val="TOC2"/>
            <w:tabs>
              <w:tab w:val="left" w:pos="1100"/>
              <w:tab w:val="right" w:leader="dot" w:pos="9016"/>
            </w:tabs>
            <w:rPr>
              <w:noProof/>
            </w:rPr>
          </w:pPr>
          <w:hyperlink w:anchor="_Toc6700281" w:history="1">
            <w:r w:rsidR="00B748D9" w:rsidRPr="00C87B59">
              <w:rPr>
                <w:rStyle w:val="Hyperlink"/>
                <w:rFonts w:eastAsia="Times New Roman"/>
                <w:noProof/>
              </w:rPr>
              <w:t>4.5.4.</w:t>
            </w:r>
            <w:r w:rsidR="00B748D9">
              <w:rPr>
                <w:noProof/>
              </w:rPr>
              <w:tab/>
            </w:r>
            <w:r w:rsidR="00B748D9" w:rsidRPr="00C87B59">
              <w:rPr>
                <w:rStyle w:val="Hyperlink"/>
                <w:rFonts w:eastAsia="Times New Roman"/>
                <w:noProof/>
              </w:rPr>
              <w:t>User interface design</w:t>
            </w:r>
            <w:r w:rsidR="00B748D9">
              <w:rPr>
                <w:noProof/>
                <w:webHidden/>
              </w:rPr>
              <w:tab/>
            </w:r>
            <w:r w:rsidR="00B748D9">
              <w:rPr>
                <w:noProof/>
                <w:webHidden/>
              </w:rPr>
              <w:fldChar w:fldCharType="begin"/>
            </w:r>
            <w:r w:rsidR="00B748D9">
              <w:rPr>
                <w:noProof/>
                <w:webHidden/>
              </w:rPr>
              <w:instrText xml:space="preserve"> PAGEREF _Toc6700281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3B79CA08" w14:textId="02137BFC" w:rsidR="00B748D9" w:rsidRDefault="00B86A20">
          <w:pPr>
            <w:pStyle w:val="TOC2"/>
            <w:tabs>
              <w:tab w:val="left" w:pos="1100"/>
              <w:tab w:val="right" w:leader="dot" w:pos="9016"/>
            </w:tabs>
            <w:rPr>
              <w:noProof/>
            </w:rPr>
          </w:pPr>
          <w:hyperlink w:anchor="_Toc6700282" w:history="1">
            <w:r w:rsidR="00B748D9" w:rsidRPr="00C87B59">
              <w:rPr>
                <w:rStyle w:val="Hyperlink"/>
                <w:rFonts w:eastAsia="Times New Roman"/>
                <w:noProof/>
              </w:rPr>
              <w:t>4.5.5.</w:t>
            </w:r>
            <w:r w:rsidR="00B748D9">
              <w:rPr>
                <w:noProof/>
              </w:rPr>
              <w:tab/>
            </w:r>
            <w:r w:rsidR="00B748D9" w:rsidRPr="00C87B59">
              <w:rPr>
                <w:rStyle w:val="Hyperlink"/>
                <w:rFonts w:eastAsia="Times New Roman"/>
                <w:noProof/>
              </w:rPr>
              <w:t>Design pattern</w:t>
            </w:r>
            <w:r w:rsidR="00B748D9">
              <w:rPr>
                <w:noProof/>
                <w:webHidden/>
              </w:rPr>
              <w:tab/>
            </w:r>
            <w:r w:rsidR="00B748D9">
              <w:rPr>
                <w:noProof/>
                <w:webHidden/>
              </w:rPr>
              <w:fldChar w:fldCharType="begin"/>
            </w:r>
            <w:r w:rsidR="00B748D9">
              <w:rPr>
                <w:noProof/>
                <w:webHidden/>
              </w:rPr>
              <w:instrText xml:space="preserve"> PAGEREF _Toc6700282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4A48660E" w14:textId="3F382082" w:rsidR="00B748D9" w:rsidRDefault="00B86A20">
          <w:pPr>
            <w:pStyle w:val="TOC1"/>
            <w:tabs>
              <w:tab w:val="left" w:pos="440"/>
              <w:tab w:val="right" w:leader="dot" w:pos="9016"/>
            </w:tabs>
            <w:rPr>
              <w:noProof/>
            </w:rPr>
          </w:pPr>
          <w:hyperlink w:anchor="_Toc6700283" w:history="1">
            <w:r w:rsidR="00B748D9" w:rsidRPr="00C87B59">
              <w:rPr>
                <w:rStyle w:val="Hyperlink"/>
                <w:noProof/>
              </w:rPr>
              <w:t>5.</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3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567FF60F" w14:textId="217C9211" w:rsidR="00B748D9" w:rsidRDefault="00B86A20">
          <w:pPr>
            <w:pStyle w:val="TOC3"/>
            <w:tabs>
              <w:tab w:val="left" w:pos="1100"/>
              <w:tab w:val="right" w:leader="dot" w:pos="9016"/>
            </w:tabs>
            <w:rPr>
              <w:noProof/>
            </w:rPr>
          </w:pPr>
          <w:hyperlink w:anchor="_Toc6700284" w:history="1">
            <w:r w:rsidR="00B748D9" w:rsidRPr="00C87B59">
              <w:rPr>
                <w:rStyle w:val="Hyperlink"/>
                <w:noProof/>
              </w:rPr>
              <w:t>5.1.</w:t>
            </w:r>
            <w:r w:rsidR="00B748D9">
              <w:rPr>
                <w:noProof/>
              </w:rPr>
              <w:tab/>
            </w:r>
            <w:r w:rsidR="00B748D9" w:rsidRPr="00C87B59">
              <w:rPr>
                <w:rStyle w:val="Hyperlink"/>
                <w:noProof/>
              </w:rPr>
              <w:t>Firebase</w:t>
            </w:r>
            <w:r w:rsidR="00B748D9">
              <w:rPr>
                <w:noProof/>
                <w:webHidden/>
              </w:rPr>
              <w:tab/>
            </w:r>
            <w:r w:rsidR="00B748D9">
              <w:rPr>
                <w:noProof/>
                <w:webHidden/>
              </w:rPr>
              <w:fldChar w:fldCharType="begin"/>
            </w:r>
            <w:r w:rsidR="00B748D9">
              <w:rPr>
                <w:noProof/>
                <w:webHidden/>
              </w:rPr>
              <w:instrText xml:space="preserve"> PAGEREF _Toc6700284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060F8887" w14:textId="4A0974E9" w:rsidR="00B748D9" w:rsidRDefault="00B86A20">
          <w:pPr>
            <w:pStyle w:val="TOC3"/>
            <w:tabs>
              <w:tab w:val="left" w:pos="1320"/>
              <w:tab w:val="right" w:leader="dot" w:pos="9016"/>
            </w:tabs>
            <w:rPr>
              <w:noProof/>
            </w:rPr>
          </w:pPr>
          <w:hyperlink w:anchor="_Toc6700285" w:history="1">
            <w:r w:rsidR="00B748D9" w:rsidRPr="00C87B59">
              <w:rPr>
                <w:rStyle w:val="Hyperlink"/>
                <w:noProof/>
              </w:rPr>
              <w:t>5.1.1.</w:t>
            </w:r>
            <w:r w:rsidR="00B748D9">
              <w:rPr>
                <w:noProof/>
              </w:rPr>
              <w:tab/>
            </w:r>
            <w:r w:rsidR="00B748D9" w:rsidRPr="00C87B59">
              <w:rPr>
                <w:rStyle w:val="Hyperlink"/>
                <w:noProof/>
              </w:rPr>
              <w:t>Connecting hardware (NodeMCU) to firebase cloud</w:t>
            </w:r>
            <w:r w:rsidR="00B748D9">
              <w:rPr>
                <w:noProof/>
                <w:webHidden/>
              </w:rPr>
              <w:tab/>
            </w:r>
            <w:r w:rsidR="00B748D9">
              <w:rPr>
                <w:noProof/>
                <w:webHidden/>
              </w:rPr>
              <w:fldChar w:fldCharType="begin"/>
            </w:r>
            <w:r w:rsidR="00B748D9">
              <w:rPr>
                <w:noProof/>
                <w:webHidden/>
              </w:rPr>
              <w:instrText xml:space="preserve"> PAGEREF _Toc6700285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1CF545D0" w14:textId="38D110A1" w:rsidR="00B748D9" w:rsidRDefault="00B86A20">
          <w:pPr>
            <w:pStyle w:val="TOC3"/>
            <w:tabs>
              <w:tab w:val="left" w:pos="1320"/>
              <w:tab w:val="right" w:leader="dot" w:pos="9016"/>
            </w:tabs>
            <w:rPr>
              <w:noProof/>
            </w:rPr>
          </w:pPr>
          <w:hyperlink w:anchor="_Toc6700286" w:history="1">
            <w:r w:rsidR="00B748D9" w:rsidRPr="00C87B59">
              <w:rPr>
                <w:rStyle w:val="Hyperlink"/>
                <w:noProof/>
              </w:rPr>
              <w:t>5.1.2.</w:t>
            </w:r>
            <w:r w:rsidR="00B748D9">
              <w:rPr>
                <w:noProof/>
              </w:rPr>
              <w:tab/>
            </w:r>
            <w:r w:rsidR="00B748D9" w:rsidRPr="00C87B59">
              <w:rPr>
                <w:rStyle w:val="Hyperlink"/>
                <w:noProof/>
              </w:rPr>
              <w:t>Connecting android application to firebase cloud</w:t>
            </w:r>
            <w:r w:rsidR="00B748D9">
              <w:rPr>
                <w:noProof/>
                <w:webHidden/>
              </w:rPr>
              <w:tab/>
            </w:r>
            <w:r w:rsidR="00B748D9">
              <w:rPr>
                <w:noProof/>
                <w:webHidden/>
              </w:rPr>
              <w:fldChar w:fldCharType="begin"/>
            </w:r>
            <w:r w:rsidR="00B748D9">
              <w:rPr>
                <w:noProof/>
                <w:webHidden/>
              </w:rPr>
              <w:instrText xml:space="preserve"> PAGEREF _Toc6700286 \h </w:instrText>
            </w:r>
            <w:r w:rsidR="00B748D9">
              <w:rPr>
                <w:noProof/>
                <w:webHidden/>
              </w:rPr>
            </w:r>
            <w:r w:rsidR="00B748D9">
              <w:rPr>
                <w:noProof/>
                <w:webHidden/>
              </w:rPr>
              <w:fldChar w:fldCharType="separate"/>
            </w:r>
            <w:r w:rsidR="00B748D9">
              <w:rPr>
                <w:noProof/>
                <w:webHidden/>
              </w:rPr>
              <w:t>47</w:t>
            </w:r>
            <w:r w:rsidR="00B748D9">
              <w:rPr>
                <w:noProof/>
                <w:webHidden/>
              </w:rPr>
              <w:fldChar w:fldCharType="end"/>
            </w:r>
          </w:hyperlink>
        </w:p>
        <w:p w14:paraId="0883FAD5" w14:textId="4670BAF2" w:rsidR="00B748D9" w:rsidRDefault="00B86A20">
          <w:pPr>
            <w:pStyle w:val="TOC3"/>
            <w:tabs>
              <w:tab w:val="left" w:pos="1320"/>
              <w:tab w:val="right" w:leader="dot" w:pos="9016"/>
            </w:tabs>
            <w:rPr>
              <w:noProof/>
            </w:rPr>
          </w:pPr>
          <w:hyperlink w:anchor="_Toc6700287" w:history="1">
            <w:r w:rsidR="00B748D9" w:rsidRPr="00C87B59">
              <w:rPr>
                <w:rStyle w:val="Hyperlink"/>
                <w:noProof/>
              </w:rPr>
              <w:t>5.1.3.</w:t>
            </w:r>
            <w:r w:rsidR="00B748D9">
              <w:rPr>
                <w:noProof/>
              </w:rPr>
              <w:tab/>
            </w:r>
            <w:r w:rsidR="00B748D9" w:rsidRPr="00C87B59">
              <w:rPr>
                <w:rStyle w:val="Hyperlink"/>
                <w:noProof/>
              </w:rPr>
              <w:t>Connecting the website to firebase cloud</w:t>
            </w:r>
            <w:r w:rsidR="00B748D9">
              <w:rPr>
                <w:noProof/>
                <w:webHidden/>
              </w:rPr>
              <w:tab/>
            </w:r>
            <w:r w:rsidR="00B748D9">
              <w:rPr>
                <w:noProof/>
                <w:webHidden/>
              </w:rPr>
              <w:fldChar w:fldCharType="begin"/>
            </w:r>
            <w:r w:rsidR="00B748D9">
              <w:rPr>
                <w:noProof/>
                <w:webHidden/>
              </w:rPr>
              <w:instrText xml:space="preserve"> PAGEREF _Toc6700287 \h </w:instrText>
            </w:r>
            <w:r w:rsidR="00B748D9">
              <w:rPr>
                <w:noProof/>
                <w:webHidden/>
              </w:rPr>
            </w:r>
            <w:r w:rsidR="00B748D9">
              <w:rPr>
                <w:noProof/>
                <w:webHidden/>
              </w:rPr>
              <w:fldChar w:fldCharType="separate"/>
            </w:r>
            <w:r w:rsidR="00B748D9">
              <w:rPr>
                <w:noProof/>
                <w:webHidden/>
              </w:rPr>
              <w:t>48</w:t>
            </w:r>
            <w:r w:rsidR="00B748D9">
              <w:rPr>
                <w:noProof/>
                <w:webHidden/>
              </w:rPr>
              <w:fldChar w:fldCharType="end"/>
            </w:r>
          </w:hyperlink>
        </w:p>
        <w:p w14:paraId="4A3A6EAE" w14:textId="5A960C45" w:rsidR="00B748D9" w:rsidRDefault="00B86A20">
          <w:pPr>
            <w:pStyle w:val="TOC3"/>
            <w:tabs>
              <w:tab w:val="left" w:pos="1100"/>
              <w:tab w:val="right" w:leader="dot" w:pos="9016"/>
            </w:tabs>
            <w:rPr>
              <w:noProof/>
            </w:rPr>
          </w:pPr>
          <w:hyperlink w:anchor="_Toc6700288" w:history="1">
            <w:r w:rsidR="00B748D9" w:rsidRPr="00C87B59">
              <w:rPr>
                <w:rStyle w:val="Hyperlink"/>
                <w:noProof/>
              </w:rPr>
              <w:t>5.2.</w:t>
            </w:r>
            <w:r w:rsidR="00B748D9">
              <w:rPr>
                <w:noProof/>
              </w:rPr>
              <w:tab/>
            </w:r>
            <w:r w:rsidR="00B748D9" w:rsidRPr="00C87B59">
              <w:rPr>
                <w:rStyle w:val="Hyperlink"/>
                <w:noProof/>
              </w:rPr>
              <w:t>Tools and frameworks used</w:t>
            </w:r>
            <w:r w:rsidR="00B748D9">
              <w:rPr>
                <w:noProof/>
                <w:webHidden/>
              </w:rPr>
              <w:tab/>
            </w:r>
            <w:r w:rsidR="00B748D9">
              <w:rPr>
                <w:noProof/>
                <w:webHidden/>
              </w:rPr>
              <w:fldChar w:fldCharType="begin"/>
            </w:r>
            <w:r w:rsidR="00B748D9">
              <w:rPr>
                <w:noProof/>
                <w:webHidden/>
              </w:rPr>
              <w:instrText xml:space="preserve"> PAGEREF _Toc6700288 \h </w:instrText>
            </w:r>
            <w:r w:rsidR="00B748D9">
              <w:rPr>
                <w:noProof/>
                <w:webHidden/>
              </w:rPr>
            </w:r>
            <w:r w:rsidR="00B748D9">
              <w:rPr>
                <w:noProof/>
                <w:webHidden/>
              </w:rPr>
              <w:fldChar w:fldCharType="separate"/>
            </w:r>
            <w:r w:rsidR="00B748D9">
              <w:rPr>
                <w:noProof/>
                <w:webHidden/>
              </w:rPr>
              <w:t>49</w:t>
            </w:r>
            <w:r w:rsidR="00B748D9">
              <w:rPr>
                <w:noProof/>
                <w:webHidden/>
              </w:rPr>
              <w:fldChar w:fldCharType="end"/>
            </w:r>
          </w:hyperlink>
        </w:p>
        <w:p w14:paraId="3EB4F6FB" w14:textId="32FEA066" w:rsidR="00B748D9" w:rsidRDefault="00B86A20">
          <w:pPr>
            <w:pStyle w:val="TOC3"/>
            <w:tabs>
              <w:tab w:val="left" w:pos="1100"/>
              <w:tab w:val="right" w:leader="dot" w:pos="9016"/>
            </w:tabs>
            <w:rPr>
              <w:noProof/>
            </w:rPr>
          </w:pPr>
          <w:hyperlink w:anchor="_Toc6700289" w:history="1">
            <w:r w:rsidR="00B748D9" w:rsidRPr="00C87B59">
              <w:rPr>
                <w:rStyle w:val="Hyperlink"/>
                <w:noProof/>
              </w:rPr>
              <w:t>5.3.</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9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3F73D8FF" w14:textId="2BE29837" w:rsidR="00B748D9" w:rsidRDefault="00B86A20">
          <w:pPr>
            <w:pStyle w:val="TOC3"/>
            <w:tabs>
              <w:tab w:val="left" w:pos="1320"/>
              <w:tab w:val="right" w:leader="dot" w:pos="9016"/>
            </w:tabs>
            <w:rPr>
              <w:noProof/>
            </w:rPr>
          </w:pPr>
          <w:hyperlink w:anchor="_Toc6700290" w:history="1">
            <w:r w:rsidR="00B748D9" w:rsidRPr="00C87B59">
              <w:rPr>
                <w:rStyle w:val="Hyperlink"/>
                <w:noProof/>
              </w:rPr>
              <w:t>5.3.1.</w:t>
            </w:r>
            <w:r w:rsidR="00B748D9">
              <w:rPr>
                <w:noProof/>
              </w:rPr>
              <w:tab/>
            </w:r>
            <w:r w:rsidR="00B748D9" w:rsidRPr="00C87B59">
              <w:rPr>
                <w:rStyle w:val="Hyperlink"/>
                <w:noProof/>
              </w:rPr>
              <w:t>Hardware implementation</w:t>
            </w:r>
            <w:r w:rsidR="00B748D9">
              <w:rPr>
                <w:noProof/>
                <w:webHidden/>
              </w:rPr>
              <w:tab/>
            </w:r>
            <w:r w:rsidR="00B748D9">
              <w:rPr>
                <w:noProof/>
                <w:webHidden/>
              </w:rPr>
              <w:fldChar w:fldCharType="begin"/>
            </w:r>
            <w:r w:rsidR="00B748D9">
              <w:rPr>
                <w:noProof/>
                <w:webHidden/>
              </w:rPr>
              <w:instrText xml:space="preserve"> PAGEREF _Toc6700290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5A5871FF" w14:textId="11F0E935" w:rsidR="00B748D9" w:rsidRDefault="00B86A20">
          <w:pPr>
            <w:pStyle w:val="TOC3"/>
            <w:tabs>
              <w:tab w:val="left" w:pos="1320"/>
              <w:tab w:val="right" w:leader="dot" w:pos="9016"/>
            </w:tabs>
            <w:rPr>
              <w:noProof/>
            </w:rPr>
          </w:pPr>
          <w:hyperlink w:anchor="_Toc6700291" w:history="1">
            <w:r w:rsidR="00B748D9" w:rsidRPr="00C87B59">
              <w:rPr>
                <w:rStyle w:val="Hyperlink"/>
                <w:noProof/>
              </w:rPr>
              <w:t>5.3.2.</w:t>
            </w:r>
            <w:r w:rsidR="00B748D9">
              <w:rPr>
                <w:noProof/>
              </w:rPr>
              <w:tab/>
            </w:r>
            <w:r w:rsidR="00B748D9" w:rsidRPr="00C87B59">
              <w:rPr>
                <w:rStyle w:val="Hyperlink"/>
                <w:noProof/>
              </w:rPr>
              <w:t>Software implementation</w:t>
            </w:r>
            <w:r w:rsidR="00B748D9">
              <w:rPr>
                <w:noProof/>
                <w:webHidden/>
              </w:rPr>
              <w:tab/>
            </w:r>
            <w:r w:rsidR="00B748D9">
              <w:rPr>
                <w:noProof/>
                <w:webHidden/>
              </w:rPr>
              <w:fldChar w:fldCharType="begin"/>
            </w:r>
            <w:r w:rsidR="00B748D9">
              <w:rPr>
                <w:noProof/>
                <w:webHidden/>
              </w:rPr>
              <w:instrText xml:space="preserve"> PAGEREF _Toc6700291 \h </w:instrText>
            </w:r>
            <w:r w:rsidR="00B748D9">
              <w:rPr>
                <w:noProof/>
                <w:webHidden/>
              </w:rPr>
            </w:r>
            <w:r w:rsidR="00B748D9">
              <w:rPr>
                <w:noProof/>
                <w:webHidden/>
              </w:rPr>
              <w:fldChar w:fldCharType="separate"/>
            </w:r>
            <w:r w:rsidR="00B748D9">
              <w:rPr>
                <w:noProof/>
                <w:webHidden/>
              </w:rPr>
              <w:t>57</w:t>
            </w:r>
            <w:r w:rsidR="00B748D9">
              <w:rPr>
                <w:noProof/>
                <w:webHidden/>
              </w:rPr>
              <w:fldChar w:fldCharType="end"/>
            </w:r>
          </w:hyperlink>
        </w:p>
        <w:p w14:paraId="0E1A28CB" w14:textId="4C83F5B5" w:rsidR="00B748D9" w:rsidRDefault="00B86A20">
          <w:pPr>
            <w:pStyle w:val="TOC3"/>
            <w:tabs>
              <w:tab w:val="left" w:pos="1100"/>
              <w:tab w:val="right" w:leader="dot" w:pos="9016"/>
            </w:tabs>
            <w:rPr>
              <w:noProof/>
            </w:rPr>
          </w:pPr>
          <w:hyperlink w:anchor="_Toc6700292" w:history="1">
            <w:r w:rsidR="00B748D9" w:rsidRPr="00C87B59">
              <w:rPr>
                <w:rStyle w:val="Hyperlink"/>
                <w:noProof/>
              </w:rPr>
              <w:t>5.4.</w:t>
            </w:r>
            <w:r w:rsidR="00B748D9">
              <w:rPr>
                <w:noProof/>
              </w:rPr>
              <w:tab/>
            </w:r>
            <w:r w:rsidR="00B748D9" w:rsidRPr="00C87B59">
              <w:rPr>
                <w:rStyle w:val="Hyperlink"/>
                <w:noProof/>
              </w:rPr>
              <w:t>Challenges</w:t>
            </w:r>
            <w:r w:rsidR="00B748D9">
              <w:rPr>
                <w:noProof/>
                <w:webHidden/>
              </w:rPr>
              <w:tab/>
            </w:r>
            <w:r w:rsidR="00B748D9">
              <w:rPr>
                <w:noProof/>
                <w:webHidden/>
              </w:rPr>
              <w:fldChar w:fldCharType="begin"/>
            </w:r>
            <w:r w:rsidR="00B748D9">
              <w:rPr>
                <w:noProof/>
                <w:webHidden/>
              </w:rPr>
              <w:instrText xml:space="preserve"> PAGEREF _Toc6700292 \h </w:instrText>
            </w:r>
            <w:r w:rsidR="00B748D9">
              <w:rPr>
                <w:noProof/>
                <w:webHidden/>
              </w:rPr>
            </w:r>
            <w:r w:rsidR="00B748D9">
              <w:rPr>
                <w:noProof/>
                <w:webHidden/>
              </w:rPr>
              <w:fldChar w:fldCharType="separate"/>
            </w:r>
            <w:r w:rsidR="00B748D9">
              <w:rPr>
                <w:noProof/>
                <w:webHidden/>
              </w:rPr>
              <w:t>62</w:t>
            </w:r>
            <w:r w:rsidR="00B748D9">
              <w:rPr>
                <w:noProof/>
                <w:webHidden/>
              </w:rPr>
              <w:fldChar w:fldCharType="end"/>
            </w:r>
          </w:hyperlink>
        </w:p>
        <w:p w14:paraId="1C9BAF77" w14:textId="143F3595" w:rsidR="00B748D9" w:rsidRDefault="00B86A20">
          <w:pPr>
            <w:pStyle w:val="TOC1"/>
            <w:tabs>
              <w:tab w:val="right" w:leader="dot" w:pos="9016"/>
            </w:tabs>
            <w:rPr>
              <w:noProof/>
            </w:rPr>
          </w:pPr>
          <w:hyperlink w:anchor="_Toc6700293" w:history="1">
            <w:r w:rsidR="00B748D9" w:rsidRPr="00C87B59">
              <w:rPr>
                <w:rStyle w:val="Hyperlink"/>
                <w:noProof/>
              </w:rPr>
              <w:t>References</w:t>
            </w:r>
            <w:r w:rsidR="00B748D9">
              <w:rPr>
                <w:noProof/>
                <w:webHidden/>
              </w:rPr>
              <w:tab/>
            </w:r>
            <w:r w:rsidR="00B748D9">
              <w:rPr>
                <w:noProof/>
                <w:webHidden/>
              </w:rPr>
              <w:fldChar w:fldCharType="begin"/>
            </w:r>
            <w:r w:rsidR="00B748D9">
              <w:rPr>
                <w:noProof/>
                <w:webHidden/>
              </w:rPr>
              <w:instrText xml:space="preserve"> PAGEREF _Toc6700293 \h </w:instrText>
            </w:r>
            <w:r w:rsidR="00B748D9">
              <w:rPr>
                <w:noProof/>
                <w:webHidden/>
              </w:rPr>
            </w:r>
            <w:r w:rsidR="00B748D9">
              <w:rPr>
                <w:noProof/>
                <w:webHidden/>
              </w:rPr>
              <w:fldChar w:fldCharType="separate"/>
            </w:r>
            <w:r w:rsidR="00B748D9">
              <w:rPr>
                <w:noProof/>
                <w:webHidden/>
              </w:rPr>
              <w:t>64</w:t>
            </w:r>
            <w:r w:rsidR="00B748D9">
              <w:rPr>
                <w:noProof/>
                <w:webHidden/>
              </w:rPr>
              <w:fldChar w:fldCharType="end"/>
            </w:r>
          </w:hyperlink>
        </w:p>
        <w:p w14:paraId="1BA73928" w14:textId="5E0C32CE" w:rsidR="00B748D9" w:rsidRDefault="00B86A20">
          <w:pPr>
            <w:pStyle w:val="TOC2"/>
            <w:tabs>
              <w:tab w:val="left" w:pos="880"/>
              <w:tab w:val="right" w:leader="dot" w:pos="9016"/>
            </w:tabs>
            <w:rPr>
              <w:noProof/>
            </w:rPr>
          </w:pPr>
          <w:hyperlink w:anchor="_Toc6700294" w:history="1">
            <w:r w:rsidR="00B748D9" w:rsidRPr="00C87B59">
              <w:rPr>
                <w:rStyle w:val="Hyperlink"/>
                <w:noProof/>
              </w:rPr>
              <w:t>5.2.</w:t>
            </w:r>
            <w:r w:rsidR="00B748D9">
              <w:rPr>
                <w:noProof/>
              </w:rPr>
              <w:tab/>
            </w:r>
            <w:r w:rsidR="00B748D9" w:rsidRPr="00C87B59">
              <w:rPr>
                <w:rStyle w:val="Hyperlink"/>
                <w:noProof/>
              </w:rPr>
              <w:t>Project milestones</w:t>
            </w:r>
            <w:r w:rsidR="00B748D9">
              <w:rPr>
                <w:noProof/>
                <w:webHidden/>
              </w:rPr>
              <w:tab/>
            </w:r>
            <w:r w:rsidR="00B748D9">
              <w:rPr>
                <w:noProof/>
                <w:webHidden/>
              </w:rPr>
              <w:fldChar w:fldCharType="begin"/>
            </w:r>
            <w:r w:rsidR="00B748D9">
              <w:rPr>
                <w:noProof/>
                <w:webHidden/>
              </w:rPr>
              <w:instrText xml:space="preserve"> PAGEREF _Toc6700294 \h </w:instrText>
            </w:r>
            <w:r w:rsidR="00B748D9">
              <w:rPr>
                <w:noProof/>
                <w:webHidden/>
              </w:rPr>
            </w:r>
            <w:r w:rsidR="00B748D9">
              <w:rPr>
                <w:noProof/>
                <w:webHidden/>
              </w:rPr>
              <w:fldChar w:fldCharType="separate"/>
            </w:r>
            <w:r w:rsidR="00B748D9">
              <w:rPr>
                <w:noProof/>
                <w:webHidden/>
              </w:rPr>
              <w:t>66</w:t>
            </w:r>
            <w:r w:rsidR="00B748D9">
              <w:rPr>
                <w:noProof/>
                <w:webHidden/>
              </w:rPr>
              <w:fldChar w:fldCharType="end"/>
            </w:r>
          </w:hyperlink>
        </w:p>
        <w:p w14:paraId="79486D99" w14:textId="6F24F5AF" w:rsidR="00B748D9" w:rsidRDefault="00B86A20">
          <w:pPr>
            <w:pStyle w:val="TOC2"/>
            <w:tabs>
              <w:tab w:val="left" w:pos="880"/>
              <w:tab w:val="right" w:leader="dot" w:pos="9016"/>
            </w:tabs>
            <w:rPr>
              <w:noProof/>
            </w:rPr>
          </w:pPr>
          <w:hyperlink w:anchor="_Toc6700295" w:history="1">
            <w:r w:rsidR="00B748D9" w:rsidRPr="00C87B59">
              <w:rPr>
                <w:rStyle w:val="Hyperlink"/>
                <w:noProof/>
              </w:rPr>
              <w:t>5.3.</w:t>
            </w:r>
            <w:r w:rsidR="00B748D9">
              <w:rPr>
                <w:noProof/>
              </w:rPr>
              <w:tab/>
            </w:r>
            <w:r w:rsidR="00B748D9" w:rsidRPr="00C87B59">
              <w:rPr>
                <w:rStyle w:val="Hyperlink"/>
                <w:noProof/>
              </w:rPr>
              <w:t>Project timeline</w:t>
            </w:r>
            <w:r w:rsidR="00B748D9">
              <w:rPr>
                <w:noProof/>
                <w:webHidden/>
              </w:rPr>
              <w:tab/>
            </w:r>
            <w:r w:rsidR="00B748D9">
              <w:rPr>
                <w:noProof/>
                <w:webHidden/>
              </w:rPr>
              <w:fldChar w:fldCharType="begin"/>
            </w:r>
            <w:r w:rsidR="00B748D9">
              <w:rPr>
                <w:noProof/>
                <w:webHidden/>
              </w:rPr>
              <w:instrText xml:space="preserve"> PAGEREF _Toc6700295 \h </w:instrText>
            </w:r>
            <w:r w:rsidR="00B748D9">
              <w:rPr>
                <w:noProof/>
                <w:webHidden/>
              </w:rPr>
            </w:r>
            <w:r w:rsidR="00B748D9">
              <w:rPr>
                <w:noProof/>
                <w:webHidden/>
              </w:rPr>
              <w:fldChar w:fldCharType="separate"/>
            </w:r>
            <w:r w:rsidR="00B748D9">
              <w:rPr>
                <w:noProof/>
                <w:webHidden/>
              </w:rPr>
              <w:t>68</w:t>
            </w:r>
            <w:r w:rsidR="00B748D9">
              <w:rPr>
                <w:noProof/>
                <w:webHidden/>
              </w:rPr>
              <w:fldChar w:fldCharType="end"/>
            </w:r>
          </w:hyperlink>
        </w:p>
        <w:p w14:paraId="3F34BB97" w14:textId="736232DC"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700257"/>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B86A20">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B86A20">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B86A20">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B86A20">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B86A20">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B86A20">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B86A20">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B86A20">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B86A20">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B86A20">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B86A20">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B86A20">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B86A20">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B86A20">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B86A20">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B86A20">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B86A20">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B86A20">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B86A20">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B86A20">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B86A20">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B86A20">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B86A20">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B86A20">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B86A20">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B86A20">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B86A20">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B86A20">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B86A20">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B86A20">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B86A20">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B86A20">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B86A20">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B86A20">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B86A20">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B86A20">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B86A20">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B86A20">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B86A20">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B86A20">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B86A20">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B86A20">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B86A20">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B86A20">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B86A20">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B86A20">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B86A20">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B86A20">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B86A20">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B86A20">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B86A20">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B86A20">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B86A20">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B86A20">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B86A20">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B86A20">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B86A20">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B86A20">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B86A20">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B86A20">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B86A20">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B86A20">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B86A20">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B86A20">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B86A20">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B86A20">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B86A20">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B86A20">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B86A20">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B86A20">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B86A20">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B86A20">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lastRenderedPageBreak/>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700258"/>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B86A20">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B86A20">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B86A20">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B86A20">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B86A20">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B86A20">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B86A20">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B86A20">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B86A20">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B86A20">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B86A20">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B86A20">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B86A20">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B86A20">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B86A20">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B86A20">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B86A20">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B86A20">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B86A20">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700259"/>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700260"/>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A00E256" w:rsidR="00632771" w:rsidRDefault="00632771" w:rsidP="00632771">
      <w:pPr>
        <w:pStyle w:val="Caption"/>
        <w:jc w:val="center"/>
      </w:pPr>
      <w:bookmarkStart w:id="18" w:name="_Toc6700296"/>
      <w:r>
        <w:t xml:space="preserve">Figure </w:t>
      </w:r>
      <w:fldSimple w:instr=" STYLEREF 1 \s ">
        <w:r w:rsidR="00071E3C">
          <w:rPr>
            <w:noProof/>
            <w:cs/>
          </w:rPr>
          <w:t>‎</w:t>
        </w:r>
        <w:r w:rsidR="00071E3C">
          <w:rPr>
            <w:noProof/>
          </w:rPr>
          <w:t>1</w:t>
        </w:r>
      </w:fldSimple>
      <w:r w:rsidR="00071E3C">
        <w:t>.</w:t>
      </w:r>
      <w:fldSimple w:instr=" SEQ Figure \* ARABIC \s 1 ">
        <w:r w:rsidR="00071E3C">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1"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4"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0A43D457" w:rsidR="00050ABF" w:rsidRDefault="00050ABF" w:rsidP="00632771">
                            <w:pPr>
                              <w:pStyle w:val="Caption"/>
                              <w:jc w:val="center"/>
                              <w:rPr>
                                <w:noProof/>
                              </w:rPr>
                            </w:pPr>
                            <w:bookmarkStart w:id="19" w:name="_Toc6700297"/>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0A43D457" w:rsidR="00050ABF" w:rsidRDefault="00050ABF" w:rsidP="00632771">
                      <w:pPr>
                        <w:pStyle w:val="Caption"/>
                        <w:jc w:val="center"/>
                        <w:rPr>
                          <w:noProof/>
                        </w:rPr>
                      </w:pPr>
                      <w:bookmarkStart w:id="20" w:name="_Toc6700297"/>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5"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2B0CDCD3" w:rsidR="00050ABF" w:rsidRDefault="00050ABF" w:rsidP="00632771">
                            <w:pPr>
                              <w:pStyle w:val="Caption"/>
                              <w:jc w:val="center"/>
                              <w:rPr>
                                <w:noProof/>
                              </w:rPr>
                            </w:pPr>
                            <w:bookmarkStart w:id="21" w:name="_Toc6700298"/>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2B0CDCD3" w:rsidR="00050ABF" w:rsidRDefault="00050ABF" w:rsidP="00632771">
                      <w:pPr>
                        <w:pStyle w:val="Caption"/>
                        <w:jc w:val="center"/>
                        <w:rPr>
                          <w:noProof/>
                        </w:rPr>
                      </w:pPr>
                      <w:bookmarkStart w:id="22" w:name="_Toc6700298"/>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2"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6"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312A0881" w:rsidR="00050ABF" w:rsidRDefault="00050ABF" w:rsidP="00632771">
                            <w:pPr>
                              <w:pStyle w:val="Caption"/>
                              <w:jc w:val="center"/>
                              <w:rPr>
                                <w:noProof/>
                              </w:rPr>
                            </w:pPr>
                            <w:bookmarkStart w:id="23" w:name="_Toc6700299"/>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312A0881" w:rsidR="00050ABF" w:rsidRDefault="00050ABF" w:rsidP="00632771">
                      <w:pPr>
                        <w:pStyle w:val="Caption"/>
                        <w:jc w:val="center"/>
                        <w:rPr>
                          <w:noProof/>
                        </w:rPr>
                      </w:pPr>
                      <w:bookmarkStart w:id="24" w:name="_Toc6700299"/>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16EA244B" w:rsidR="00050ABF" w:rsidRDefault="00050ABF" w:rsidP="00632771">
                            <w:pPr>
                              <w:pStyle w:val="Caption"/>
                              <w:jc w:val="center"/>
                              <w:rPr>
                                <w:noProof/>
                              </w:rPr>
                            </w:pPr>
                            <w:bookmarkStart w:id="25" w:name="_Toc6700300"/>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16EA244B" w:rsidR="00050ABF" w:rsidRDefault="00050ABF" w:rsidP="00632771">
                      <w:pPr>
                        <w:pStyle w:val="Caption"/>
                        <w:jc w:val="center"/>
                        <w:rPr>
                          <w:noProof/>
                        </w:rPr>
                      </w:pPr>
                      <w:bookmarkStart w:id="26" w:name="_Toc6700300"/>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8"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180B9B54" w:rsidR="00050ABF" w:rsidRDefault="00050ABF" w:rsidP="00632771">
                            <w:pPr>
                              <w:pStyle w:val="Caption"/>
                              <w:jc w:val="center"/>
                              <w:rPr>
                                <w:noProof/>
                              </w:rPr>
                            </w:pPr>
                            <w:bookmarkStart w:id="27" w:name="_Toc6700301"/>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180B9B54" w:rsidR="00050ABF" w:rsidRDefault="00050ABF" w:rsidP="00632771">
                      <w:pPr>
                        <w:pStyle w:val="Caption"/>
                        <w:jc w:val="center"/>
                        <w:rPr>
                          <w:noProof/>
                        </w:rPr>
                      </w:pPr>
                      <w:bookmarkStart w:id="28" w:name="_Toc6700301"/>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06CD4B8F" w:rsidR="00050ABF" w:rsidRDefault="00050ABF" w:rsidP="00632771">
                            <w:pPr>
                              <w:pStyle w:val="Caption"/>
                              <w:jc w:val="center"/>
                              <w:rPr>
                                <w:noProof/>
                              </w:rPr>
                            </w:pPr>
                            <w:bookmarkStart w:id="29" w:name="_Toc6700302"/>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06CD4B8F" w:rsidR="00050ABF" w:rsidRDefault="00050ABF" w:rsidP="00632771">
                      <w:pPr>
                        <w:pStyle w:val="Caption"/>
                        <w:jc w:val="center"/>
                        <w:rPr>
                          <w:noProof/>
                        </w:rPr>
                      </w:pPr>
                      <w:bookmarkStart w:id="30" w:name="_Toc6700302"/>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3"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4"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497D2C0" w:rsidR="00050ABF" w:rsidRDefault="00050ABF" w:rsidP="00632771">
                            <w:pPr>
                              <w:pStyle w:val="Caption"/>
                              <w:jc w:val="center"/>
                              <w:rPr>
                                <w:noProof/>
                              </w:rPr>
                            </w:pPr>
                            <w:bookmarkStart w:id="31" w:name="_Toc6700303"/>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497D2C0" w:rsidR="00050ABF" w:rsidRDefault="00050ABF" w:rsidP="00632771">
                      <w:pPr>
                        <w:pStyle w:val="Caption"/>
                        <w:jc w:val="center"/>
                        <w:rPr>
                          <w:noProof/>
                        </w:rPr>
                      </w:pPr>
                      <w:bookmarkStart w:id="32" w:name="_Toc6700303"/>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51F2A87D" w:rsidR="00050ABF" w:rsidRDefault="00050ABF" w:rsidP="00632771">
                            <w:pPr>
                              <w:pStyle w:val="Caption"/>
                              <w:jc w:val="center"/>
                              <w:rPr>
                                <w:noProof/>
                              </w:rPr>
                            </w:pPr>
                            <w:bookmarkStart w:id="33" w:name="_Toc6700304"/>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51F2A87D" w:rsidR="00050ABF" w:rsidRDefault="00050ABF" w:rsidP="00632771">
                      <w:pPr>
                        <w:pStyle w:val="Caption"/>
                        <w:jc w:val="center"/>
                        <w:rPr>
                          <w:noProof/>
                        </w:rPr>
                      </w:pPr>
                      <w:bookmarkStart w:id="34" w:name="_Toc6700304"/>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2"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5AB4D58" w:rsidR="00050ABF" w:rsidRDefault="00050ABF" w:rsidP="00632771">
                            <w:pPr>
                              <w:pStyle w:val="Caption"/>
                              <w:jc w:val="center"/>
                              <w:rPr>
                                <w:noProof/>
                              </w:rPr>
                            </w:pPr>
                            <w:bookmarkStart w:id="35" w:name="_Toc6700305"/>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5AB4D58" w:rsidR="00050ABF" w:rsidRDefault="00050ABF" w:rsidP="00632771">
                      <w:pPr>
                        <w:pStyle w:val="Caption"/>
                        <w:jc w:val="center"/>
                        <w:rPr>
                          <w:noProof/>
                        </w:rPr>
                      </w:pPr>
                      <w:bookmarkStart w:id="36" w:name="_Toc6700305"/>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3"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6A703879" w:rsidR="00050ABF" w:rsidRDefault="00050ABF" w:rsidP="00632771">
                            <w:pPr>
                              <w:pStyle w:val="Caption"/>
                              <w:jc w:val="center"/>
                              <w:rPr>
                                <w:noProof/>
                              </w:rPr>
                            </w:pPr>
                            <w:bookmarkStart w:id="37" w:name="_Toc6700306"/>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6A703879" w:rsidR="00050ABF" w:rsidRDefault="00050ABF" w:rsidP="00632771">
                      <w:pPr>
                        <w:pStyle w:val="Caption"/>
                        <w:jc w:val="center"/>
                        <w:rPr>
                          <w:noProof/>
                        </w:rPr>
                      </w:pPr>
                      <w:bookmarkStart w:id="38" w:name="_Toc6700306"/>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C428333"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fldSimple w:instr=" STYLEREF 1 \s ">
        <w:r w:rsidR="00071E3C">
          <w:rPr>
            <w:noProof/>
            <w:cs/>
          </w:rPr>
          <w:t>‎</w:t>
        </w:r>
        <w:r w:rsidR="00071E3C">
          <w:rPr>
            <w:noProof/>
          </w:rPr>
          <w:t>1</w:t>
        </w:r>
      </w:fldSimple>
      <w:r w:rsidR="00071E3C">
        <w:t>.</w:t>
      </w:r>
      <w:fldSimple w:instr=" SEQ Figure \* ARABIC \s 1 ">
        <w:r w:rsidR="00071E3C">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8"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767FE1C5" w:rsidR="00050ABF" w:rsidRPr="0082694E" w:rsidRDefault="00050ABF" w:rsidP="00632771">
                            <w:pPr>
                              <w:pStyle w:val="Caption"/>
                              <w:jc w:val="center"/>
                              <w:rPr>
                                <w:noProof/>
                                <w:color w:val="FF0000"/>
                              </w:rPr>
                            </w:pPr>
                            <w:bookmarkStart w:id="42" w:name="_Toc531732104"/>
                            <w:bookmarkStart w:id="43" w:name="_Toc1153349"/>
                            <w:bookmarkStart w:id="44" w:name="_Toc6700308"/>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767FE1C5" w:rsidR="00050ABF" w:rsidRPr="0082694E" w:rsidRDefault="00050ABF" w:rsidP="00632771">
                      <w:pPr>
                        <w:pStyle w:val="Caption"/>
                        <w:jc w:val="center"/>
                        <w:rPr>
                          <w:noProof/>
                          <w:color w:val="FF0000"/>
                        </w:rPr>
                      </w:pPr>
                      <w:bookmarkStart w:id="45" w:name="_Toc531732104"/>
                      <w:bookmarkStart w:id="46" w:name="_Toc1153349"/>
                      <w:bookmarkStart w:id="47" w:name="_Toc6700308"/>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7"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59"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2352422" w:rsidR="00050ABF" w:rsidRDefault="00050ABF" w:rsidP="00632771">
                            <w:pPr>
                              <w:pStyle w:val="Caption"/>
                              <w:jc w:val="center"/>
                              <w:rPr>
                                <w:noProof/>
                              </w:rPr>
                            </w:pPr>
                            <w:bookmarkStart w:id="48" w:name="_Toc531732105"/>
                            <w:bookmarkStart w:id="49" w:name="_Toc1153350"/>
                            <w:bookmarkStart w:id="50" w:name="_Toc6700309"/>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2352422" w:rsidR="00050ABF" w:rsidRDefault="00050ABF" w:rsidP="00632771">
                      <w:pPr>
                        <w:pStyle w:val="Caption"/>
                        <w:jc w:val="center"/>
                        <w:rPr>
                          <w:noProof/>
                        </w:rPr>
                      </w:pPr>
                      <w:bookmarkStart w:id="51" w:name="_Toc531732105"/>
                      <w:bookmarkStart w:id="52" w:name="_Toc1153350"/>
                      <w:bookmarkStart w:id="53" w:name="_Toc6700309"/>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6"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700261"/>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700262"/>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700263"/>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700264"/>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700265"/>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2"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71815C5A" w:rsidR="00050ABF" w:rsidRDefault="00050ABF" w:rsidP="00632771">
                            <w:pPr>
                              <w:pStyle w:val="Caption"/>
                              <w:rPr>
                                <w:noProof/>
                              </w:rPr>
                            </w:pPr>
                            <w:bookmarkStart w:id="66" w:name="_Toc531732106"/>
                            <w:bookmarkStart w:id="67" w:name="_Toc1153351"/>
                            <w:bookmarkStart w:id="68" w:name="_Toc6700310"/>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050ABF" w:rsidRPr="00CE2010" w:rsidRDefault="00050ABF"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71815C5A" w:rsidR="00050ABF" w:rsidRDefault="00050ABF" w:rsidP="00632771">
                      <w:pPr>
                        <w:pStyle w:val="Caption"/>
                        <w:rPr>
                          <w:noProof/>
                        </w:rPr>
                      </w:pPr>
                      <w:bookmarkStart w:id="69" w:name="_Toc531732106"/>
                      <w:bookmarkStart w:id="70" w:name="_Toc1153351"/>
                      <w:bookmarkStart w:id="71" w:name="_Toc6700310"/>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050ABF" w:rsidRPr="00CE2010" w:rsidRDefault="00050ABF" w:rsidP="00632771"/>
                  </w:txbxContent>
                </v:textbox>
                <w10:wrap type="topAndBottom" anchorx="margin"/>
              </v:shape>
            </w:pict>
          </mc:Fallback>
        </mc:AlternateContent>
      </w:r>
      <w:r w:rsidRPr="002A4DB1">
        <w:rPr>
          <w:rFonts w:cstheme="minorHAnsi"/>
          <w:noProof/>
        </w:rPr>
        <w:drawing>
          <wp:anchor distT="0" distB="0" distL="114300" distR="114300" simplePos="0" relativeHeight="251658241"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2"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7"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17184A82" w:rsidR="00050ABF" w:rsidRPr="0050108F" w:rsidRDefault="00050ABF"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17184A82" w:rsidR="00050ABF" w:rsidRPr="0050108F" w:rsidRDefault="00050ABF"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3"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2414BC6" w:rsidR="00050ABF" w:rsidRPr="0050108F" w:rsidRDefault="00050ABF"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2414BC6" w:rsidR="00050ABF" w:rsidRPr="0050108F" w:rsidRDefault="00050ABF"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49"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0D04286" w:rsidR="00050ABF" w:rsidRPr="0050108F" w:rsidRDefault="00050ABF"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0D04286" w:rsidR="00050ABF" w:rsidRPr="0050108F" w:rsidRDefault="00050ABF"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752802EC" w:rsidR="00050ABF" w:rsidRPr="0050108F" w:rsidRDefault="00050ABF"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3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752802EC" w:rsidR="00050ABF" w:rsidRPr="0050108F" w:rsidRDefault="00050ABF"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1"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0577B5C4" w:rsidR="00050ABF" w:rsidRPr="0050108F" w:rsidRDefault="00050ABF"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0577B5C4" w:rsidR="00050ABF" w:rsidRPr="0050108F" w:rsidRDefault="00050ABF"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1"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17D84472" w:rsidR="00050ABF" w:rsidRDefault="00050ABF" w:rsidP="00632771">
                            <w:pPr>
                              <w:pStyle w:val="Caption"/>
                              <w:jc w:val="center"/>
                              <w:rPr>
                                <w:noProof/>
                              </w:rPr>
                            </w:pPr>
                            <w:bookmarkStart w:id="113" w:name="_Toc531732112"/>
                            <w:bookmarkStart w:id="114" w:name="_Toc1153357"/>
                            <w:bookmarkStart w:id="115" w:name="_Toc6700316"/>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17D84472" w:rsidR="00050ABF" w:rsidRDefault="00050ABF" w:rsidP="00632771">
                      <w:pPr>
                        <w:pStyle w:val="Caption"/>
                        <w:jc w:val="center"/>
                        <w:rPr>
                          <w:noProof/>
                        </w:rPr>
                      </w:pPr>
                      <w:bookmarkStart w:id="116" w:name="_Toc531732112"/>
                      <w:bookmarkStart w:id="117" w:name="_Toc1153357"/>
                      <w:bookmarkStart w:id="118" w:name="_Toc6700316"/>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0"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2"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464C917" w:rsidR="00632771" w:rsidRPr="00681262" w:rsidRDefault="00632771" w:rsidP="00632771">
      <w:pPr>
        <w:pStyle w:val="Caption"/>
        <w:jc w:val="center"/>
      </w:pPr>
      <w:bookmarkStart w:id="120" w:name="_Toc1153358"/>
      <w:bookmarkStart w:id="121" w:name="_Toc6700317"/>
      <w:r>
        <w:t xml:space="preserve">Figure </w:t>
      </w:r>
      <w:fldSimple w:instr=" STYLEREF 1 \s ">
        <w:r w:rsidR="00071E3C">
          <w:rPr>
            <w:noProof/>
            <w:cs/>
          </w:rPr>
          <w:t>‎</w:t>
        </w:r>
        <w:r w:rsidR="00071E3C">
          <w:rPr>
            <w:noProof/>
          </w:rPr>
          <w:t>2</w:t>
        </w:r>
      </w:fldSimple>
      <w:r w:rsidR="00071E3C">
        <w:t>.</w:t>
      </w:r>
      <w:fldSimple w:instr=" SEQ Figure \* ARABIC \s 1 ">
        <w:r w:rsidR="00071E3C">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728D039"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fldSimple w:instr=" STYLEREF 1 \s ">
        <w:r w:rsidR="00071E3C">
          <w:rPr>
            <w:noProof/>
            <w:cs/>
          </w:rPr>
          <w:t>‎</w:t>
        </w:r>
        <w:r w:rsidR="00071E3C">
          <w:rPr>
            <w:noProof/>
          </w:rPr>
          <w:t>2</w:t>
        </w:r>
      </w:fldSimple>
      <w:r w:rsidR="00071E3C">
        <w:t>.</w:t>
      </w:r>
      <w:fldSimple w:instr=" SEQ Figure \* ARABIC \s 1 ">
        <w:r w:rsidR="00071E3C">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653FC68" w:rsidR="00632771" w:rsidRPr="00983B4B" w:rsidRDefault="00632771" w:rsidP="00632771">
      <w:pPr>
        <w:pStyle w:val="Caption"/>
        <w:jc w:val="center"/>
      </w:pPr>
      <w:bookmarkStart w:id="126" w:name="_Toc531732115"/>
      <w:bookmarkStart w:id="127" w:name="_Toc1153360"/>
      <w:bookmarkStart w:id="128" w:name="_Toc6700319"/>
      <w:r>
        <w:t xml:space="preserve">Figure </w:t>
      </w:r>
      <w:fldSimple w:instr=" STYLEREF 1 \s ">
        <w:r w:rsidR="00071E3C">
          <w:rPr>
            <w:noProof/>
            <w:cs/>
          </w:rPr>
          <w:t>‎</w:t>
        </w:r>
        <w:r w:rsidR="00071E3C">
          <w:rPr>
            <w:noProof/>
          </w:rPr>
          <w:t>2</w:t>
        </w:r>
      </w:fldSimple>
      <w:r w:rsidR="00071E3C">
        <w:t>.</w:t>
      </w:r>
      <w:fldSimple w:instr=" SEQ Figure \* ARABIC \s 1 ">
        <w:r w:rsidR="00071E3C">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046A83A5" w:rsidR="00632771" w:rsidRDefault="00632771" w:rsidP="00632771">
      <w:pPr>
        <w:pStyle w:val="Caption"/>
        <w:keepNext/>
      </w:pPr>
      <w:bookmarkStart w:id="130" w:name="_Toc6700433"/>
      <w:r>
        <w:t xml:space="preserve">Table </w:t>
      </w:r>
      <w:fldSimple w:instr=" STYLEREF 1 \s ">
        <w:r w:rsidR="008C3BB7">
          <w:rPr>
            <w:noProof/>
            <w:cs/>
          </w:rPr>
          <w:t>‎</w:t>
        </w:r>
        <w:r w:rsidR="008C3BB7">
          <w:rPr>
            <w:noProof/>
          </w:rPr>
          <w:t>2</w:t>
        </w:r>
      </w:fldSimple>
      <w:r w:rsidR="008C3BB7">
        <w:t>.</w:t>
      </w:r>
      <w:fldSimple w:instr=" SEQ Table \* ARABIC \s 1 ">
        <w:r w:rsidR="008C3BB7">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632771"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700266"/>
      <w:r w:rsidRPr="00C01B29">
        <w:t>Requirements analysis</w:t>
      </w:r>
      <w:bookmarkEnd w:id="11"/>
      <w:bookmarkEnd w:id="131"/>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700267"/>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4"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6360DC6C" w:rsidR="00050ABF" w:rsidRPr="00A36BC5" w:rsidRDefault="00050ABF" w:rsidP="00632771">
                            <w:pPr>
                              <w:pStyle w:val="Caption"/>
                              <w:jc w:val="center"/>
                              <w:rPr>
                                <w:noProof/>
                              </w:rPr>
                            </w:pPr>
                            <w:bookmarkStart w:id="133" w:name="_Toc531732116"/>
                            <w:bookmarkStart w:id="134" w:name="_Toc1153361"/>
                            <w:bookmarkStart w:id="135" w:name="_Toc6700320"/>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6360DC6C" w:rsidR="00050ABF" w:rsidRPr="00A36BC5" w:rsidRDefault="00050ABF" w:rsidP="00632771">
                      <w:pPr>
                        <w:pStyle w:val="Caption"/>
                        <w:jc w:val="center"/>
                        <w:rPr>
                          <w:noProof/>
                        </w:rPr>
                      </w:pPr>
                      <w:bookmarkStart w:id="136" w:name="_Toc531732116"/>
                      <w:bookmarkStart w:id="137" w:name="_Toc1153361"/>
                      <w:bookmarkStart w:id="138" w:name="_Toc6700320"/>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3"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62116AF1" w:rsidR="00632771" w:rsidRPr="00CE38EE" w:rsidRDefault="00632771" w:rsidP="00632771">
      <w:pPr>
        <w:pStyle w:val="Caption"/>
        <w:jc w:val="center"/>
      </w:pPr>
      <w:bookmarkStart w:id="139" w:name="_Toc531732117"/>
      <w:bookmarkStart w:id="140" w:name="_Toc1153362"/>
      <w:bookmarkStart w:id="141" w:name="_Toc6700321"/>
      <w:r>
        <w:t xml:space="preserve">Figure </w:t>
      </w:r>
      <w:fldSimple w:instr=" STYLEREF 1 \s ">
        <w:r w:rsidR="00071E3C">
          <w:rPr>
            <w:noProof/>
            <w:cs/>
          </w:rPr>
          <w:t>‎</w:t>
        </w:r>
        <w:r w:rsidR="00071E3C">
          <w:rPr>
            <w:noProof/>
          </w:rPr>
          <w:t>3</w:t>
        </w:r>
      </w:fldSimple>
      <w:r w:rsidR="00071E3C">
        <w:t>.</w:t>
      </w:r>
      <w:fldSimple w:instr=" SEQ Figure \* ARABIC \s 1 ">
        <w:r w:rsidR="00071E3C">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700268"/>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B2FE2DE" w:rsidR="00632771" w:rsidRDefault="00632771" w:rsidP="00632771">
      <w:pPr>
        <w:pStyle w:val="Caption"/>
        <w:jc w:val="center"/>
      </w:pPr>
      <w:bookmarkStart w:id="145" w:name="_Toc531732118"/>
      <w:bookmarkStart w:id="146" w:name="_Toc1153363"/>
      <w:bookmarkStart w:id="147" w:name="_Toc6700322"/>
      <w:r>
        <w:t xml:space="preserve">Figure </w:t>
      </w:r>
      <w:fldSimple w:instr=" STYLEREF 1 \s ">
        <w:r w:rsidR="00071E3C">
          <w:rPr>
            <w:noProof/>
            <w:cs/>
          </w:rPr>
          <w:t>‎</w:t>
        </w:r>
        <w:r w:rsidR="00071E3C">
          <w:rPr>
            <w:noProof/>
          </w:rPr>
          <w:t>3</w:t>
        </w:r>
      </w:fldSimple>
      <w:r w:rsidR="00071E3C">
        <w:t>.</w:t>
      </w:r>
      <w:fldSimple w:instr=" SEQ Figure \* ARABIC \s 1 ">
        <w:r w:rsidR="00071E3C">
          <w:rPr>
            <w:noProof/>
          </w:rPr>
          <w:t>3</w:t>
        </w:r>
      </w:fldSimple>
      <w:r>
        <w:t>:</w:t>
      </w:r>
      <w:r w:rsidRPr="000A5937">
        <w:t xml:space="preserve"> </w:t>
      </w:r>
      <w:r>
        <w:t>Use case diagram</w:t>
      </w:r>
      <w:bookmarkEnd w:id="145"/>
      <w:bookmarkEnd w:id="146"/>
      <w:bookmarkEnd w:id="147"/>
    </w:p>
    <w:p w14:paraId="07376587" w14:textId="77777777" w:rsidR="00632771" w:rsidRDefault="00632771" w:rsidP="00632771">
      <w:pPr>
        <w:pStyle w:val="Caption"/>
        <w:keepNext/>
      </w:pPr>
      <w:r w:rsidRPr="007307A6">
        <w:rPr>
          <w:highlight w:val="yellow"/>
        </w:rPr>
        <w:lastRenderedPageBreak/>
        <w:t>(Write sub titles for each table)</w:t>
      </w:r>
    </w:p>
    <w:p w14:paraId="733E93AD" w14:textId="39AB7EB3" w:rsidR="00632771" w:rsidRDefault="00632771" w:rsidP="00632771">
      <w:pPr>
        <w:pStyle w:val="Caption"/>
        <w:keepNext/>
      </w:pPr>
      <w:bookmarkStart w:id="148" w:name="_Toc6700434"/>
      <w:r>
        <w:t xml:space="preserve">Table </w:t>
      </w:r>
      <w:fldSimple w:instr=" STYLEREF 1 \s ">
        <w:r w:rsidR="008C3BB7">
          <w:rPr>
            <w:noProof/>
            <w:cs/>
          </w:rPr>
          <w:t>‎</w:t>
        </w:r>
        <w:r w:rsidR="008C3BB7">
          <w:rPr>
            <w:noProof/>
          </w:rPr>
          <w:t>3</w:t>
        </w:r>
      </w:fldSimple>
      <w:r w:rsidR="008C3BB7">
        <w:t>.</w:t>
      </w:r>
      <w:fldSimple w:instr=" SEQ Table \* ARABIC \s 1 ">
        <w:r w:rsidR="008C3BB7">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6C8EE18C" w:rsidR="00632771" w:rsidRDefault="00632771" w:rsidP="00632771">
      <w:pPr>
        <w:pStyle w:val="Caption"/>
        <w:keepNext/>
      </w:pPr>
      <w:bookmarkStart w:id="149" w:name="_Toc6700435"/>
      <w:r>
        <w:t xml:space="preserve">Table </w:t>
      </w:r>
      <w:fldSimple w:instr=" STYLEREF 1 \s ">
        <w:r w:rsidR="008C3BB7">
          <w:rPr>
            <w:noProof/>
            <w:cs/>
          </w:rPr>
          <w:t>‎</w:t>
        </w:r>
        <w:r w:rsidR="008C3BB7">
          <w:rPr>
            <w:noProof/>
          </w:rPr>
          <w:t>3</w:t>
        </w:r>
      </w:fldSimple>
      <w:r w:rsidR="008C3BB7">
        <w:t>.</w:t>
      </w:r>
      <w:fldSimple w:instr=" SEQ Table \* ARABIC \s 1 ">
        <w:r w:rsidR="008C3BB7">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700269"/>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32646348" w14:textId="77777777" w:rsidR="00632771" w:rsidRPr="00C738B7" w:rsidRDefault="00632771" w:rsidP="00632771">
      <w:pPr>
        <w:rPr>
          <w:b/>
          <w:bCs/>
          <w:u w:val="single"/>
        </w:rPr>
      </w:pPr>
      <w:bookmarkStart w:id="160" w:name="_Toc368128758"/>
      <w:r w:rsidRPr="00C738B7">
        <w:rPr>
          <w:b/>
          <w:bCs/>
          <w:u w:val="single"/>
        </w:rPr>
        <w:t>Design constraints</w:t>
      </w:r>
      <w:bookmarkEnd w:id="160"/>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153B0273" w:rsidR="00632771" w:rsidRDefault="00632771" w:rsidP="00632771">
      <w:pPr>
        <w:pStyle w:val="Caption"/>
        <w:keepNext/>
      </w:pPr>
      <w:bookmarkStart w:id="161" w:name="_Toc6700436"/>
      <w:r>
        <w:t xml:space="preserve">Table </w:t>
      </w:r>
      <w:fldSimple w:instr=" STYLEREF 1 \s ">
        <w:r w:rsidR="008C3BB7">
          <w:rPr>
            <w:noProof/>
            <w:cs/>
          </w:rPr>
          <w:t>‎</w:t>
        </w:r>
        <w:r w:rsidR="008C3BB7">
          <w:rPr>
            <w:noProof/>
          </w:rPr>
          <w:t>3</w:t>
        </w:r>
      </w:fldSimple>
      <w:r w:rsidR="008C3BB7">
        <w:t>.</w:t>
      </w:r>
      <w:fldSimple w:instr=" SEQ Table \* ARABIC \s 1 ">
        <w:r w:rsidR="008C3BB7">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2C42FDDE" w:rsidR="00632771" w:rsidRDefault="00632771" w:rsidP="00632771">
      <w:pPr>
        <w:pStyle w:val="Caption"/>
        <w:keepNext/>
      </w:pPr>
      <w:bookmarkStart w:id="162" w:name="_Toc6700437"/>
      <w:r>
        <w:t xml:space="preserve">Table </w:t>
      </w:r>
      <w:fldSimple w:instr=" STYLEREF 1 \s ">
        <w:r w:rsidR="008C3BB7">
          <w:rPr>
            <w:noProof/>
            <w:cs/>
          </w:rPr>
          <w:t>‎</w:t>
        </w:r>
        <w:r w:rsidR="008C3BB7">
          <w:rPr>
            <w:noProof/>
          </w:rPr>
          <w:t>3</w:t>
        </w:r>
      </w:fldSimple>
      <w:r w:rsidR="008C3BB7">
        <w:t>.</w:t>
      </w:r>
      <w:fldSimple w:instr=" SEQ Table \* ARABIC \s 1 ">
        <w:r w:rsidR="008C3BB7">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4E0B2D7" w:rsidR="00632771" w:rsidRDefault="00632771" w:rsidP="00632771">
      <w:pPr>
        <w:pStyle w:val="Caption"/>
        <w:keepNext/>
      </w:pPr>
      <w:bookmarkStart w:id="163" w:name="_Toc6700438"/>
      <w:r>
        <w:t xml:space="preserve">Table </w:t>
      </w:r>
      <w:fldSimple w:instr=" STYLEREF 1 \s ">
        <w:r w:rsidR="008C3BB7">
          <w:rPr>
            <w:noProof/>
            <w:cs/>
          </w:rPr>
          <w:t>‎</w:t>
        </w:r>
        <w:r w:rsidR="008C3BB7">
          <w:rPr>
            <w:noProof/>
          </w:rPr>
          <w:t>3</w:t>
        </w:r>
      </w:fldSimple>
      <w:r w:rsidR="008C3BB7">
        <w:t>.</w:t>
      </w:r>
      <w:fldSimple w:instr=" SEQ Table \* ARABIC \s 1 ">
        <w:r w:rsidR="008C3BB7">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700270"/>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700271"/>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4F2ABB79" w:rsidR="00632771" w:rsidRDefault="00632771" w:rsidP="00632771">
      <w:pPr>
        <w:pStyle w:val="Caption"/>
        <w:keepNext/>
      </w:pPr>
      <w:bookmarkStart w:id="169" w:name="_Toc6700439"/>
      <w:r>
        <w:t xml:space="preserve">Table </w:t>
      </w:r>
      <w:fldSimple w:instr=" STYLEREF 1 \s ">
        <w:r w:rsidR="008C3BB7">
          <w:rPr>
            <w:noProof/>
            <w:cs/>
          </w:rPr>
          <w:t>‎</w:t>
        </w:r>
        <w:r w:rsidR="008C3BB7">
          <w:rPr>
            <w:noProof/>
          </w:rPr>
          <w:t>3</w:t>
        </w:r>
      </w:fldSimple>
      <w:r w:rsidR="008C3BB7">
        <w:t>.</w:t>
      </w:r>
      <w:fldSimple w:instr=" SEQ Table \* ARABIC \s 1 ">
        <w:r w:rsidR="008C3BB7">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700272"/>
      <w:bookmarkEnd w:id="159"/>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700273"/>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263790FF" w:rsidR="00656DB1" w:rsidRDefault="00656DB1" w:rsidP="00656DB1">
      <w:pPr>
        <w:pStyle w:val="Caption"/>
        <w:keepNext/>
      </w:pPr>
      <w:bookmarkStart w:id="173" w:name="_Toc6700440"/>
      <w:r>
        <w:t xml:space="preserve">Table </w:t>
      </w:r>
      <w:fldSimple w:instr=" STYLEREF 1 \s ">
        <w:r w:rsidR="008C3BB7">
          <w:rPr>
            <w:noProof/>
            <w:cs/>
          </w:rPr>
          <w:t>‎</w:t>
        </w:r>
        <w:r w:rsidR="008C3BB7">
          <w:rPr>
            <w:noProof/>
          </w:rPr>
          <w:t>4</w:t>
        </w:r>
      </w:fldSimple>
      <w:r w:rsidR="008C3BB7">
        <w:t>.</w:t>
      </w:r>
      <w:fldSimple w:instr=" SEQ Table \* ARABIC \s 1 ">
        <w:r w:rsidR="008C3BB7">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137B0FEE" w:rsidR="002E10CD" w:rsidRDefault="002E10CD" w:rsidP="002E10CD">
      <w:pPr>
        <w:pStyle w:val="Caption"/>
        <w:keepNext/>
      </w:pPr>
      <w:bookmarkStart w:id="174" w:name="_Toc6700441"/>
      <w:r>
        <w:t xml:space="preserve">Table </w:t>
      </w:r>
      <w:fldSimple w:instr=" STYLEREF 1 \s ">
        <w:r w:rsidR="008C3BB7">
          <w:rPr>
            <w:noProof/>
            <w:cs/>
          </w:rPr>
          <w:t>‎</w:t>
        </w:r>
        <w:r w:rsidR="008C3BB7">
          <w:rPr>
            <w:noProof/>
          </w:rPr>
          <w:t>4</w:t>
        </w:r>
      </w:fldSimple>
      <w:r w:rsidR="008C3BB7">
        <w:t>.</w:t>
      </w:r>
      <w:fldSimple w:instr=" SEQ Table \* ARABIC \s 1 ">
        <w:r w:rsidR="008C3BB7">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5623B5C" w:rsidR="00656DB1" w:rsidRDefault="00656DB1" w:rsidP="00656DB1">
      <w:pPr>
        <w:pStyle w:val="Caption"/>
        <w:keepNext/>
        <w:spacing w:after="0"/>
      </w:pPr>
      <w:bookmarkStart w:id="175" w:name="_Toc6700442"/>
      <w:r>
        <w:t xml:space="preserve">Table </w:t>
      </w:r>
      <w:fldSimple w:instr=" STYLEREF 1 \s ">
        <w:r w:rsidR="008C3BB7">
          <w:rPr>
            <w:noProof/>
            <w:cs/>
          </w:rPr>
          <w:t>‎</w:t>
        </w:r>
        <w:r w:rsidR="008C3BB7">
          <w:rPr>
            <w:noProof/>
          </w:rPr>
          <w:t>4</w:t>
        </w:r>
      </w:fldSimple>
      <w:r w:rsidR="008C3BB7">
        <w:t>.</w:t>
      </w:r>
      <w:fldSimple w:instr=" SEQ Table \* ARABIC \s 1 ">
        <w:r w:rsidR="008C3BB7">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5EB70622" w:rsidR="00BF2E92" w:rsidRDefault="00BF2E92" w:rsidP="00BF2E92">
      <w:pPr>
        <w:pStyle w:val="Caption"/>
        <w:keepNext/>
      </w:pPr>
      <w:bookmarkStart w:id="176" w:name="_Toc6700443"/>
      <w:r>
        <w:t xml:space="preserve">Table </w:t>
      </w:r>
      <w:fldSimple w:instr=" STYLEREF 1 \s ">
        <w:r w:rsidR="008C3BB7">
          <w:rPr>
            <w:noProof/>
            <w:cs/>
          </w:rPr>
          <w:t>‎</w:t>
        </w:r>
        <w:r w:rsidR="008C3BB7">
          <w:rPr>
            <w:noProof/>
          </w:rPr>
          <w:t>4</w:t>
        </w:r>
      </w:fldSimple>
      <w:r w:rsidR="008C3BB7">
        <w:t>.</w:t>
      </w:r>
      <w:fldSimple w:instr=" SEQ Table \* ARABIC \s 1 ">
        <w:r w:rsidR="008C3BB7">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700274"/>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lastRenderedPageBreak/>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1C43CD8F"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 xml:space="preserve">One of </w:t>
            </w:r>
            <w:proofErr w:type="spellStart"/>
            <w:r w:rsidRPr="004C0C64">
              <w:rPr>
                <w:rFonts w:cstheme="minorHAnsi"/>
                <w:color w:val="auto"/>
              </w:rPr>
              <w:t>ParQU</w:t>
            </w:r>
            <w:r w:rsidR="00BE3034">
              <w:rPr>
                <w:rFonts w:cstheme="minorHAnsi"/>
                <w:color w:val="auto"/>
              </w:rPr>
              <w:t>’s</w:t>
            </w:r>
            <w:proofErr w:type="spellEnd"/>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r w:rsidR="00050ABF">
              <w:rPr>
                <w:rFonts w:cstheme="minorHAnsi"/>
                <w:color w:val="auto"/>
              </w:rPr>
              <w:t xml:space="preserve"> We appl</w:t>
            </w:r>
            <w:r w:rsidR="00E65F3A">
              <w:rPr>
                <w:rFonts w:cstheme="minorHAnsi"/>
                <w:color w:val="auto"/>
              </w:rPr>
              <w:t>ied concept on 4 spots only.</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w:t>
            </w:r>
            <w:proofErr w:type="spellStart"/>
            <w:r w:rsidRPr="004C0C64">
              <w:rPr>
                <w:rFonts w:cstheme="minorHAnsi"/>
                <w:color w:val="auto"/>
              </w:rPr>
              <w:t>ParQU</w:t>
            </w:r>
            <w:proofErr w:type="spellEnd"/>
            <w:r w:rsidRPr="004C0C64">
              <w:rPr>
                <w:rFonts w:cstheme="minorHAnsi"/>
                <w:color w:val="auto"/>
              </w:rPr>
              <w:t xml:space="preserve">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w:t>
            </w:r>
            <w:proofErr w:type="gramStart"/>
            <w:r w:rsidRPr="004C0C64">
              <w:rPr>
                <w:rFonts w:cstheme="minorHAnsi"/>
                <w:color w:val="auto"/>
                <w:kern w:val="1"/>
                <w:u w:color="000000"/>
              </w:rPr>
              <w:t>is allowed to</w:t>
            </w:r>
            <w:proofErr w:type="gramEnd"/>
            <w:r w:rsidRPr="004C0C64">
              <w:rPr>
                <w:rFonts w:cstheme="minorHAnsi"/>
                <w:color w:val="auto"/>
                <w:kern w:val="1"/>
                <w:u w:color="000000"/>
              </w:rPr>
              <w:t xml:space="preserve">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w:t>
            </w:r>
            <w:proofErr w:type="spellStart"/>
            <w:r w:rsidRPr="004C0C64">
              <w:rPr>
                <w:rFonts w:cstheme="minorHAnsi"/>
                <w:color w:val="auto"/>
                <w:kern w:val="1"/>
                <w:u w:color="000000"/>
              </w:rPr>
              <w:t>ParQU</w:t>
            </w:r>
            <w:r w:rsidR="0042054D">
              <w:rPr>
                <w:rFonts w:cstheme="minorHAnsi"/>
                <w:color w:val="auto"/>
                <w:kern w:val="1"/>
                <w:u w:color="000000"/>
              </w:rPr>
              <w:t>’s</w:t>
            </w:r>
            <w:proofErr w:type="spellEnd"/>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lastRenderedPageBreak/>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 xml:space="preserve">edirected to the </w:t>
            </w:r>
            <w:proofErr w:type="spellStart"/>
            <w:r w:rsidRPr="004C0C64">
              <w:rPr>
                <w:rFonts w:cstheme="minorHAnsi"/>
                <w:color w:val="auto"/>
                <w:kern w:val="1"/>
                <w:u w:color="000000"/>
              </w:rPr>
              <w:t>Servesni</w:t>
            </w:r>
            <w:proofErr w:type="spellEnd"/>
            <w:r w:rsidRPr="004C0C64">
              <w:rPr>
                <w:rFonts w:cstheme="minorHAnsi"/>
                <w:color w:val="auto"/>
                <w:kern w:val="1"/>
                <w:u w:color="000000"/>
              </w:rPr>
              <w:t xml:space="preserve">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 xml:space="preserve">specific coordination (latitude, longitude). By using Google Maps, we </w:t>
            </w:r>
            <w:proofErr w:type="gramStart"/>
            <w:r w:rsidRPr="004C0C64">
              <w:rPr>
                <w:color w:val="auto"/>
              </w:rPr>
              <w:t>are able to</w:t>
            </w:r>
            <w:proofErr w:type="gramEnd"/>
            <w:r w:rsidRPr="004C0C64">
              <w:rPr>
                <w:color w:val="auto"/>
              </w:rPr>
              <w:t xml:space="preserve">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4AE6ECCF" w:rsidR="002F0665" w:rsidRPr="00752629" w:rsidRDefault="009B295A" w:rsidP="009B295A">
      <w:pPr>
        <w:pStyle w:val="Caption"/>
        <w:jc w:val="center"/>
        <w:rPr>
          <w:rFonts w:eastAsiaTheme="minorHAnsi"/>
          <w:sz w:val="22"/>
          <w:szCs w:val="22"/>
        </w:rPr>
      </w:pPr>
      <w:bookmarkStart w:id="178" w:name="_Toc6700323"/>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w:t>
        </w:r>
      </w:fldSimple>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1"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050ABF" w:rsidRDefault="00050ABF"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050ABF" w:rsidRDefault="00050ABF"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4"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050ABF" w:rsidRPr="00F76A37" w:rsidRDefault="00050ABF"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050ABF" w:rsidRPr="00F76A37" w:rsidRDefault="00050ABF"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89"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6"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634C40CD"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8"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8"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99"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D4652F0"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5EF80663"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7"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31D94FC1"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0"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050ABF" w:rsidRDefault="00050ABF"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050ABF" w:rsidRDefault="00050ABF"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050ABF" w:rsidRPr="00F76A37" w:rsidRDefault="00050ABF" w:rsidP="00F6335E">
                            <w:pPr>
                              <w:jc w:val="center"/>
                              <w:rPr>
                                <w:color w:val="000000"/>
                              </w:rPr>
                            </w:pPr>
                            <w:r w:rsidRPr="00F76A37">
                              <w:rPr>
                                <w:color w:val="000000"/>
                              </w:rPr>
                              <w:t>Reservation Free Parking Module</w:t>
                            </w:r>
                          </w:p>
                          <w:p w14:paraId="25E5EF13" w14:textId="77777777" w:rsidR="00050ABF" w:rsidRPr="00F76A37" w:rsidRDefault="00050ABF"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050ABF" w:rsidRPr="00F76A37" w:rsidRDefault="00050ABF" w:rsidP="00F6335E">
                      <w:pPr>
                        <w:jc w:val="center"/>
                        <w:rPr>
                          <w:color w:val="000000"/>
                        </w:rPr>
                      </w:pPr>
                      <w:r w:rsidRPr="00F76A37">
                        <w:rPr>
                          <w:color w:val="000000"/>
                        </w:rPr>
                        <w:t>Reservation Free Parking Module</w:t>
                      </w:r>
                    </w:p>
                    <w:p w14:paraId="25E5EF13" w14:textId="77777777" w:rsidR="00050ABF" w:rsidRPr="00F76A37" w:rsidRDefault="00050ABF"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39"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050ABF" w:rsidRPr="00F76A37" w:rsidRDefault="00050ABF"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050ABF" w:rsidRPr="00F76A37" w:rsidRDefault="00050ABF"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0125E77D"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8CC356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0"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050ABF" w:rsidRDefault="00050ABF" w:rsidP="00F6335E">
                            <w:pPr>
                              <w:jc w:val="center"/>
                            </w:pPr>
                          </w:p>
                          <w:p w14:paraId="4A87AEED" w14:textId="7A5FE757" w:rsidR="00050ABF" w:rsidRDefault="00050ABF" w:rsidP="00F6335E">
                            <w:pPr>
                              <w:jc w:val="center"/>
                            </w:pPr>
                          </w:p>
                          <w:p w14:paraId="4C3AE9F1" w14:textId="32B922B2" w:rsidR="00050ABF" w:rsidRDefault="00050ABF" w:rsidP="00F6335E">
                            <w:pPr>
                              <w:jc w:val="center"/>
                            </w:pPr>
                          </w:p>
                          <w:p w14:paraId="72705BFE" w14:textId="5A5F1487" w:rsidR="00050ABF" w:rsidRDefault="00050ABF"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050ABF" w:rsidRDefault="00050ABF" w:rsidP="00F6335E">
                      <w:pPr>
                        <w:jc w:val="center"/>
                      </w:pPr>
                    </w:p>
                    <w:p w14:paraId="4A87AEED" w14:textId="7A5FE757" w:rsidR="00050ABF" w:rsidRDefault="00050ABF" w:rsidP="00F6335E">
                      <w:pPr>
                        <w:jc w:val="center"/>
                      </w:pPr>
                    </w:p>
                    <w:p w14:paraId="4C3AE9F1" w14:textId="32B922B2" w:rsidR="00050ABF" w:rsidRDefault="00050ABF" w:rsidP="00F6335E">
                      <w:pPr>
                        <w:jc w:val="center"/>
                      </w:pPr>
                    </w:p>
                    <w:p w14:paraId="72705BFE" w14:textId="5A5F1487" w:rsidR="00050ABF" w:rsidRDefault="00050ABF"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4EB37C35"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48703E82"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050ABF" w:rsidRPr="00F76A37" w:rsidRDefault="00050ABF"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050ABF" w:rsidRPr="00F76A37" w:rsidRDefault="00050ABF"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050ABF" w:rsidRPr="00F76A37" w:rsidRDefault="00050ABF"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050ABF" w:rsidRPr="00F76A37" w:rsidRDefault="00050ABF"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050ABF" w:rsidRPr="00F76A37" w:rsidRDefault="00050ABF"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050ABF" w:rsidRPr="00F76A37" w:rsidRDefault="00050ABF"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700275"/>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8CD54A9" w:rsidR="00BF2E92" w:rsidRDefault="00BF2E92" w:rsidP="00BF2E92">
      <w:pPr>
        <w:pStyle w:val="Caption"/>
        <w:keepNext/>
      </w:pPr>
      <w:bookmarkStart w:id="182" w:name="_Toc6700444"/>
      <w:r>
        <w:t xml:space="preserve">Table </w:t>
      </w:r>
      <w:fldSimple w:instr=" STYLEREF 1 \s ">
        <w:r w:rsidR="008C3BB7">
          <w:rPr>
            <w:noProof/>
            <w:cs/>
          </w:rPr>
          <w:t>‎</w:t>
        </w:r>
        <w:r w:rsidR="008C3BB7">
          <w:rPr>
            <w:noProof/>
          </w:rPr>
          <w:t>4</w:t>
        </w:r>
      </w:fldSimple>
      <w:r w:rsidR="008C3BB7">
        <w:t>.</w:t>
      </w:r>
      <w:fldSimple w:instr=" SEQ Table \* ARABIC \s 1 ">
        <w:r w:rsidR="008C3BB7">
          <w:rPr>
            <w:noProof/>
          </w:rPr>
          <w:t>5</w:t>
        </w:r>
      </w:fldSimple>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12AF8E0A"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2</w:t>
              </w:r>
            </w:fldSimple>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5B5ABD50"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w:t>
              </w:r>
            </w:fldSimple>
            <w:r>
              <w:t xml:space="preserve">: </w:t>
            </w:r>
            <w:proofErr w:type="spellStart"/>
            <w:r w:rsidRPr="00314FFC">
              <w:t>NodeMCU</w:t>
            </w:r>
            <w:proofErr w:type="spellEnd"/>
            <w:r w:rsidRPr="00314FFC">
              <w:t xml:space="preserve">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4F065E05" w:rsidR="00050ABF" w:rsidRPr="00F76A37" w:rsidRDefault="00050ABF" w:rsidP="006F476C">
                                  <w:pPr>
                                    <w:pStyle w:val="Caption"/>
                                    <w:jc w:val="center"/>
                                    <w:rPr>
                                      <w:rFonts w:cs="Calibri"/>
                                      <w:noProof/>
                                    </w:rPr>
                                  </w:pPr>
                                  <w:bookmarkStart w:id="185" w:name="_Toc531732122"/>
                                  <w:bookmarkStart w:id="186" w:name="_Toc6700326"/>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4F065E05" w:rsidR="00050ABF" w:rsidRPr="00F76A37" w:rsidRDefault="00050ABF" w:rsidP="006F476C">
                            <w:pPr>
                              <w:pStyle w:val="Caption"/>
                              <w:jc w:val="center"/>
                              <w:rPr>
                                <w:rFonts w:cs="Calibri"/>
                                <w:noProof/>
                              </w:rPr>
                            </w:pPr>
                            <w:bookmarkStart w:id="187" w:name="_Toc531732122"/>
                            <w:bookmarkStart w:id="188" w:name="_Toc6700326"/>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2"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7"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4E715D4" w:rsidR="00050ABF" w:rsidRPr="00F76A37" w:rsidRDefault="00050ABF" w:rsidP="006F476C">
                                  <w:pPr>
                                    <w:pStyle w:val="Caption"/>
                                    <w:jc w:val="center"/>
                                    <w:rPr>
                                      <w:rFonts w:eastAsia="Times New Roman" w:cs="Calibri"/>
                                      <w:noProof/>
                                    </w:rPr>
                                  </w:pPr>
                                  <w:bookmarkStart w:id="189" w:name="_Toc531732124"/>
                                  <w:bookmarkStart w:id="190" w:name="_Toc6700327"/>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4E715D4" w:rsidR="00050ABF" w:rsidRPr="00F76A37" w:rsidRDefault="00050ABF" w:rsidP="006F476C">
                            <w:pPr>
                              <w:pStyle w:val="Caption"/>
                              <w:jc w:val="center"/>
                              <w:rPr>
                                <w:rFonts w:eastAsia="Times New Roman" w:cs="Calibri"/>
                                <w:noProof/>
                              </w:rPr>
                            </w:pPr>
                            <w:bookmarkStart w:id="191" w:name="_Toc531732124"/>
                            <w:bookmarkStart w:id="192" w:name="_Toc6700327"/>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5"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086B393C"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6</w:t>
              </w:r>
            </w:fldSimple>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6952588"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7</w:t>
              </w:r>
            </w:fldSimple>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5D08C824" w:rsidR="00050ABF" w:rsidRPr="00F76A37" w:rsidRDefault="00050ABF" w:rsidP="006F476C">
                                  <w:pPr>
                                    <w:pStyle w:val="Caption"/>
                                    <w:jc w:val="center"/>
                                    <w:rPr>
                                      <w:rFonts w:eastAsia="Times New Roman" w:cs="Calibri"/>
                                      <w:noProof/>
                                    </w:rPr>
                                  </w:pPr>
                                  <w:bookmarkStart w:id="195" w:name="_Toc531732125"/>
                                  <w:bookmarkStart w:id="196" w:name="_Toc6700330"/>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5D08C824" w:rsidR="00050ABF" w:rsidRPr="00F76A37" w:rsidRDefault="00050ABF" w:rsidP="006F476C">
                            <w:pPr>
                              <w:pStyle w:val="Caption"/>
                              <w:jc w:val="center"/>
                              <w:rPr>
                                <w:rFonts w:eastAsia="Times New Roman" w:cs="Calibri"/>
                                <w:noProof/>
                              </w:rPr>
                            </w:pPr>
                            <w:bookmarkStart w:id="197" w:name="_Toc531732125"/>
                            <w:bookmarkStart w:id="198" w:name="_Toc6700330"/>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13C4381A" w:rsidR="00050ABF" w:rsidRPr="00F76A37" w:rsidRDefault="00050ABF" w:rsidP="009C2768">
                                  <w:pPr>
                                    <w:pStyle w:val="Caption"/>
                                    <w:jc w:val="center"/>
                                    <w:rPr>
                                      <w:rFonts w:cs="Calibri"/>
                                      <w:noProof/>
                                    </w:rPr>
                                  </w:pPr>
                                  <w:bookmarkStart w:id="199" w:name="_Toc531732126"/>
                                  <w:bookmarkStart w:id="200" w:name="_Toc6700331"/>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13C4381A" w:rsidR="00050ABF" w:rsidRPr="00F76A37" w:rsidRDefault="00050ABF" w:rsidP="009C2768">
                            <w:pPr>
                              <w:pStyle w:val="Caption"/>
                              <w:jc w:val="center"/>
                              <w:rPr>
                                <w:rFonts w:cs="Calibri"/>
                                <w:noProof/>
                              </w:rPr>
                            </w:pPr>
                            <w:bookmarkStart w:id="201" w:name="_Toc531732126"/>
                            <w:bookmarkStart w:id="202" w:name="_Toc6700331"/>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4"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3"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28170D2" w:rsidR="00BF2E92" w:rsidRDefault="00BF2E92" w:rsidP="00BF2E92">
      <w:pPr>
        <w:pStyle w:val="Caption"/>
        <w:keepNext/>
      </w:pPr>
      <w:bookmarkStart w:id="203" w:name="_Toc6700445"/>
      <w:r>
        <w:t xml:space="preserve">Table </w:t>
      </w:r>
      <w:fldSimple w:instr=" STYLEREF 1 \s ">
        <w:r w:rsidR="008C3BB7">
          <w:rPr>
            <w:noProof/>
            <w:cs/>
          </w:rPr>
          <w:t>‎</w:t>
        </w:r>
        <w:r w:rsidR="008C3BB7">
          <w:rPr>
            <w:noProof/>
          </w:rPr>
          <w:t>4</w:t>
        </w:r>
      </w:fldSimple>
      <w:r w:rsidR="008C3BB7">
        <w:t>.</w:t>
      </w:r>
      <w:fldSimple w:instr=" SEQ Table \* ARABIC \s 1 ">
        <w:r w:rsidR="008C3BB7">
          <w:rPr>
            <w:noProof/>
          </w:rPr>
          <w:t>6</w:t>
        </w:r>
      </w:fldSimple>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52C4B81"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0</w:t>
              </w:r>
            </w:fldSimple>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2D11AC0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1</w:t>
              </w:r>
            </w:fldSimple>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82FE4A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2</w:t>
              </w:r>
            </w:fldSimple>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61B30916"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3</w:t>
              </w:r>
            </w:fldSimple>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E1BE42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4</w:t>
              </w:r>
            </w:fldSimple>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461BF1D"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5</w:t>
              </w:r>
            </w:fldSimple>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0F3A5922"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6</w:t>
              </w:r>
            </w:fldSimple>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700276"/>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3D325319" w:rsidR="00F6335E" w:rsidRPr="006B41EF" w:rsidRDefault="00597CCB" w:rsidP="00597CCB">
      <w:pPr>
        <w:pStyle w:val="Caption"/>
        <w:jc w:val="center"/>
        <w:rPr>
          <w:rFonts w:eastAsia="Times New Roman" w:cstheme="minorHAnsi"/>
          <w:sz w:val="22"/>
          <w:szCs w:val="22"/>
        </w:rPr>
      </w:pPr>
      <w:bookmarkStart w:id="212" w:name="_Toc6700339"/>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7</w:t>
        </w:r>
      </w:fldSimple>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44158FC4" w:rsidR="00F6335E" w:rsidRPr="006B41EF" w:rsidRDefault="00993346" w:rsidP="00993346">
      <w:pPr>
        <w:pStyle w:val="Caption"/>
        <w:jc w:val="center"/>
        <w:rPr>
          <w:rFonts w:eastAsia="Times New Roman" w:cstheme="minorHAnsi"/>
          <w:sz w:val="22"/>
          <w:szCs w:val="22"/>
        </w:rPr>
      </w:pPr>
      <w:bookmarkStart w:id="213" w:name="_Toc6700340"/>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18</w:t>
        </w:r>
      </w:fldSimple>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5"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A06508C" w:rsidR="00050ABF" w:rsidRPr="002E4AF6" w:rsidRDefault="00050ABF" w:rsidP="00810E99">
                            <w:pPr>
                              <w:pStyle w:val="Caption"/>
                              <w:jc w:val="center"/>
                              <w:rPr>
                                <w:rFonts w:eastAsia="Times New Roman" w:cstheme="minorHAnsi"/>
                                <w:noProof/>
                              </w:rPr>
                            </w:pPr>
                            <w:bookmarkStart w:id="214" w:name="_Toc6700341"/>
                            <w:r>
                              <w:t xml:space="preserve">Figure </w:t>
                            </w:r>
                            <w:fldSimple w:instr=" STYLEREF 1 \s ">
                              <w:r>
                                <w:rPr>
                                  <w:noProof/>
                                  <w:cs/>
                                </w:rPr>
                                <w:t>‎</w:t>
                              </w:r>
                              <w:r>
                                <w:rPr>
                                  <w:noProof/>
                                </w:rPr>
                                <w:t>4</w:t>
                              </w:r>
                            </w:fldSimple>
                            <w:r>
                              <w:t>.</w:t>
                            </w:r>
                            <w:fldSimple w:instr=" SEQ Figure \* ARABIC \s 1 ">
                              <w:r>
                                <w:rPr>
                                  <w:noProof/>
                                </w:rPr>
                                <w:t>19</w:t>
                              </w:r>
                            </w:fldSimple>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6A06508C" w:rsidR="00050ABF" w:rsidRPr="002E4AF6" w:rsidRDefault="00050ABF" w:rsidP="00810E99">
                      <w:pPr>
                        <w:pStyle w:val="Caption"/>
                        <w:jc w:val="center"/>
                        <w:rPr>
                          <w:rFonts w:eastAsia="Times New Roman" w:cstheme="minorHAnsi"/>
                          <w:noProof/>
                        </w:rPr>
                      </w:pPr>
                      <w:bookmarkStart w:id="215" w:name="_Toc6700341"/>
                      <w:r>
                        <w:t xml:space="preserve">Figure </w:t>
                      </w:r>
                      <w:fldSimple w:instr=" STYLEREF 1 \s ">
                        <w:r>
                          <w:rPr>
                            <w:noProof/>
                            <w:cs/>
                          </w:rPr>
                          <w:t>‎</w:t>
                        </w:r>
                        <w:r>
                          <w:rPr>
                            <w:noProof/>
                          </w:rPr>
                          <w:t>4</w:t>
                        </w:r>
                      </w:fldSimple>
                      <w:r>
                        <w:t>.</w:t>
                      </w:r>
                      <w:fldSimple w:instr=" SEQ Figure \* ARABIC \s 1 ">
                        <w:r>
                          <w:rPr>
                            <w:noProof/>
                          </w:rPr>
                          <w:t>19</w:t>
                        </w:r>
                      </w:fldSimple>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1"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3"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46633EC4" w:rsidR="00050ABF" w:rsidRPr="009F2355" w:rsidRDefault="00050ABF" w:rsidP="004962A3">
                            <w:pPr>
                              <w:pStyle w:val="Caption"/>
                              <w:rPr>
                                <w:rFonts w:eastAsia="Times New Roman" w:cstheme="minorHAnsi"/>
                                <w:noProof/>
                              </w:rPr>
                            </w:pPr>
                            <w:bookmarkStart w:id="216" w:name="_Toc6700342"/>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46633EC4" w:rsidR="00050ABF" w:rsidRPr="009F2355" w:rsidRDefault="00050ABF" w:rsidP="004962A3">
                      <w:pPr>
                        <w:pStyle w:val="Caption"/>
                        <w:rPr>
                          <w:rFonts w:eastAsia="Times New Roman" w:cstheme="minorHAnsi"/>
                          <w:noProof/>
                        </w:rPr>
                      </w:pPr>
                      <w:bookmarkStart w:id="217" w:name="_Toc6700342"/>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4"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8"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0AB7A65" w:rsidR="00050ABF" w:rsidRPr="00423F3F" w:rsidRDefault="00050ABF" w:rsidP="002A3A15">
                            <w:pPr>
                              <w:pStyle w:val="Caption"/>
                              <w:jc w:val="center"/>
                              <w:rPr>
                                <w:rFonts w:eastAsia="Times New Roman" w:cstheme="minorHAnsi"/>
                                <w:noProof/>
                              </w:rPr>
                            </w:pPr>
                            <w:bookmarkStart w:id="218" w:name="_Toc6700343"/>
                            <w:r>
                              <w:t xml:space="preserve">Figure </w:t>
                            </w:r>
                            <w:fldSimple w:instr=" STYLEREF 1 \s ">
                              <w:r>
                                <w:rPr>
                                  <w:noProof/>
                                  <w:cs/>
                                </w:rPr>
                                <w:t>‎</w:t>
                              </w:r>
                              <w:r>
                                <w:rPr>
                                  <w:noProof/>
                                </w:rPr>
                                <w:t>4</w:t>
                              </w:r>
                            </w:fldSimple>
                            <w:r>
                              <w:t>.</w:t>
                            </w:r>
                            <w:fldSimple w:instr=" SEQ Figure \* ARABIC \s 1 ">
                              <w:r>
                                <w:rPr>
                                  <w:noProof/>
                                </w:rPr>
                                <w:t>21</w:t>
                              </w:r>
                            </w:fldSimple>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0AB7A65" w:rsidR="00050ABF" w:rsidRPr="00423F3F" w:rsidRDefault="00050ABF" w:rsidP="002A3A15">
                      <w:pPr>
                        <w:pStyle w:val="Caption"/>
                        <w:jc w:val="center"/>
                        <w:rPr>
                          <w:rFonts w:eastAsia="Times New Roman" w:cstheme="minorHAnsi"/>
                          <w:noProof/>
                        </w:rPr>
                      </w:pPr>
                      <w:bookmarkStart w:id="219" w:name="_Toc6700343"/>
                      <w:r>
                        <w:t xml:space="preserve">Figure </w:t>
                      </w:r>
                      <w:fldSimple w:instr=" STYLEREF 1 \s ">
                        <w:r>
                          <w:rPr>
                            <w:noProof/>
                            <w:cs/>
                          </w:rPr>
                          <w:t>‎</w:t>
                        </w:r>
                        <w:r>
                          <w:rPr>
                            <w:noProof/>
                          </w:rPr>
                          <w:t>4</w:t>
                        </w:r>
                      </w:fldSimple>
                      <w:r>
                        <w:t>.</w:t>
                      </w:r>
                      <w:fldSimple w:instr=" SEQ Figure \* ARABIC \s 1 ">
                        <w:r>
                          <w:rPr>
                            <w:noProof/>
                          </w:rPr>
                          <w:t>21</w:t>
                        </w:r>
                      </w:fldSimple>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5">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7"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1223983" w:rsidR="00050ABF" w:rsidRPr="00807F90" w:rsidRDefault="00050ABF" w:rsidP="002A3A15">
                            <w:pPr>
                              <w:pStyle w:val="Caption"/>
                              <w:jc w:val="center"/>
                              <w:rPr>
                                <w:rFonts w:eastAsia="Times New Roman" w:cstheme="minorHAnsi"/>
                                <w:noProof/>
                              </w:rPr>
                            </w:pPr>
                            <w:bookmarkStart w:id="220" w:name="_Toc6700344"/>
                            <w:r>
                              <w:t xml:space="preserve">Figure </w:t>
                            </w:r>
                            <w:fldSimple w:instr=" STYLEREF 1 \s ">
                              <w:r>
                                <w:rPr>
                                  <w:noProof/>
                                  <w:cs/>
                                </w:rPr>
                                <w:t>‎</w:t>
                              </w:r>
                              <w:r>
                                <w:rPr>
                                  <w:noProof/>
                                </w:rPr>
                                <w:t>4</w:t>
                              </w:r>
                            </w:fldSimple>
                            <w:r>
                              <w:t>.</w:t>
                            </w:r>
                            <w:fldSimple w:instr=" SEQ Figure \* ARABIC \s 1 ">
                              <w:r>
                                <w:rPr>
                                  <w:noProof/>
                                </w:rPr>
                                <w:t>22</w:t>
                              </w:r>
                            </w:fldSimple>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1223983" w:rsidR="00050ABF" w:rsidRPr="00807F90" w:rsidRDefault="00050ABF" w:rsidP="002A3A15">
                      <w:pPr>
                        <w:pStyle w:val="Caption"/>
                        <w:jc w:val="center"/>
                        <w:rPr>
                          <w:rFonts w:eastAsia="Times New Roman" w:cstheme="minorHAnsi"/>
                          <w:noProof/>
                        </w:rPr>
                      </w:pPr>
                      <w:bookmarkStart w:id="221" w:name="_Toc6700344"/>
                      <w:r>
                        <w:t xml:space="preserve">Figure </w:t>
                      </w:r>
                      <w:fldSimple w:instr=" STYLEREF 1 \s ">
                        <w:r>
                          <w:rPr>
                            <w:noProof/>
                            <w:cs/>
                          </w:rPr>
                          <w:t>‎</w:t>
                        </w:r>
                        <w:r>
                          <w:rPr>
                            <w:noProof/>
                          </w:rPr>
                          <w:t>4</w:t>
                        </w:r>
                      </w:fldSimple>
                      <w:r>
                        <w:t>.</w:t>
                      </w:r>
                      <w:fldSimple w:instr=" SEQ Figure \* ARABIC \s 1 ">
                        <w:r>
                          <w:rPr>
                            <w:noProof/>
                          </w:rPr>
                          <w:t>22</w:t>
                        </w:r>
                      </w:fldSimple>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5"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6">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37C4E6E" w:rsidR="00F6335E" w:rsidRPr="006B41EF" w:rsidRDefault="001D1BCE" w:rsidP="001D1BCE">
      <w:pPr>
        <w:pStyle w:val="Caption"/>
        <w:jc w:val="center"/>
        <w:rPr>
          <w:rFonts w:eastAsia="Times New Roman" w:cstheme="minorHAnsi"/>
          <w:sz w:val="22"/>
          <w:szCs w:val="22"/>
        </w:rPr>
      </w:pPr>
      <w:bookmarkStart w:id="222" w:name="_Toc6700345"/>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23</w:t>
        </w:r>
      </w:fldSimple>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700277"/>
      <w:r w:rsidRPr="00037D4D">
        <w:rPr>
          <w:rFonts w:eastAsia="Times New Roman"/>
          <w:color w:val="2F5496" w:themeColor="accent1" w:themeShade="BF"/>
        </w:rPr>
        <w:t>Software design</w:t>
      </w:r>
      <w:bookmarkEnd w:id="223"/>
    </w:p>
    <w:p w14:paraId="1D606549" w14:textId="77777777" w:rsidR="00F6335E" w:rsidRPr="0085747A"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161A5B4B" w14:textId="6D2E592B"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4" w:name="_Toc6700278"/>
      <w:r w:rsidRPr="00037D4D">
        <w:rPr>
          <w:rFonts w:eastAsia="Times New Roman"/>
          <w:color w:val="2F5496" w:themeColor="accent1" w:themeShade="BF"/>
        </w:rPr>
        <w:t>Structural model</w:t>
      </w:r>
      <w:bookmarkEnd w:id="224"/>
    </w:p>
    <w:p w14:paraId="0C2D0173" w14:textId="3CD1642D" w:rsidR="00F6335E" w:rsidRDefault="00F6335E" w:rsidP="002F0665">
      <w:pPr>
        <w:pStyle w:val="Jury"/>
      </w:pPr>
      <w:r w:rsidRPr="0085747A">
        <w:rPr>
          <w:highlight w:val="yellow"/>
        </w:rPr>
        <w:t>(Class diagram)</w:t>
      </w:r>
    </w:p>
    <w:p w14:paraId="47FCF3C1" w14:textId="5A97DB55" w:rsidR="005B4C81" w:rsidRPr="0085747A" w:rsidRDefault="005B4C81" w:rsidP="002F0665">
      <w:pPr>
        <w:pStyle w:val="Jury"/>
      </w:pPr>
      <w:r>
        <w:rPr>
          <w:noProof/>
        </w:rPr>
        <w:drawing>
          <wp:inline distT="0" distB="0" distL="0" distR="0" wp14:anchorId="0F4EFD05" wp14:editId="1AE312A1">
            <wp:extent cx="5731510" cy="4389120"/>
            <wp:effectExtent l="0" t="0" r="254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4389120"/>
                    </a:xfrm>
                    <a:prstGeom prst="rect">
                      <a:avLst/>
                    </a:prstGeom>
                    <a:noFill/>
                    <a:ln>
                      <a:noFill/>
                    </a:ln>
                  </pic:spPr>
                </pic:pic>
              </a:graphicData>
            </a:graphic>
          </wp:inline>
        </w:drawing>
      </w: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700279"/>
      <w:r w:rsidRPr="00037D4D">
        <w:rPr>
          <w:rFonts w:eastAsia="Times New Roman"/>
          <w:color w:val="2F5496" w:themeColor="accent1" w:themeShade="BF"/>
        </w:rPr>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Sign Up</w:t>
      </w:r>
    </w:p>
    <w:p w14:paraId="38A012D0" w14:textId="738CD4AF" w:rsidR="009859B1" w:rsidRDefault="009859B1" w:rsidP="009859B1">
      <w:pPr>
        <w:ind w:left="90"/>
        <w:rPr>
          <w:rFonts w:ascii="Calibri" w:hAnsi="Calibri"/>
          <w:b/>
          <w:bCs/>
        </w:rPr>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77777777" w:rsidR="009859B1" w:rsidRPr="009859B1" w:rsidRDefault="009859B1" w:rsidP="009859B1">
      <w:pPr>
        <w:rPr>
          <w:rFonts w:ascii="Calibri" w:hAnsi="Calibri"/>
          <w:b/>
          <w:bCs/>
        </w:rPr>
      </w:pP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13E34E69" w14:textId="0F89FB6F" w:rsidR="009859B1" w:rsidRDefault="009859B1" w:rsidP="009859B1">
      <w:pPr>
        <w:pStyle w:val="ListParagraph"/>
        <w:ind w:left="360" w:hanging="360"/>
        <w:jc w:val="both"/>
        <w:rPr>
          <w:rFonts w:ascii="Calibri" w:hAnsi="Calibri"/>
          <w:b/>
          <w:bCs/>
        </w:rPr>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6ACD3165" w14:textId="14A8AF52" w:rsidR="009859B1" w:rsidRDefault="009859B1" w:rsidP="009859B1">
      <w:pPr>
        <w:pStyle w:val="ListParagraph"/>
        <w:ind w:left="360" w:hanging="360"/>
        <w:rPr>
          <w:rFonts w:ascii="Calibri" w:hAnsi="Calibri"/>
          <w:b/>
          <w:bCs/>
        </w:rPr>
      </w:pPr>
      <w:r>
        <w:rPr>
          <w:noProof/>
        </w:rPr>
        <w:lastRenderedPageBreak/>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265A95D0" w14:textId="77777777" w:rsidR="009859B1" w:rsidRPr="009859B1" w:rsidRDefault="009859B1" w:rsidP="009859B1">
      <w:pPr>
        <w:pStyle w:val="ListParagraph"/>
        <w:ind w:left="360"/>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22AA5523" w14:textId="3B81E0F6" w:rsidR="009859B1" w:rsidRDefault="009859B1" w:rsidP="00C44E97">
      <w:pPr>
        <w:pStyle w:val="ListParagraph"/>
        <w:ind w:left="90" w:hanging="90"/>
        <w:jc w:val="both"/>
        <w:rPr>
          <w:rFonts w:ascii="Calibri" w:hAnsi="Calibri"/>
          <w:b/>
          <w:bCs/>
        </w:rPr>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1B3B8B3F" w14:textId="43763B2A" w:rsidR="009859B1" w:rsidRDefault="009859B1" w:rsidP="00C44E97">
      <w:pPr>
        <w:pStyle w:val="ListParagraph"/>
        <w:ind w:left="360" w:hanging="360"/>
        <w:rPr>
          <w:rFonts w:ascii="Calibri" w:hAnsi="Calibri"/>
          <w:b/>
          <w:bCs/>
        </w:rPr>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71DB1AC2" w14:textId="16AD34B1" w:rsidR="009859B1" w:rsidRDefault="009859B1" w:rsidP="009859B1">
      <w:pPr>
        <w:pStyle w:val="ListParagraph"/>
        <w:ind w:left="360"/>
        <w:rPr>
          <w:rFonts w:ascii="Calibri" w:hAnsi="Calibri"/>
          <w:b/>
          <w:bCs/>
        </w:rPr>
      </w:pPr>
    </w:p>
    <w:p w14:paraId="0DCB19BC" w14:textId="43A6FF73" w:rsidR="00C44E97" w:rsidRDefault="00C44E97" w:rsidP="009859B1">
      <w:pPr>
        <w:pStyle w:val="ListParagraph"/>
        <w:ind w:left="360"/>
        <w:rPr>
          <w:rFonts w:ascii="Calibri" w:hAnsi="Calibri"/>
          <w:b/>
          <w:bCs/>
        </w:rPr>
      </w:pPr>
    </w:p>
    <w:p w14:paraId="78A2BF2B" w14:textId="168CDBCB" w:rsidR="00C44E97" w:rsidRDefault="00C44E97" w:rsidP="009859B1">
      <w:pPr>
        <w:pStyle w:val="ListParagraph"/>
        <w:ind w:left="360"/>
        <w:rPr>
          <w:rFonts w:ascii="Calibri" w:hAnsi="Calibri"/>
          <w:b/>
          <w:bCs/>
        </w:rPr>
      </w:pPr>
    </w:p>
    <w:p w14:paraId="34D8C84C" w14:textId="77777777" w:rsidR="00C44E97" w:rsidRPr="009859B1" w:rsidRDefault="00C44E97" w:rsidP="009859B1">
      <w:pPr>
        <w:pStyle w:val="ListParagraph"/>
        <w:ind w:left="360"/>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1DABC099" w14:textId="457B2296" w:rsidR="009859B1" w:rsidRPr="00C44E97" w:rsidRDefault="00C44E97" w:rsidP="00C44E97">
      <w:pPr>
        <w:pStyle w:val="ListParagraph"/>
        <w:ind w:left="360"/>
        <w:rPr>
          <w:rFonts w:ascii="Calibri" w:hAnsi="Calibri"/>
          <w:b/>
          <w:bCs/>
        </w:rPr>
      </w:pPr>
      <w:r>
        <w:rPr>
          <w:noProof/>
        </w:rPr>
        <w:lastRenderedPageBreak/>
        <w:drawing>
          <wp:inline distT="0" distB="0" distL="0" distR="0" wp14:anchorId="25A8E1C5" wp14:editId="46A44486">
            <wp:extent cx="5246370" cy="4274820"/>
            <wp:effectExtent l="19050" t="19050" r="11430" b="1143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6370" cy="4274820"/>
                    </a:xfrm>
                    <a:prstGeom prst="rect">
                      <a:avLst/>
                    </a:prstGeom>
                    <a:noFill/>
                    <a:ln>
                      <a:solidFill>
                        <a:schemeClr val="accent1"/>
                      </a:solidFill>
                    </a:ln>
                  </pic:spPr>
                </pic:pic>
              </a:graphicData>
            </a:graphic>
          </wp:inline>
        </w:drawing>
      </w:r>
    </w:p>
    <w:p w14:paraId="4CF5A0F2" w14:textId="0DBCDD4E" w:rsidR="00C44E97" w:rsidRPr="009859B1" w:rsidRDefault="00C44E97" w:rsidP="00C44E97">
      <w:pPr>
        <w:pStyle w:val="ListParagraph"/>
        <w:ind w:left="360"/>
        <w:rPr>
          <w:rFonts w:ascii="Calibri" w:hAnsi="Calibri"/>
          <w:b/>
          <w:bCs/>
        </w:rPr>
      </w:pP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7A0BBA77" w14:textId="7EBEE369" w:rsidR="00C44E97" w:rsidRDefault="00C44E97" w:rsidP="00C44E97">
      <w:pPr>
        <w:pStyle w:val="ListParagraph"/>
        <w:ind w:left="360"/>
        <w:rPr>
          <w:rFonts w:ascii="Calibri" w:hAnsi="Calibri"/>
          <w:b/>
          <w:bCs/>
        </w:rPr>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7C2738D0" w14:textId="03C1DD30" w:rsidR="00C44E97" w:rsidRDefault="00C44E97" w:rsidP="00C44E97">
      <w:pPr>
        <w:pStyle w:val="ListParagraph"/>
        <w:ind w:left="360"/>
        <w:rPr>
          <w:rFonts w:ascii="Calibri" w:hAnsi="Calibri"/>
          <w:b/>
          <w:bCs/>
        </w:rPr>
      </w:pPr>
    </w:p>
    <w:p w14:paraId="3F4F3EC6" w14:textId="77777777" w:rsidR="00C44E97" w:rsidRDefault="00C44E97" w:rsidP="00C44E97">
      <w:pPr>
        <w:pStyle w:val="ListParagraph"/>
        <w:ind w:left="360"/>
        <w:rPr>
          <w:rFonts w:ascii="Calibri" w:hAnsi="Calibri"/>
          <w:b/>
          <w:bCs/>
        </w:rPr>
      </w:pP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5A62B" w14:textId="1EE8898F" w:rsidR="00C44E97" w:rsidRDefault="00C44E97" w:rsidP="00C44E97">
      <w:pPr>
        <w:pStyle w:val="ListParagraph"/>
        <w:ind w:left="270" w:hanging="270"/>
        <w:rPr>
          <w:rFonts w:ascii="Calibri" w:hAnsi="Calibri"/>
          <w:b/>
          <w:bCs/>
        </w:rPr>
      </w:pPr>
      <w:r>
        <w:rPr>
          <w:noProof/>
        </w:rPr>
        <w:lastRenderedPageBreak/>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34355F8B" w14:textId="6DD881B4" w:rsidR="00C44E97" w:rsidRDefault="00C44E97" w:rsidP="00071E3C">
      <w:pPr>
        <w:pStyle w:val="ListParagraph"/>
        <w:ind w:left="360" w:hanging="1080"/>
        <w:rPr>
          <w:rFonts w:ascii="Calibri" w:hAnsi="Calibri"/>
          <w:b/>
          <w:bCs/>
        </w:rPr>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C8D7C23" w14:textId="085EF2AE" w:rsidR="00071E3C" w:rsidRDefault="00071E3C" w:rsidP="00071E3C">
      <w:pPr>
        <w:pStyle w:val="ListParagraph"/>
        <w:ind w:left="360" w:hanging="900"/>
        <w:rPr>
          <w:rFonts w:ascii="Calibri" w:hAnsi="Calibri"/>
          <w:b/>
          <w:bCs/>
        </w:rPr>
      </w:pPr>
      <w:r>
        <w:rPr>
          <w:noProof/>
        </w:rPr>
        <w:lastRenderedPageBreak/>
        <w:drawing>
          <wp:inline distT="0" distB="0" distL="0" distR="0" wp14:anchorId="50B24862" wp14:editId="37283F95">
            <wp:extent cx="6552776" cy="6498794"/>
            <wp:effectExtent l="19050" t="19050" r="19685" b="165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558371" cy="6504343"/>
                    </a:xfrm>
                    <a:prstGeom prst="rect">
                      <a:avLst/>
                    </a:prstGeom>
                    <a:noFill/>
                    <a:ln>
                      <a:solidFill>
                        <a:schemeClr val="accent1"/>
                      </a:solidFill>
                    </a:ln>
                  </pic:spPr>
                </pic:pic>
              </a:graphicData>
            </a:graphic>
          </wp:inline>
        </w:drawing>
      </w:r>
    </w:p>
    <w:p w14:paraId="60B38B56" w14:textId="77777777" w:rsidR="00071E3C" w:rsidRPr="009859B1" w:rsidRDefault="00071E3C" w:rsidP="00071E3C">
      <w:pPr>
        <w:pStyle w:val="ListParagraph"/>
        <w:ind w:left="360"/>
        <w:rPr>
          <w:rFonts w:ascii="Calibri" w:hAnsi="Calibri"/>
          <w:b/>
          <w:bCs/>
        </w:rPr>
      </w:pP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6407219B" w14:textId="053966B6" w:rsidR="00071E3C" w:rsidRDefault="00071E3C" w:rsidP="00071E3C">
      <w:pPr>
        <w:pStyle w:val="ListParagraph"/>
        <w:ind w:left="360" w:hanging="360"/>
        <w:rPr>
          <w:rFonts w:ascii="Calibri" w:hAnsi="Calibri"/>
          <w:b/>
          <w:bCs/>
        </w:rPr>
      </w:pPr>
      <w:r>
        <w:rPr>
          <w:noProof/>
        </w:rPr>
        <w:drawing>
          <wp:inline distT="0" distB="0" distL="0" distR="0" wp14:anchorId="281C3558" wp14:editId="66C1028D">
            <wp:extent cx="5772150" cy="1597025"/>
            <wp:effectExtent l="19050" t="19050" r="19050" b="222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91219" cy="1602301"/>
                    </a:xfrm>
                    <a:prstGeom prst="rect">
                      <a:avLst/>
                    </a:prstGeom>
                    <a:noFill/>
                    <a:ln>
                      <a:solidFill>
                        <a:schemeClr val="accent1"/>
                      </a:solidFill>
                    </a:ln>
                  </pic:spPr>
                </pic:pic>
              </a:graphicData>
            </a:graphic>
          </wp:inline>
        </w:drawing>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lastRenderedPageBreak/>
        <w:t>Show Current Occupancy Trend</w:t>
      </w:r>
    </w:p>
    <w:p w14:paraId="0EEC43B5" w14:textId="158BB9B6" w:rsidR="009859B1" w:rsidRPr="00071E3C" w:rsidRDefault="00071E3C" w:rsidP="00071E3C">
      <w:pPr>
        <w:pStyle w:val="ListParagraph"/>
        <w:ind w:left="360" w:hanging="360"/>
        <w:rPr>
          <w:b/>
          <w:bCs/>
        </w:rPr>
      </w:pPr>
      <w:r>
        <w:rPr>
          <w:noProof/>
        </w:rPr>
        <w:drawing>
          <wp:inline distT="0" distB="0" distL="0" distR="0" wp14:anchorId="40DD5885" wp14:editId="5E07A130">
            <wp:extent cx="5731510" cy="2712720"/>
            <wp:effectExtent l="19050" t="19050" r="21590" b="1143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1510" cy="2712720"/>
                    </a:xfrm>
                    <a:prstGeom prst="rect">
                      <a:avLst/>
                    </a:prstGeom>
                    <a:noFill/>
                    <a:ln>
                      <a:solidFill>
                        <a:schemeClr val="accent1"/>
                      </a:solidFill>
                    </a:ln>
                  </pic:spPr>
                </pic:pic>
              </a:graphicData>
            </a:graphic>
          </wp:inline>
        </w:drawing>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700280"/>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78C17211" w14:textId="77777777" w:rsidR="00F6335E" w:rsidRDefault="00F6335E" w:rsidP="00F6335E">
      <w:pPr>
        <w:rPr>
          <w:noProof/>
        </w:rPr>
      </w:pP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44FE5324" w:rsidR="00F6335E" w:rsidRDefault="001D1BCE" w:rsidP="00071E3C">
      <w:pPr>
        <w:pStyle w:val="Caption"/>
        <w:jc w:val="center"/>
      </w:pPr>
      <w:bookmarkStart w:id="227" w:name="_Toc6700346"/>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24</w:t>
        </w:r>
      </w:fldSimple>
      <w:r>
        <w:t xml:space="preserve">: </w:t>
      </w:r>
      <w:r w:rsidRPr="00F00F51">
        <w:t>ER diagram</w:t>
      </w:r>
      <w:bookmarkEnd w:id="227"/>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8" w:name="_Toc6700281"/>
      <w:r w:rsidRPr="00037D4D">
        <w:rPr>
          <w:rFonts w:eastAsia="Times New Roman"/>
          <w:color w:val="2F5496" w:themeColor="accent1" w:themeShade="BF"/>
        </w:rPr>
        <w:lastRenderedPageBreak/>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3"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1">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5"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6817D218" w:rsidR="00050ABF" w:rsidRPr="00D2179D" w:rsidRDefault="00050ABF" w:rsidP="0054305A">
                            <w:pPr>
                              <w:pStyle w:val="Caption"/>
                              <w:jc w:val="center"/>
                              <w:rPr>
                                <w:rFonts w:ascii="Tahoma" w:eastAsia="Times New Roman" w:hAnsi="Tahoma" w:cs="Times New Roman"/>
                                <w:noProof/>
                                <w:spacing w:val="20"/>
                                <w:kern w:val="28"/>
                                <w:szCs w:val="40"/>
                              </w:rPr>
                            </w:pPr>
                            <w:bookmarkStart w:id="229" w:name="_Toc6700347"/>
                            <w:r>
                              <w:t xml:space="preserve">Figure </w:t>
                            </w:r>
                            <w:fldSimple w:instr=" STYLEREF 1 \s ">
                              <w:r>
                                <w:rPr>
                                  <w:noProof/>
                                  <w:cs/>
                                </w:rPr>
                                <w:t>‎</w:t>
                              </w:r>
                              <w:r>
                                <w:rPr>
                                  <w:noProof/>
                                </w:rPr>
                                <w:t>4</w:t>
                              </w:r>
                            </w:fldSimple>
                            <w:r>
                              <w:t>.</w:t>
                            </w:r>
                            <w:fldSimple w:instr=" SEQ Figure \* ARABIC \s 1 ">
                              <w:r>
                                <w:rPr>
                                  <w:noProof/>
                                </w:rPr>
                                <w:t>25</w:t>
                              </w:r>
                            </w:fldSimple>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5;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6817D218" w:rsidR="00050ABF" w:rsidRPr="00D2179D" w:rsidRDefault="00050ABF" w:rsidP="0054305A">
                      <w:pPr>
                        <w:pStyle w:val="Caption"/>
                        <w:jc w:val="center"/>
                        <w:rPr>
                          <w:rFonts w:ascii="Tahoma" w:eastAsia="Times New Roman" w:hAnsi="Tahoma" w:cs="Times New Roman"/>
                          <w:noProof/>
                          <w:spacing w:val="20"/>
                          <w:kern w:val="28"/>
                          <w:szCs w:val="40"/>
                        </w:rPr>
                      </w:pPr>
                      <w:bookmarkStart w:id="230" w:name="_Toc6700347"/>
                      <w:r>
                        <w:t xml:space="preserve">Figure </w:t>
                      </w:r>
                      <w:fldSimple w:instr=" STYLEREF 1 \s ">
                        <w:r>
                          <w:rPr>
                            <w:noProof/>
                            <w:cs/>
                          </w:rPr>
                          <w:t>‎</w:t>
                        </w:r>
                        <w:r>
                          <w:rPr>
                            <w:noProof/>
                          </w:rPr>
                          <w:t>4</w:t>
                        </w:r>
                      </w:fldSimple>
                      <w:r>
                        <w:t>.</w:t>
                      </w:r>
                      <w:fldSimple w:instr=" SEQ Figure \* ARABIC \s 1 ">
                        <w:r>
                          <w:rPr>
                            <w:noProof/>
                          </w:rPr>
                          <w:t>25</w:t>
                        </w:r>
                      </w:fldSimple>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4"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73B5B3B2" w:rsidR="00050ABF" w:rsidRPr="00752644" w:rsidRDefault="00050ABF" w:rsidP="0054305A">
                            <w:pPr>
                              <w:pStyle w:val="Caption"/>
                              <w:jc w:val="center"/>
                              <w:rPr>
                                <w:rFonts w:ascii="Tahoma" w:eastAsia="Times New Roman" w:hAnsi="Tahoma" w:cs="Times New Roman"/>
                                <w:noProof/>
                                <w:spacing w:val="20"/>
                                <w:kern w:val="28"/>
                                <w:szCs w:val="40"/>
                              </w:rPr>
                            </w:pPr>
                            <w:bookmarkStart w:id="231" w:name="_Toc6700348"/>
                            <w:r>
                              <w:t xml:space="preserve">Figure </w:t>
                            </w:r>
                            <w:fldSimple w:instr=" STYLEREF 1 \s ">
                              <w:r>
                                <w:rPr>
                                  <w:noProof/>
                                  <w:cs/>
                                </w:rPr>
                                <w:t>‎</w:t>
                              </w:r>
                              <w:r>
                                <w:rPr>
                                  <w:noProof/>
                                </w:rPr>
                                <w:t>4</w:t>
                              </w:r>
                            </w:fldSimple>
                            <w:r>
                              <w:t>.</w:t>
                            </w:r>
                            <w:fldSimple w:instr=" SEQ Figure \* ARABIC \s 1 ">
                              <w:r>
                                <w:rPr>
                                  <w:noProof/>
                                </w:rPr>
                                <w:t>26</w:t>
                              </w:r>
                            </w:fldSimple>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73B5B3B2" w:rsidR="00050ABF" w:rsidRPr="00752644" w:rsidRDefault="00050ABF" w:rsidP="0054305A">
                      <w:pPr>
                        <w:pStyle w:val="Caption"/>
                        <w:jc w:val="center"/>
                        <w:rPr>
                          <w:rFonts w:ascii="Tahoma" w:eastAsia="Times New Roman" w:hAnsi="Tahoma" w:cs="Times New Roman"/>
                          <w:noProof/>
                          <w:spacing w:val="20"/>
                          <w:kern w:val="28"/>
                          <w:szCs w:val="40"/>
                        </w:rPr>
                      </w:pPr>
                      <w:bookmarkStart w:id="232" w:name="_Toc6700348"/>
                      <w:r>
                        <w:t xml:space="preserve">Figure </w:t>
                      </w:r>
                      <w:fldSimple w:instr=" STYLEREF 1 \s ">
                        <w:r>
                          <w:rPr>
                            <w:noProof/>
                            <w:cs/>
                          </w:rPr>
                          <w:t>‎</w:t>
                        </w:r>
                        <w:r>
                          <w:rPr>
                            <w:noProof/>
                          </w:rPr>
                          <w:t>4</w:t>
                        </w:r>
                      </w:fldSimple>
                      <w:r>
                        <w:t>.</w:t>
                      </w:r>
                      <w:fldSimple w:instr=" SEQ Figure \* ARABIC \s 1 ">
                        <w:r>
                          <w:rPr>
                            <w:noProof/>
                          </w:rPr>
                          <w:t>26</w:t>
                        </w:r>
                      </w:fldSimple>
                      <w:r>
                        <w:t>: Sing in page</w:t>
                      </w:r>
                      <w:bookmarkEnd w:id="232"/>
                    </w:p>
                  </w:txbxContent>
                </v:textbox>
                <w10:wrap type="through" anchorx="margin"/>
              </v:shape>
            </w:pict>
          </mc:Fallback>
        </mc:AlternateContent>
      </w:r>
      <w:r>
        <w:rPr>
          <w:noProof/>
        </w:rPr>
        <w:drawing>
          <wp:anchor distT="0" distB="0" distL="114300" distR="114300" simplePos="0" relativeHeight="251658322"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3">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6E15718" w:rsidR="004313D1" w:rsidRDefault="004313D1" w:rsidP="0054305A">
      <w:pPr>
        <w:pStyle w:val="Caption"/>
        <w:jc w:val="center"/>
      </w:pPr>
      <w:bookmarkStart w:id="233" w:name="_Toc6700349"/>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27</w:t>
        </w:r>
      </w:fldSimple>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1"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37271F3" w:rsidR="00050ABF" w:rsidRPr="00A943F8" w:rsidRDefault="00050ABF" w:rsidP="0054305A">
                            <w:pPr>
                              <w:pStyle w:val="Caption"/>
                              <w:rPr>
                                <w:rFonts w:ascii="Tahoma" w:eastAsia="Times New Roman" w:hAnsi="Tahoma" w:cs="Times New Roman"/>
                                <w:noProof/>
                                <w:spacing w:val="20"/>
                                <w:kern w:val="28"/>
                                <w:szCs w:val="40"/>
                              </w:rPr>
                            </w:pPr>
                            <w:bookmarkStart w:id="234" w:name="_Toc6700350"/>
                            <w:r>
                              <w:t xml:space="preserve">Figure </w:t>
                            </w:r>
                            <w:fldSimple w:instr=" STYLEREF 1 \s ">
                              <w:r>
                                <w:rPr>
                                  <w:noProof/>
                                  <w:cs/>
                                </w:rPr>
                                <w:t>‎</w:t>
                              </w:r>
                              <w:r>
                                <w:rPr>
                                  <w:noProof/>
                                </w:rPr>
                                <w:t>4</w:t>
                              </w:r>
                            </w:fldSimple>
                            <w:r>
                              <w:t>.</w:t>
                            </w:r>
                            <w:fldSimple w:instr=" SEQ Figure \* ARABIC \s 1 ">
                              <w:r>
                                <w:rPr>
                                  <w:noProof/>
                                </w:rPr>
                                <w:t>28</w:t>
                              </w:r>
                            </w:fldSimple>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37271F3" w:rsidR="00050ABF" w:rsidRPr="00A943F8" w:rsidRDefault="00050ABF" w:rsidP="0054305A">
                      <w:pPr>
                        <w:pStyle w:val="Caption"/>
                        <w:rPr>
                          <w:rFonts w:ascii="Tahoma" w:eastAsia="Times New Roman" w:hAnsi="Tahoma" w:cs="Times New Roman"/>
                          <w:noProof/>
                          <w:spacing w:val="20"/>
                          <w:kern w:val="28"/>
                          <w:szCs w:val="40"/>
                        </w:rPr>
                      </w:pPr>
                      <w:bookmarkStart w:id="235" w:name="_Toc6700350"/>
                      <w:r>
                        <w:t xml:space="preserve">Figure </w:t>
                      </w:r>
                      <w:fldSimple w:instr=" STYLEREF 1 \s ">
                        <w:r>
                          <w:rPr>
                            <w:noProof/>
                            <w:cs/>
                          </w:rPr>
                          <w:t>‎</w:t>
                        </w:r>
                        <w:r>
                          <w:rPr>
                            <w:noProof/>
                          </w:rPr>
                          <w:t>4</w:t>
                        </w:r>
                      </w:fldSimple>
                      <w:r>
                        <w:t>.</w:t>
                      </w:r>
                      <w:fldSimple w:instr=" SEQ Figure \* ARABIC \s 1 ">
                        <w:r>
                          <w:rPr>
                            <w:noProof/>
                          </w:rPr>
                          <w:t>28</w:t>
                        </w:r>
                      </w:fldSimple>
                      <w:r>
                        <w:t>: Google map page</w:t>
                      </w:r>
                      <w:bookmarkEnd w:id="235"/>
                    </w:p>
                  </w:txbxContent>
                </v:textbox>
                <w10:wrap type="through"/>
              </v:shape>
            </w:pict>
          </mc:Fallback>
        </mc:AlternateContent>
      </w:r>
      <w:r>
        <w:rPr>
          <w:noProof/>
        </w:rPr>
        <w:drawing>
          <wp:anchor distT="0" distB="0" distL="114300" distR="114300" simplePos="0" relativeHeight="251658328"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67D2EB62" w:rsidR="00050ABF" w:rsidRPr="001A3B7A" w:rsidRDefault="00050ABF" w:rsidP="0054305A">
                            <w:pPr>
                              <w:pStyle w:val="Caption"/>
                              <w:rPr>
                                <w:rFonts w:ascii="Tahoma" w:eastAsia="Times New Roman" w:hAnsi="Tahoma" w:cs="Times New Roman"/>
                                <w:noProof/>
                                <w:spacing w:val="20"/>
                                <w:kern w:val="28"/>
                                <w:szCs w:val="40"/>
                              </w:rPr>
                            </w:pPr>
                            <w:bookmarkStart w:id="236" w:name="_Toc6700351"/>
                            <w:r>
                              <w:t xml:space="preserve">Figure </w:t>
                            </w:r>
                            <w:fldSimple w:instr=" STYLEREF 1 \s ">
                              <w:r>
                                <w:rPr>
                                  <w:noProof/>
                                  <w:cs/>
                                </w:rPr>
                                <w:t>‎</w:t>
                              </w:r>
                              <w:r>
                                <w:rPr>
                                  <w:noProof/>
                                </w:rPr>
                                <w:t>4</w:t>
                              </w:r>
                            </w:fldSimple>
                            <w:r>
                              <w:t>.</w:t>
                            </w:r>
                            <w:fldSimple w:instr=" SEQ Figure \* ARABIC \s 1 ">
                              <w:r>
                                <w:rPr>
                                  <w:noProof/>
                                </w:rPr>
                                <w:t>29</w:t>
                              </w:r>
                            </w:fldSimple>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67D2EB62" w:rsidR="00050ABF" w:rsidRPr="001A3B7A" w:rsidRDefault="00050ABF" w:rsidP="0054305A">
                      <w:pPr>
                        <w:pStyle w:val="Caption"/>
                        <w:rPr>
                          <w:rFonts w:ascii="Tahoma" w:eastAsia="Times New Roman" w:hAnsi="Tahoma" w:cs="Times New Roman"/>
                          <w:noProof/>
                          <w:spacing w:val="20"/>
                          <w:kern w:val="28"/>
                          <w:szCs w:val="40"/>
                        </w:rPr>
                      </w:pPr>
                      <w:bookmarkStart w:id="237" w:name="_Toc6700351"/>
                      <w:r>
                        <w:t xml:space="preserve">Figure </w:t>
                      </w:r>
                      <w:fldSimple w:instr=" STYLEREF 1 \s ">
                        <w:r>
                          <w:rPr>
                            <w:noProof/>
                            <w:cs/>
                          </w:rPr>
                          <w:t>‎</w:t>
                        </w:r>
                        <w:r>
                          <w:rPr>
                            <w:noProof/>
                          </w:rPr>
                          <w:t>4</w:t>
                        </w:r>
                      </w:fldSimple>
                      <w:r>
                        <w:t>.</w:t>
                      </w:r>
                      <w:fldSimple w:instr=" SEQ Figure \* ARABIC \s 1 ">
                        <w:r>
                          <w:rPr>
                            <w:noProof/>
                          </w:rPr>
                          <w:t>29</w:t>
                        </w:r>
                      </w:fldSimple>
                      <w:r>
                        <w:t>: Check availability page</w:t>
                      </w:r>
                      <w:bookmarkEnd w:id="237"/>
                    </w:p>
                  </w:txbxContent>
                </v:textbox>
                <w10:wrap type="through"/>
              </v:shape>
            </w:pict>
          </mc:Fallback>
        </mc:AlternateContent>
      </w:r>
      <w:r w:rsidRPr="00542786">
        <w:rPr>
          <w:noProof/>
        </w:rPr>
        <w:drawing>
          <wp:anchor distT="0" distB="0" distL="114300" distR="114300" simplePos="0" relativeHeight="251658327"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29"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0EA97412" w:rsidR="00050ABF" w:rsidRPr="009E1B18" w:rsidRDefault="00050ABF" w:rsidP="0054305A">
                            <w:pPr>
                              <w:pStyle w:val="Caption"/>
                              <w:jc w:val="center"/>
                              <w:rPr>
                                <w:rFonts w:ascii="Tahoma" w:eastAsia="Times New Roman" w:hAnsi="Tahoma" w:cs="Times New Roman"/>
                                <w:noProof/>
                                <w:spacing w:val="20"/>
                                <w:kern w:val="28"/>
                                <w:szCs w:val="40"/>
                              </w:rPr>
                            </w:pPr>
                            <w:bookmarkStart w:id="238" w:name="_Toc6700352"/>
                            <w:r>
                              <w:t xml:space="preserve">Figure </w:t>
                            </w:r>
                            <w:fldSimple w:instr=" STYLEREF 1 \s ">
                              <w:r>
                                <w:rPr>
                                  <w:noProof/>
                                  <w:cs/>
                                </w:rPr>
                                <w:t>‎</w:t>
                              </w:r>
                              <w:r>
                                <w:rPr>
                                  <w:noProof/>
                                </w:rPr>
                                <w:t>4</w:t>
                              </w:r>
                            </w:fldSimple>
                            <w:r>
                              <w:t>.</w:t>
                            </w:r>
                            <w:fldSimple w:instr=" SEQ Figure \* ARABIC \s 1 ">
                              <w:r>
                                <w:rPr>
                                  <w:noProof/>
                                </w:rPr>
                                <w:t>30</w:t>
                              </w:r>
                            </w:fldSimple>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0EA97412" w:rsidR="00050ABF" w:rsidRPr="009E1B18" w:rsidRDefault="00050ABF" w:rsidP="0054305A">
                      <w:pPr>
                        <w:pStyle w:val="Caption"/>
                        <w:jc w:val="center"/>
                        <w:rPr>
                          <w:rFonts w:ascii="Tahoma" w:eastAsia="Times New Roman" w:hAnsi="Tahoma" w:cs="Times New Roman"/>
                          <w:noProof/>
                          <w:spacing w:val="20"/>
                          <w:kern w:val="28"/>
                          <w:szCs w:val="40"/>
                        </w:rPr>
                      </w:pPr>
                      <w:bookmarkStart w:id="239" w:name="_Toc6700352"/>
                      <w:r>
                        <w:t xml:space="preserve">Figure </w:t>
                      </w:r>
                      <w:fldSimple w:instr=" STYLEREF 1 \s ">
                        <w:r>
                          <w:rPr>
                            <w:noProof/>
                            <w:cs/>
                          </w:rPr>
                          <w:t>‎</w:t>
                        </w:r>
                        <w:r>
                          <w:rPr>
                            <w:noProof/>
                          </w:rPr>
                          <w:t>4</w:t>
                        </w:r>
                      </w:fldSimple>
                      <w:r>
                        <w:t>.</w:t>
                      </w:r>
                      <w:fldSimple w:instr=" SEQ Figure \* ARABIC \s 1 ">
                        <w:r>
                          <w:rPr>
                            <w:noProof/>
                          </w:rPr>
                          <w:t>30</w:t>
                        </w:r>
                      </w:fldSimple>
                      <w:r>
                        <w:t>: Services page</w:t>
                      </w:r>
                      <w:bookmarkEnd w:id="239"/>
                    </w:p>
                  </w:txbxContent>
                </v:textbox>
                <w10:wrap type="through"/>
              </v:shape>
            </w:pict>
          </mc:Fallback>
        </mc:AlternateContent>
      </w:r>
      <w:r w:rsidR="00296918">
        <w:rPr>
          <w:noProof/>
        </w:rPr>
        <w:drawing>
          <wp:anchor distT="0" distB="0" distL="114300" distR="114300" simplePos="0" relativeHeight="251658326"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7"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3C3EDC9B" w:rsidR="00050ABF" w:rsidRPr="006D4830" w:rsidRDefault="00050ABF" w:rsidP="0054305A">
                            <w:pPr>
                              <w:pStyle w:val="Caption"/>
                              <w:jc w:val="center"/>
                              <w:rPr>
                                <w:rFonts w:ascii="Tahoma" w:eastAsia="Times New Roman" w:hAnsi="Tahoma" w:cs="Times New Roman"/>
                                <w:noProof/>
                                <w:spacing w:val="20"/>
                                <w:kern w:val="28"/>
                                <w:szCs w:val="40"/>
                              </w:rPr>
                            </w:pPr>
                            <w:bookmarkStart w:id="240" w:name="_Toc6700353"/>
                            <w:r>
                              <w:t xml:space="preserve">Figure </w:t>
                            </w:r>
                            <w:fldSimple w:instr=" STYLEREF 1 \s ">
                              <w:r>
                                <w:rPr>
                                  <w:noProof/>
                                  <w:cs/>
                                </w:rPr>
                                <w:t>‎</w:t>
                              </w:r>
                              <w:r>
                                <w:rPr>
                                  <w:noProof/>
                                </w:rPr>
                                <w:t>4</w:t>
                              </w:r>
                            </w:fldSimple>
                            <w:r>
                              <w:t>.</w:t>
                            </w:r>
                            <w:fldSimple w:instr=" SEQ Figure \* ARABIC \s 1 ">
                              <w:r>
                                <w:rPr>
                                  <w:noProof/>
                                </w:rPr>
                                <w:t>31</w:t>
                              </w:r>
                            </w:fldSimple>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3C3EDC9B" w:rsidR="00050ABF" w:rsidRPr="006D4830" w:rsidRDefault="00050ABF" w:rsidP="0054305A">
                      <w:pPr>
                        <w:pStyle w:val="Caption"/>
                        <w:jc w:val="center"/>
                        <w:rPr>
                          <w:rFonts w:ascii="Tahoma" w:eastAsia="Times New Roman" w:hAnsi="Tahoma" w:cs="Times New Roman"/>
                          <w:noProof/>
                          <w:spacing w:val="20"/>
                          <w:kern w:val="28"/>
                          <w:szCs w:val="40"/>
                        </w:rPr>
                      </w:pPr>
                      <w:bookmarkStart w:id="241" w:name="_Toc6700353"/>
                      <w:r>
                        <w:t xml:space="preserve">Figure </w:t>
                      </w:r>
                      <w:fldSimple w:instr=" STYLEREF 1 \s ">
                        <w:r>
                          <w:rPr>
                            <w:noProof/>
                            <w:cs/>
                          </w:rPr>
                          <w:t>‎</w:t>
                        </w:r>
                        <w:r>
                          <w:rPr>
                            <w:noProof/>
                          </w:rPr>
                          <w:t>4</w:t>
                        </w:r>
                      </w:fldSimple>
                      <w:r>
                        <w:t>.</w:t>
                      </w:r>
                      <w:fldSimple w:instr=" SEQ Figure \* ARABIC \s 1 ">
                        <w:r>
                          <w:rPr>
                            <w:noProof/>
                          </w:rPr>
                          <w:t>31</w:t>
                        </w:r>
                      </w:fldSimple>
                      <w:r>
                        <w:t>: My reservation page</w:t>
                      </w:r>
                      <w:bookmarkEnd w:id="241"/>
                    </w:p>
                  </w:txbxContent>
                </v:textbox>
                <w10:wrap type="through"/>
              </v:shape>
            </w:pict>
          </mc:Fallback>
        </mc:AlternateContent>
      </w:r>
      <w:r>
        <w:rPr>
          <w:noProof/>
        </w:rPr>
        <w:drawing>
          <wp:anchor distT="0" distB="0" distL="114300" distR="114300" simplePos="0" relativeHeight="251658334"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2035B37F" w:rsidR="00050ABF" w:rsidRPr="00935618" w:rsidRDefault="00050ABF" w:rsidP="0054305A">
                            <w:pPr>
                              <w:pStyle w:val="Caption"/>
                              <w:jc w:val="center"/>
                              <w:rPr>
                                <w:rFonts w:ascii="Tahoma" w:eastAsia="Times New Roman" w:hAnsi="Tahoma" w:cs="Times New Roman"/>
                                <w:noProof/>
                                <w:spacing w:val="20"/>
                                <w:kern w:val="28"/>
                                <w:szCs w:val="40"/>
                              </w:rPr>
                            </w:pPr>
                            <w:bookmarkStart w:id="242" w:name="_Toc6700354"/>
                            <w:r>
                              <w:t xml:space="preserve">Figure </w:t>
                            </w:r>
                            <w:fldSimple w:instr=" STYLEREF 1 \s ">
                              <w:r>
                                <w:rPr>
                                  <w:noProof/>
                                  <w:cs/>
                                </w:rPr>
                                <w:t>‎</w:t>
                              </w:r>
                              <w:r>
                                <w:rPr>
                                  <w:noProof/>
                                </w:rPr>
                                <w:t>4</w:t>
                              </w:r>
                            </w:fldSimple>
                            <w:r>
                              <w:t>.</w:t>
                            </w:r>
                            <w:fldSimple w:instr=" SEQ Figure \* ARABIC \s 1 ">
                              <w:r>
                                <w:rPr>
                                  <w:noProof/>
                                </w:rPr>
                                <w:t>32</w:t>
                              </w:r>
                            </w:fldSimple>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2035B37F" w:rsidR="00050ABF" w:rsidRPr="00935618" w:rsidRDefault="00050ABF" w:rsidP="0054305A">
                      <w:pPr>
                        <w:pStyle w:val="Caption"/>
                        <w:jc w:val="center"/>
                        <w:rPr>
                          <w:rFonts w:ascii="Tahoma" w:eastAsia="Times New Roman" w:hAnsi="Tahoma" w:cs="Times New Roman"/>
                          <w:noProof/>
                          <w:spacing w:val="20"/>
                          <w:kern w:val="28"/>
                          <w:szCs w:val="40"/>
                        </w:rPr>
                      </w:pPr>
                      <w:bookmarkStart w:id="243" w:name="_Toc6700354"/>
                      <w:r>
                        <w:t xml:space="preserve">Figure </w:t>
                      </w:r>
                      <w:fldSimple w:instr=" STYLEREF 1 \s ">
                        <w:r>
                          <w:rPr>
                            <w:noProof/>
                            <w:cs/>
                          </w:rPr>
                          <w:t>‎</w:t>
                        </w:r>
                        <w:r>
                          <w:rPr>
                            <w:noProof/>
                          </w:rPr>
                          <w:t>4</w:t>
                        </w:r>
                      </w:fldSimple>
                      <w:r>
                        <w:t>.</w:t>
                      </w:r>
                      <w:fldSimple w:instr=" SEQ Figure \* ARABIC \s 1 ">
                        <w:r>
                          <w:rPr>
                            <w:noProof/>
                          </w:rPr>
                          <w:t>32</w:t>
                        </w:r>
                      </w:fldSimple>
                      <w:r>
                        <w:t>: Reservation page</w:t>
                      </w:r>
                      <w:bookmarkEnd w:id="243"/>
                    </w:p>
                  </w:txbxContent>
                </v:textbox>
                <w10:wrap type="through"/>
              </v:shape>
            </w:pict>
          </mc:Fallback>
        </mc:AlternateContent>
      </w:r>
      <w:r>
        <w:rPr>
          <w:noProof/>
        </w:rPr>
        <w:drawing>
          <wp:anchor distT="0" distB="0" distL="114300" distR="114300" simplePos="0" relativeHeight="251658333"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5"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44BC471" w:rsidR="00050ABF" w:rsidRPr="00EE566B" w:rsidRDefault="00050ABF" w:rsidP="0054305A">
                            <w:pPr>
                              <w:pStyle w:val="Caption"/>
                              <w:jc w:val="center"/>
                              <w:rPr>
                                <w:rFonts w:ascii="Tahoma" w:eastAsia="Times New Roman" w:hAnsi="Tahoma" w:cs="Times New Roman"/>
                                <w:noProof/>
                                <w:spacing w:val="20"/>
                                <w:kern w:val="28"/>
                                <w:szCs w:val="40"/>
                              </w:rPr>
                            </w:pPr>
                            <w:bookmarkStart w:id="244" w:name="_Toc6700355"/>
                            <w:r>
                              <w:t xml:space="preserve">Figure </w:t>
                            </w:r>
                            <w:fldSimple w:instr=" STYLEREF 1 \s ">
                              <w:r>
                                <w:rPr>
                                  <w:noProof/>
                                  <w:cs/>
                                </w:rPr>
                                <w:t>‎</w:t>
                              </w:r>
                              <w:r>
                                <w:rPr>
                                  <w:noProof/>
                                </w:rPr>
                                <w:t>4</w:t>
                              </w:r>
                            </w:fldSimple>
                            <w:r>
                              <w:t>.</w:t>
                            </w:r>
                            <w:fldSimple w:instr=" SEQ Figure \* ARABIC \s 1 ">
                              <w:r>
                                <w:rPr>
                                  <w:noProof/>
                                </w:rPr>
                                <w:t>33</w:t>
                              </w:r>
                            </w:fldSimple>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44BC471" w:rsidR="00050ABF" w:rsidRPr="00EE566B" w:rsidRDefault="00050ABF" w:rsidP="0054305A">
                      <w:pPr>
                        <w:pStyle w:val="Caption"/>
                        <w:jc w:val="center"/>
                        <w:rPr>
                          <w:rFonts w:ascii="Tahoma" w:eastAsia="Times New Roman" w:hAnsi="Tahoma" w:cs="Times New Roman"/>
                          <w:noProof/>
                          <w:spacing w:val="20"/>
                          <w:kern w:val="28"/>
                          <w:szCs w:val="40"/>
                        </w:rPr>
                      </w:pPr>
                      <w:bookmarkStart w:id="245" w:name="_Toc6700355"/>
                      <w:r>
                        <w:t xml:space="preserve">Figure </w:t>
                      </w:r>
                      <w:fldSimple w:instr=" STYLEREF 1 \s ">
                        <w:r>
                          <w:rPr>
                            <w:noProof/>
                            <w:cs/>
                          </w:rPr>
                          <w:t>‎</w:t>
                        </w:r>
                        <w:r>
                          <w:rPr>
                            <w:noProof/>
                          </w:rPr>
                          <w:t>4</w:t>
                        </w:r>
                      </w:fldSimple>
                      <w:r>
                        <w:t>.</w:t>
                      </w:r>
                      <w:fldSimple w:instr=" SEQ Figure \* ARABIC \s 1 ">
                        <w:r>
                          <w:rPr>
                            <w:noProof/>
                          </w:rPr>
                          <w:t>33</w:t>
                        </w:r>
                      </w:fldSimple>
                      <w:r>
                        <w:t>: Zones page</w:t>
                      </w:r>
                      <w:bookmarkEnd w:id="245"/>
                    </w:p>
                  </w:txbxContent>
                </v:textbox>
                <w10:wrap type="through"/>
              </v:shape>
            </w:pict>
          </mc:Fallback>
        </mc:AlternateContent>
      </w:r>
      <w:r>
        <w:rPr>
          <w:noProof/>
        </w:rPr>
        <w:drawing>
          <wp:anchor distT="0" distB="0" distL="114300" distR="114300" simplePos="0" relativeHeight="251658332"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9">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1"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7EAB9258" w:rsidR="00050ABF" w:rsidRPr="00B909CC" w:rsidRDefault="00050ABF" w:rsidP="00071E3C">
                            <w:pPr>
                              <w:pStyle w:val="Caption"/>
                              <w:jc w:val="center"/>
                              <w:rPr>
                                <w:noProof/>
                              </w:rPr>
                            </w:pPr>
                            <w:r>
                              <w:t xml:space="preserve">Figure </w:t>
                            </w:r>
                            <w:fldSimple w:instr=" STYLEREF 1 \s ">
                              <w:r>
                                <w:rPr>
                                  <w:noProof/>
                                  <w:cs/>
                                </w:rPr>
                                <w:t>‎</w:t>
                              </w:r>
                              <w:r>
                                <w:rPr>
                                  <w:noProof/>
                                </w:rPr>
                                <w:t>4</w:t>
                              </w:r>
                            </w:fldSimple>
                            <w:r>
                              <w:t>.</w:t>
                            </w:r>
                            <w:fldSimple w:instr=" SEQ Figure \* ARABIC \s 1 ">
                              <w:r>
                                <w:rPr>
                                  <w:noProof/>
                                </w:rPr>
                                <w:t>34</w:t>
                              </w:r>
                            </w:fldSimple>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7EAB9258" w:rsidR="00050ABF" w:rsidRPr="00B909CC" w:rsidRDefault="00050ABF" w:rsidP="00071E3C">
                      <w:pPr>
                        <w:pStyle w:val="Caption"/>
                        <w:jc w:val="center"/>
                        <w:rPr>
                          <w:noProof/>
                        </w:rPr>
                      </w:pPr>
                      <w:r>
                        <w:t xml:space="preserve">Figure </w:t>
                      </w:r>
                      <w:fldSimple w:instr=" STYLEREF 1 \s ">
                        <w:r>
                          <w:rPr>
                            <w:noProof/>
                            <w:cs/>
                          </w:rPr>
                          <w:t>‎</w:t>
                        </w:r>
                        <w:r>
                          <w:rPr>
                            <w:noProof/>
                          </w:rPr>
                          <w:t>4</w:t>
                        </w:r>
                      </w:fldSimple>
                      <w:r>
                        <w:t>.</w:t>
                      </w:r>
                      <w:fldSimple w:instr=" SEQ Figure \* ARABIC \s 1 ">
                        <w:r>
                          <w:rPr>
                            <w:noProof/>
                          </w:rPr>
                          <w:t>34</w:t>
                        </w:r>
                      </w:fldSimple>
                      <w:r w:rsidRPr="00CA5AC0">
                        <w:t>: Home page</w:t>
                      </w:r>
                    </w:p>
                  </w:txbxContent>
                </v:textbox>
                <w10:wrap type="through"/>
              </v:shape>
            </w:pict>
          </mc:Fallback>
        </mc:AlternateContent>
      </w:r>
      <w:r>
        <w:rPr>
          <w:noProof/>
        </w:rPr>
        <w:drawing>
          <wp:anchor distT="0" distB="0" distL="114300" distR="114300" simplePos="0" relativeHeight="251658360"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0">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1">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37D73DB2" w:rsidR="00D67050" w:rsidRDefault="0054305A" w:rsidP="0054305A">
      <w:pPr>
        <w:pStyle w:val="Caption"/>
        <w:jc w:val="center"/>
      </w:pPr>
      <w:bookmarkStart w:id="247" w:name="_Toc6700357"/>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5</w:t>
        </w:r>
      </w:fldSimple>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6EC0ADEC" w:rsidR="00C81B71" w:rsidRDefault="009F2347" w:rsidP="009F2347">
      <w:pPr>
        <w:pStyle w:val="Caption"/>
        <w:jc w:val="center"/>
      </w:pPr>
      <w:bookmarkStart w:id="248" w:name="_Toc6700358"/>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6</w:t>
        </w:r>
      </w:fldSimple>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49DFD6A3" w:rsidR="00CC1A54" w:rsidRDefault="009F2347" w:rsidP="009F2347">
      <w:pPr>
        <w:pStyle w:val="Caption"/>
        <w:jc w:val="center"/>
      </w:pPr>
      <w:bookmarkStart w:id="249" w:name="_Toc6700359"/>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7</w:t>
        </w:r>
      </w:fldSimple>
      <w:r>
        <w:t>: Services page</w:t>
      </w:r>
      <w:bookmarkEnd w:id="249"/>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6D33F752" w:rsidR="002331C7" w:rsidRDefault="009F2347" w:rsidP="009F2347">
      <w:pPr>
        <w:pStyle w:val="Caption"/>
        <w:jc w:val="center"/>
      </w:pPr>
      <w:bookmarkStart w:id="250" w:name="_Toc6700360"/>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8</w:t>
        </w:r>
      </w:fldSimple>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23977BBF" w:rsidR="008F1BB4" w:rsidRDefault="009F2347" w:rsidP="009F2347">
      <w:pPr>
        <w:pStyle w:val="Caption"/>
        <w:jc w:val="center"/>
      </w:pPr>
      <w:bookmarkStart w:id="251" w:name="_Toc6700361"/>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39</w:t>
        </w:r>
      </w:fldSimple>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6">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D4F9E95" w:rsidR="009E3B0D" w:rsidRDefault="009F2347" w:rsidP="009F2347">
      <w:pPr>
        <w:pStyle w:val="Caption"/>
        <w:jc w:val="center"/>
      </w:pPr>
      <w:bookmarkStart w:id="252" w:name="_Toc6700362"/>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40</w:t>
        </w:r>
      </w:fldSimple>
      <w:r>
        <w:t>: Map page</w:t>
      </w:r>
      <w:bookmarkEnd w:id="252"/>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7">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A7D0144" w:rsidR="003C5D4F" w:rsidRDefault="009F2347" w:rsidP="00972BCA">
      <w:pPr>
        <w:pStyle w:val="Caption"/>
        <w:jc w:val="center"/>
      </w:pPr>
      <w:bookmarkStart w:id="253" w:name="_Toc6700363"/>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41</w:t>
        </w:r>
      </w:fldSimple>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8">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9DF1C52" w:rsidR="003C5D4F" w:rsidRPr="0085747A" w:rsidRDefault="00972BCA" w:rsidP="00972BCA">
      <w:pPr>
        <w:pStyle w:val="Caption"/>
        <w:jc w:val="center"/>
        <w:rPr>
          <w:rFonts w:eastAsia="Times New Roman"/>
        </w:rPr>
      </w:pPr>
      <w:bookmarkStart w:id="254" w:name="_Toc6700364"/>
      <w:r>
        <w:t xml:space="preserve">Figure </w:t>
      </w:r>
      <w:fldSimple w:instr=" STYLEREF 1 \s ">
        <w:r w:rsidR="00071E3C">
          <w:rPr>
            <w:noProof/>
            <w:cs/>
          </w:rPr>
          <w:t>‎</w:t>
        </w:r>
        <w:r w:rsidR="00071E3C">
          <w:rPr>
            <w:noProof/>
          </w:rPr>
          <w:t>4</w:t>
        </w:r>
      </w:fldSimple>
      <w:r w:rsidR="00071E3C">
        <w:t>.</w:t>
      </w:r>
      <w:fldSimple w:instr=" SEQ Figure \* ARABIC \s 1 ">
        <w:r w:rsidR="00071E3C">
          <w:rPr>
            <w:noProof/>
          </w:rPr>
          <w:t>42</w:t>
        </w:r>
      </w:fldSimple>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700282"/>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19"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6084284" w:rsidR="00050ABF" w:rsidRPr="009306B9" w:rsidRDefault="00050ABF" w:rsidP="00DA45B9">
                            <w:pPr>
                              <w:pStyle w:val="Caption"/>
                              <w:jc w:val="center"/>
                              <w:rPr>
                                <w:rFonts w:asciiTheme="majorBidi" w:eastAsiaTheme="minorHAnsi" w:hAnsiTheme="majorBidi" w:cstheme="majorBidi"/>
                                <w:noProof/>
                              </w:rPr>
                            </w:pPr>
                            <w:bookmarkStart w:id="256" w:name="_Toc6700365"/>
                            <w:r>
                              <w:t xml:space="preserve">Figure </w:t>
                            </w:r>
                            <w:fldSimple w:instr=" STYLEREF 1 \s ">
                              <w:r>
                                <w:rPr>
                                  <w:noProof/>
                                  <w:cs/>
                                </w:rPr>
                                <w:t>‎</w:t>
                              </w:r>
                              <w:r>
                                <w:rPr>
                                  <w:noProof/>
                                </w:rPr>
                                <w:t>4</w:t>
                              </w:r>
                            </w:fldSimple>
                            <w:r>
                              <w:t>.</w:t>
                            </w:r>
                            <w:fldSimple w:instr=" SEQ Figure \* ARABIC \s 1 ">
                              <w:r>
                                <w:rPr>
                                  <w:noProof/>
                                </w:rPr>
                                <w:t>43</w:t>
                              </w:r>
                            </w:fldSimple>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1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6084284" w:rsidR="00050ABF" w:rsidRPr="009306B9" w:rsidRDefault="00050ABF" w:rsidP="00DA45B9">
                      <w:pPr>
                        <w:pStyle w:val="Caption"/>
                        <w:jc w:val="center"/>
                        <w:rPr>
                          <w:rFonts w:asciiTheme="majorBidi" w:eastAsiaTheme="minorHAnsi" w:hAnsiTheme="majorBidi" w:cstheme="majorBidi"/>
                          <w:noProof/>
                        </w:rPr>
                      </w:pPr>
                      <w:bookmarkStart w:id="257" w:name="_Toc6700365"/>
                      <w:r>
                        <w:t xml:space="preserve">Figure </w:t>
                      </w:r>
                      <w:fldSimple w:instr=" STYLEREF 1 \s ">
                        <w:r>
                          <w:rPr>
                            <w:noProof/>
                            <w:cs/>
                          </w:rPr>
                          <w:t>‎</w:t>
                        </w:r>
                        <w:r>
                          <w:rPr>
                            <w:noProof/>
                          </w:rPr>
                          <w:t>4</w:t>
                        </w:r>
                      </w:fldSimple>
                      <w:r>
                        <w:t>.</w:t>
                      </w:r>
                      <w:fldSimple w:instr=" SEQ Figure \* ARABIC \s 1 ">
                        <w:r>
                          <w:rPr>
                            <w:noProof/>
                          </w:rPr>
                          <w:t>43</w:t>
                        </w:r>
                      </w:fldSimple>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7C27C0" w:rsidRDefault="00AC6986" w:rsidP="00AC6986">
      <w:pPr>
        <w:pStyle w:val="Heading1"/>
        <w:numPr>
          <w:ilvl w:val="0"/>
          <w:numId w:val="1"/>
        </w:numPr>
        <w:spacing w:before="360" w:after="240"/>
      </w:pPr>
      <w:bookmarkStart w:id="259" w:name="_Toc277009099"/>
      <w:bookmarkStart w:id="260" w:name="_Toc1152108"/>
      <w:bookmarkStart w:id="261" w:name="_Toc6700283"/>
      <w:r w:rsidRPr="007C27C0">
        <w:t>Implementation</w:t>
      </w:r>
      <w:bookmarkEnd w:id="259"/>
      <w:bookmarkEnd w:id="260"/>
      <w:bookmarkEnd w:id="261"/>
    </w:p>
    <w:p w14:paraId="7D533021" w14:textId="75B62E62" w:rsidR="00BC00FE" w:rsidRPr="00087CAD" w:rsidRDefault="00BE2707" w:rsidP="008F4D9B">
      <w:pPr>
        <w:pStyle w:val="Heading3"/>
        <w:numPr>
          <w:ilvl w:val="1"/>
          <w:numId w:val="1"/>
        </w:numPr>
        <w:ind w:left="450"/>
        <w:rPr>
          <w:color w:val="2F5496" w:themeColor="accent1" w:themeShade="BF"/>
          <w:sz w:val="26"/>
          <w:szCs w:val="26"/>
        </w:rPr>
      </w:pPr>
      <w:bookmarkStart w:id="262" w:name="_Toc6700284"/>
      <w:r w:rsidRPr="00087CAD">
        <w:rPr>
          <w:color w:val="2F5496" w:themeColor="accent1" w:themeShade="BF"/>
          <w:sz w:val="26"/>
          <w:szCs w:val="26"/>
        </w:rPr>
        <w:t>Firebase</w:t>
      </w:r>
      <w:bookmarkEnd w:id="262"/>
    </w:p>
    <w:p w14:paraId="30A8F434" w14:textId="6D9EFAAE" w:rsidR="00BE2707" w:rsidRPr="00087CAD" w:rsidRDefault="002D42DE" w:rsidP="008F4D9B">
      <w:pPr>
        <w:pStyle w:val="Heading3"/>
        <w:numPr>
          <w:ilvl w:val="2"/>
          <w:numId w:val="1"/>
        </w:numPr>
        <w:ind w:left="630" w:hanging="594"/>
        <w:rPr>
          <w:color w:val="2F5496" w:themeColor="accent1" w:themeShade="BF"/>
          <w:sz w:val="26"/>
          <w:szCs w:val="26"/>
        </w:rPr>
      </w:pPr>
      <w:bookmarkStart w:id="263" w:name="_Toc6700285"/>
      <w:r w:rsidRPr="00087CAD">
        <w:rPr>
          <w:color w:val="2F5496" w:themeColor="accent1" w:themeShade="BF"/>
          <w:sz w:val="26"/>
          <w:szCs w:val="26"/>
        </w:rPr>
        <w:t>Connecting hardware (</w:t>
      </w:r>
      <w:proofErr w:type="spellStart"/>
      <w:r w:rsidRPr="00087CAD">
        <w:rPr>
          <w:color w:val="2F5496" w:themeColor="accent1" w:themeShade="BF"/>
          <w:sz w:val="26"/>
          <w:szCs w:val="26"/>
        </w:rPr>
        <w:t>NodeMCU</w:t>
      </w:r>
      <w:proofErr w:type="spellEnd"/>
      <w:r w:rsidRPr="00087CAD">
        <w:rPr>
          <w:color w:val="2F5496" w:themeColor="accent1" w:themeShade="BF"/>
          <w:sz w:val="26"/>
          <w:szCs w:val="26"/>
        </w:rPr>
        <w:t>) to firebase cloud</w:t>
      </w:r>
      <w:bookmarkEnd w:id="263"/>
    </w:p>
    <w:p w14:paraId="452264A0" w14:textId="77DB4970" w:rsidR="00B72714" w:rsidRPr="00F02491" w:rsidRDefault="00B72714" w:rsidP="00F02491">
      <w:pPr>
        <w:pStyle w:val="ListParagraph"/>
        <w:spacing w:line="240" w:lineRule="auto"/>
        <w:ind w:hanging="720"/>
        <w:rPr>
          <w:rFonts w:cstheme="minorHAnsi"/>
          <w:b/>
          <w:bCs/>
          <w:i/>
          <w:iCs/>
        </w:rPr>
      </w:pPr>
      <w:proofErr w:type="spellStart"/>
      <w:r w:rsidRPr="00F02491">
        <w:rPr>
          <w:rFonts w:cstheme="minorHAnsi"/>
        </w:rPr>
        <w:t>NodeMCU</w:t>
      </w:r>
      <w:proofErr w:type="spellEnd"/>
      <w:r w:rsidRPr="00F02491">
        <w:rPr>
          <w:rFonts w:cstheme="minorHAnsi"/>
        </w:rPr>
        <w:t xml:space="preserve"> must be connected to the internet for the connection to be established.</w:t>
      </w:r>
    </w:p>
    <w:p w14:paraId="537B20EB" w14:textId="77777777" w:rsidR="00B72714" w:rsidRPr="00F02491" w:rsidRDefault="00B72714" w:rsidP="00F02491">
      <w:pPr>
        <w:spacing w:line="240" w:lineRule="auto"/>
        <w:ind w:left="720" w:hanging="720"/>
        <w:contextualSpacing/>
        <w:rPr>
          <w:rFonts w:cstheme="minorHAnsi"/>
          <w:u w:val="single"/>
        </w:rPr>
      </w:pPr>
      <w:proofErr w:type="spellStart"/>
      <w:r w:rsidRPr="00F02491">
        <w:rPr>
          <w:rFonts w:cstheme="minorHAnsi"/>
          <w:u w:val="single"/>
        </w:rPr>
        <w:t>FirebaseArduino.h</w:t>
      </w:r>
      <w:proofErr w:type="spellEnd"/>
    </w:p>
    <w:p w14:paraId="74766715" w14:textId="271891A0" w:rsidR="00B72714" w:rsidRPr="00F02491" w:rsidRDefault="00B72714" w:rsidP="003A5993">
      <w:pPr>
        <w:spacing w:line="240" w:lineRule="auto"/>
        <w:contextualSpacing/>
        <w:rPr>
          <w:rFonts w:cstheme="minorHAnsi"/>
        </w:rPr>
      </w:pPr>
      <w:proofErr w:type="spellStart"/>
      <w:r w:rsidRPr="00F02491">
        <w:rPr>
          <w:rFonts w:cstheme="minorHAnsi"/>
        </w:rPr>
        <w:t>NodeMCU</w:t>
      </w:r>
      <w:proofErr w:type="spellEnd"/>
      <w:r w:rsidRPr="00F02491">
        <w:rPr>
          <w:rFonts w:cstheme="minorHAnsi"/>
        </w:rPr>
        <w:t xml:space="preserve"> uses </w:t>
      </w:r>
      <w:proofErr w:type="spellStart"/>
      <w:r w:rsidRPr="00F02491">
        <w:rPr>
          <w:rFonts w:cstheme="minorHAnsi"/>
        </w:rPr>
        <w:t>FirebaseArduino.h</w:t>
      </w:r>
      <w:proofErr w:type="spellEnd"/>
      <w:r w:rsidRPr="00F02491">
        <w:rPr>
          <w:rFonts w:cstheme="minorHAnsi"/>
        </w:rPr>
        <w:t xml:space="preserve"> library to connect to Firebase and add/delete/update data to the Firebase database. The library supports </w:t>
      </w:r>
      <w:proofErr w:type="spellStart"/>
      <w:r w:rsidRPr="00F02491">
        <w:rPr>
          <w:rFonts w:cstheme="minorHAnsi"/>
        </w:rPr>
        <w:t>NodeMCU</w:t>
      </w:r>
      <w:proofErr w:type="spellEnd"/>
      <w:r w:rsidRPr="00F02491">
        <w:rPr>
          <w:rFonts w:cstheme="minorHAnsi"/>
        </w:rPr>
        <w:t xml:space="preserve"> as a client.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lastRenderedPageBreak/>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h</w:t>
      </w:r>
      <w:proofErr w:type="spellEnd"/>
      <w:r w:rsidRPr="00F02491">
        <w:rPr>
          <w:rFonts w:cstheme="minorHAnsi"/>
        </w:rPr>
        <w:t xml:space="preserve">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r>
      <w:proofErr w:type="spellStart"/>
      <w:r w:rsidRPr="00F02491">
        <w:rPr>
          <w:rFonts w:cstheme="minorHAnsi"/>
        </w:rPr>
        <w:t>Firebase.</w:t>
      </w:r>
      <w:r w:rsidRPr="00F02491">
        <w:rPr>
          <w:rFonts w:cstheme="minorHAnsi"/>
          <w:color w:val="D35400"/>
        </w:rPr>
        <w:t>setString</w:t>
      </w:r>
      <w:proofErr w:type="spellEnd"/>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proofErr w:type="spellStart"/>
      <w:r w:rsidRPr="00F02491">
        <w:rPr>
          <w:rFonts w:cstheme="minorHAnsi"/>
          <w:color w:val="D35400"/>
        </w:rPr>
        <w:t>FirebaseObject</w:t>
      </w:r>
      <w:proofErr w:type="spellEnd"/>
      <w:r w:rsidRPr="00F02491">
        <w:rPr>
          <w:rFonts w:cstheme="minorHAnsi"/>
          <w:color w:val="D35400"/>
        </w:rPr>
        <w:t xml:space="preserve"> </w:t>
      </w:r>
      <w:proofErr w:type="spellStart"/>
      <w:r w:rsidRPr="00F02491">
        <w:rPr>
          <w:rFonts w:cstheme="minorHAnsi"/>
        </w:rPr>
        <w:t>nodeReserv</w:t>
      </w:r>
      <w:proofErr w:type="spellEnd"/>
      <w:r w:rsidRPr="00F02491">
        <w:rPr>
          <w:rFonts w:cstheme="minorHAnsi"/>
        </w:rPr>
        <w:t xml:space="preserve"> = </w:t>
      </w:r>
      <w:proofErr w:type="spellStart"/>
      <w:r w:rsidRPr="00F02491">
        <w:rPr>
          <w:rFonts w:cstheme="minorHAnsi"/>
        </w:rPr>
        <w:t>Firebase.</w:t>
      </w:r>
      <w:r w:rsidRPr="00F02491">
        <w:rPr>
          <w:rFonts w:cstheme="minorHAnsi"/>
          <w:color w:val="D35400"/>
        </w:rPr>
        <w:t>get</w:t>
      </w:r>
      <w:proofErr w:type="spellEnd"/>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proofErr w:type="spellStart"/>
      <w:r w:rsidRPr="00F02491">
        <w:rPr>
          <w:rFonts w:cstheme="minorHAnsi"/>
          <w:color w:val="D35400"/>
        </w:rPr>
        <w:t>JsonObject</w:t>
      </w:r>
      <w:proofErr w:type="spellEnd"/>
      <w:r w:rsidRPr="00F02491">
        <w:rPr>
          <w:rFonts w:cstheme="minorHAnsi"/>
        </w:rPr>
        <w:t xml:space="preserve">&amp; reservations = </w:t>
      </w:r>
      <w:proofErr w:type="spellStart"/>
      <w:r w:rsidRPr="00F02491">
        <w:rPr>
          <w:rFonts w:cstheme="minorHAnsi"/>
        </w:rPr>
        <w:t>nodeReserv.</w:t>
      </w:r>
      <w:r w:rsidRPr="00F02491">
        <w:rPr>
          <w:rFonts w:cstheme="minorHAnsi"/>
          <w:color w:val="D35400"/>
        </w:rPr>
        <w:t>getJsonVariant</w:t>
      </w:r>
      <w:proofErr w:type="spellEnd"/>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 xml:space="preserve">To go through the tree as JSON, we convert the received </w:t>
      </w:r>
      <w:proofErr w:type="spellStart"/>
      <w:r w:rsidRPr="00F02491">
        <w:rPr>
          <w:rFonts w:cstheme="minorHAnsi"/>
        </w:rPr>
        <w:t>FirebaseObject</w:t>
      </w:r>
      <w:proofErr w:type="spellEnd"/>
      <w:r w:rsidRPr="00F02491">
        <w:rPr>
          <w:rFonts w:cstheme="minorHAnsi"/>
        </w:rPr>
        <w:t xml:space="preserve"> to a </w:t>
      </w:r>
      <w:proofErr w:type="spellStart"/>
      <w:r w:rsidRPr="00F02491">
        <w:rPr>
          <w:rFonts w:cstheme="minorHAnsi"/>
        </w:rPr>
        <w:t>JsonObject</w:t>
      </w:r>
      <w:proofErr w:type="spellEnd"/>
      <w:r w:rsidRPr="00F02491">
        <w:rPr>
          <w:rFonts w:cstheme="minorHAnsi"/>
        </w:rPr>
        <w:t xml:space="preserve"> (created with </w:t>
      </w:r>
      <w:proofErr w:type="spellStart"/>
      <w:r w:rsidRPr="00F02491">
        <w:rPr>
          <w:rFonts w:cstheme="minorHAnsi"/>
        </w:rPr>
        <w:t>ArduinoJson.h</w:t>
      </w:r>
      <w:proofErr w:type="spellEnd"/>
      <w:r w:rsidRPr="00F02491">
        <w:rPr>
          <w:rFonts w:cstheme="minorHAnsi"/>
        </w:rPr>
        <w:t xml:space="preserve"> library) using the </w:t>
      </w:r>
      <w:proofErr w:type="spellStart"/>
      <w:r w:rsidRPr="00F02491">
        <w:rPr>
          <w:rFonts w:cstheme="minorHAnsi"/>
        </w:rPr>
        <w:t>FirebaseArduino.h</w:t>
      </w:r>
      <w:proofErr w:type="spellEnd"/>
      <w:r w:rsidRPr="00F02491">
        <w:rPr>
          <w:rFonts w:cstheme="minorHAnsi"/>
        </w:rPr>
        <w:t xml:space="preserve"> </w:t>
      </w:r>
      <w:proofErr w:type="spellStart"/>
      <w:r w:rsidRPr="00F02491">
        <w:rPr>
          <w:rFonts w:cstheme="minorHAnsi"/>
        </w:rPr>
        <w:t>fuction</w:t>
      </w:r>
      <w:proofErr w:type="spellEnd"/>
      <w:r w:rsidRPr="00F02491">
        <w:rPr>
          <w:rFonts w:cstheme="minorHAnsi"/>
        </w:rPr>
        <w:t xml:space="preserve"> </w:t>
      </w:r>
      <w:proofErr w:type="spellStart"/>
      <w:proofErr w:type="gramStart"/>
      <w:r w:rsidRPr="00F02491">
        <w:rPr>
          <w:rFonts w:cstheme="minorHAnsi"/>
        </w:rPr>
        <w:t>getJsonVariant</w:t>
      </w:r>
      <w:proofErr w:type="spellEnd"/>
      <w:r w:rsidRPr="00F02491">
        <w:rPr>
          <w:rFonts w:cstheme="minorHAnsi"/>
        </w:rPr>
        <w:t>(</w:t>
      </w:r>
      <w:proofErr w:type="gramEnd"/>
      <w:r w:rsidRPr="00F02491">
        <w:rPr>
          <w:rFonts w:cstheme="minorHAnsi"/>
        </w:rPr>
        <w:t>).</w:t>
      </w:r>
    </w:p>
    <w:p w14:paraId="1A44BA86" w14:textId="58E9B043" w:rsidR="00B72714" w:rsidRPr="00F02491" w:rsidRDefault="00B72714" w:rsidP="000E37FE">
      <w:pPr>
        <w:spacing w:line="240" w:lineRule="auto"/>
        <w:contextualSpacing/>
        <w:rPr>
          <w:rFonts w:cstheme="minorHAnsi"/>
        </w:rPr>
      </w:pPr>
      <w:r w:rsidRPr="00F02491">
        <w:rPr>
          <w:rFonts w:cstheme="minorHAnsi"/>
        </w:rPr>
        <w:t xml:space="preserve">The project’s hardware only handles the three cases above. However, </w:t>
      </w:r>
      <w:proofErr w:type="spellStart"/>
      <w:r w:rsidRPr="00F02491">
        <w:rPr>
          <w:rFonts w:cstheme="minorHAnsi"/>
        </w:rPr>
        <w:t>FirebaseArduino.h</w:t>
      </w:r>
      <w:proofErr w:type="spellEnd"/>
      <w:r w:rsidRPr="00F02491">
        <w:rPr>
          <w:rFonts w:cstheme="minorHAnsi"/>
        </w:rPr>
        <w:t xml:space="preserve"> can also</w:t>
      </w:r>
      <w:r w:rsidR="000E37FE">
        <w:rPr>
          <w:rFonts w:cstheme="minorHAnsi"/>
        </w:rPr>
        <w:t xml:space="preserve"> </w:t>
      </w:r>
      <w:r w:rsidRPr="00F02491">
        <w:rPr>
          <w:rFonts w:cstheme="minorHAnsi"/>
        </w:rPr>
        <w:t>delete, append, retrieve, set (insert/update) to both values and nodes.</w:t>
      </w:r>
    </w:p>
    <w:p w14:paraId="38C21782" w14:textId="77777777" w:rsidR="00A14DDF" w:rsidRPr="00A14DDF" w:rsidRDefault="00A14DDF" w:rsidP="00A14DDF"/>
    <w:p w14:paraId="795BD071" w14:textId="04C36AA8" w:rsidR="002D42DE" w:rsidRPr="00087CAD" w:rsidRDefault="008436BB" w:rsidP="008F4D9B">
      <w:pPr>
        <w:pStyle w:val="Heading3"/>
        <w:numPr>
          <w:ilvl w:val="2"/>
          <w:numId w:val="1"/>
        </w:numPr>
        <w:ind w:left="630" w:hanging="594"/>
        <w:rPr>
          <w:color w:val="2F5496" w:themeColor="accent1" w:themeShade="BF"/>
          <w:sz w:val="26"/>
          <w:szCs w:val="26"/>
        </w:rPr>
      </w:pPr>
      <w:bookmarkStart w:id="264" w:name="_Toc6700286"/>
      <w:r w:rsidRPr="00087CAD">
        <w:rPr>
          <w:color w:val="2F5496" w:themeColor="accent1" w:themeShade="BF"/>
          <w:sz w:val="26"/>
          <w:szCs w:val="26"/>
        </w:rPr>
        <w:t>Connecting android application to firebase cloud</w:t>
      </w:r>
      <w:bookmarkEnd w:id="264"/>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77777777"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proofErr w:type="gramStart"/>
      <w:r w:rsidRPr="0041767E">
        <w:rPr>
          <w:rFonts w:cstheme="minorHAnsi"/>
        </w:rPr>
        <w:t>build.gradle</w:t>
      </w:r>
      <w:proofErr w:type="spellEnd"/>
      <w:proofErr w:type="gramEnd"/>
      <w:r w:rsidRPr="0041767E">
        <w:rPr>
          <w:rFonts w:cstheme="minorHAnsi"/>
        </w:rPr>
        <w:t> file:</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r w:rsidRPr="0041767E">
        <w:rPr>
          <w:rFonts w:asciiTheme="minorHAnsi" w:hAnsiTheme="minorHAnsi" w:cstheme="minorHAnsi"/>
          <w:sz w:val="22"/>
          <w:szCs w:val="22"/>
        </w:rPr>
        <w:lastRenderedPageBreak/>
        <w:t xml:space="preserve">Also, 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6F5401C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itch listener was used: </w:t>
      </w:r>
    </w:p>
    <w:p w14:paraId="2364CC58" w14:textId="2B81B2B0" w:rsidR="008C3BB7" w:rsidRDefault="008C3BB7" w:rsidP="008C3BB7">
      <w:pPr>
        <w:pStyle w:val="Caption"/>
        <w:keepNext/>
      </w:pPr>
      <w:bookmarkStart w:id="265" w:name="_Toc6700446"/>
      <w:r>
        <w:t xml:space="preserve">Table </w:t>
      </w:r>
      <w:fldSimple w:instr=" STYLEREF 1 \s ">
        <w:r>
          <w:rPr>
            <w:noProof/>
            <w:cs/>
          </w:rPr>
          <w:t>‎</w:t>
        </w:r>
        <w:r>
          <w:rPr>
            <w:noProof/>
          </w:rPr>
          <w:t>5</w:t>
        </w:r>
      </w:fldSimple>
      <w:r>
        <w:t>.</w:t>
      </w:r>
      <w:fldSimple w:instr=" SEQ Table \* ARABIC \s 1 ">
        <w:r>
          <w:rPr>
            <w:noProof/>
          </w:rPr>
          <w:t>1</w:t>
        </w:r>
      </w:fldSimple>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66" w:name="_Toc6700287"/>
      <w:r w:rsidRPr="00087CAD">
        <w:rPr>
          <w:color w:val="2F5496" w:themeColor="accent1" w:themeShade="BF"/>
          <w:sz w:val="26"/>
          <w:szCs w:val="26"/>
        </w:rPr>
        <w:t>Connecting the website to firebase cloud</w:t>
      </w:r>
      <w:bookmarkEnd w:id="266"/>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piKey</w:t>
      </w:r>
      <w:proofErr w:type="spellEnd"/>
      <w:r w:rsidRPr="009056EC">
        <w:rPr>
          <w:rFonts w:cstheme="minorHAnsi"/>
          <w:color w:val="008000"/>
        </w:rPr>
        <w:t>: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uthDomain</w:t>
      </w:r>
      <w:proofErr w:type="spellEnd"/>
      <w:r w:rsidRPr="009056EC">
        <w:rPr>
          <w:rFonts w:cstheme="minorHAnsi"/>
          <w:color w:val="008000"/>
        </w:rPr>
        <w:t>: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databaseURL</w:t>
      </w:r>
      <w:proofErr w:type="spellEnd"/>
      <w:r w:rsidRPr="009056EC">
        <w:rPr>
          <w:rFonts w:cstheme="minorHAnsi"/>
          <w:color w:val="008000"/>
        </w:rPr>
        <w:t>: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projectId</w:t>
      </w:r>
      <w:proofErr w:type="spellEnd"/>
      <w:r w:rsidRPr="009056EC">
        <w:rPr>
          <w:rFonts w:cstheme="minorHAnsi"/>
          <w:color w:val="008000"/>
        </w:rPr>
        <w:t>: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storageBucket</w:t>
      </w:r>
      <w:proofErr w:type="spellEnd"/>
      <w:r w:rsidRPr="009056EC">
        <w:rPr>
          <w:rFonts w:cstheme="minorHAnsi"/>
          <w:color w:val="008000"/>
        </w:rPr>
        <w: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messagingSenderId</w:t>
      </w:r>
      <w:proofErr w:type="spellEnd"/>
      <w:r w:rsidRPr="009056EC">
        <w:rPr>
          <w:rFonts w:cstheme="minorHAnsi"/>
          <w:color w:val="008000"/>
        </w:rPr>
        <w:t>: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lastRenderedPageBreak/>
        <w:t xml:space="preserve">Configuring Nodejs app by firstly installing </w:t>
      </w:r>
      <w:proofErr w:type="spellStart"/>
      <w:proofErr w:type="gramStart"/>
      <w:r w:rsidRPr="009056EC">
        <w:rPr>
          <w:rFonts w:cstheme="minorHAnsi"/>
        </w:rPr>
        <w:t>package.json</w:t>
      </w:r>
      <w:proofErr w:type="spellEnd"/>
      <w:proofErr w:type="gramEnd"/>
      <w:r w:rsidRPr="009056EC">
        <w:rPr>
          <w:rFonts w:cstheme="minorHAnsi"/>
        </w:rPr>
        <w:t xml:space="preserve"> and firebase </w:t>
      </w:r>
      <w:proofErr w:type="spellStart"/>
      <w:r w:rsidRPr="009056EC">
        <w:rPr>
          <w:rFonts w:cstheme="minorHAnsi"/>
        </w:rPr>
        <w:t>npm</w:t>
      </w:r>
      <w:proofErr w:type="spellEnd"/>
      <w:r w:rsidRPr="009056EC">
        <w:rPr>
          <w:rFonts w:cstheme="minorHAnsi"/>
        </w:rPr>
        <w:t xml:space="preserve"> package after running the commands below:</w:t>
      </w:r>
    </w:p>
    <w:p w14:paraId="75494AFB"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w:t>
      </w:r>
      <w:proofErr w:type="spellStart"/>
      <w:r w:rsidRPr="009056EC">
        <w:rPr>
          <w:rFonts w:cstheme="minorHAnsi"/>
          <w:color w:val="70AD47" w:themeColor="accent6"/>
        </w:rPr>
        <w:t>init</w:t>
      </w:r>
      <w:proofErr w:type="spellEnd"/>
    </w:p>
    <w:p w14:paraId="17CE86A8"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proofErr w:type="gramStart"/>
      <w:r w:rsidRPr="009056EC">
        <w:rPr>
          <w:rFonts w:asciiTheme="minorHAnsi" w:hAnsiTheme="minorHAnsi" w:cstheme="minorHAnsi"/>
          <w:color w:val="70AD47" w:themeColor="accent6"/>
          <w:sz w:val="22"/>
          <w:szCs w:val="22"/>
        </w:rPr>
        <w:t>firebase.initializeApp</w:t>
      </w:r>
      <w:proofErr w:type="spellEnd"/>
      <w:proofErr w:type="gram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w:t>
      </w:r>
      <w:proofErr w:type="spellStart"/>
      <w:proofErr w:type="gramStart"/>
      <w:r w:rsidRPr="009056EC">
        <w:rPr>
          <w:rFonts w:asciiTheme="minorHAnsi" w:hAnsiTheme="minorHAnsi" w:cstheme="minorHAnsi"/>
          <w:color w:val="70AD47" w:themeColor="accent6"/>
          <w:sz w:val="22"/>
          <w:szCs w:val="22"/>
        </w:rPr>
        <w:t>firebase.database</w:t>
      </w:r>
      <w:proofErr w:type="spellEnd"/>
      <w:proofErr w:type="gram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2FDC1327" w:rsidR="008C3BB7" w:rsidRDefault="008C3BB7" w:rsidP="008C3BB7">
      <w:pPr>
        <w:pStyle w:val="Caption"/>
        <w:keepNext/>
      </w:pPr>
      <w:bookmarkStart w:id="267" w:name="_Toc6700447"/>
      <w:r>
        <w:t xml:space="preserve">Table </w:t>
      </w:r>
      <w:fldSimple w:instr=" STYLEREF 1 \s ">
        <w:r>
          <w:rPr>
            <w:noProof/>
            <w:cs/>
          </w:rPr>
          <w:t>‎</w:t>
        </w:r>
        <w:r>
          <w:rPr>
            <w:noProof/>
          </w:rPr>
          <w:t>5</w:t>
        </w:r>
      </w:fldSimple>
      <w:r>
        <w:t>.</w:t>
      </w:r>
      <w:fldSimple w:instr=" SEQ Table \* ARABIC \s 1 ">
        <w:r>
          <w:rPr>
            <w:noProof/>
          </w:rPr>
          <w:t>2</w:t>
        </w:r>
      </w:fldSimple>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6688E449" w:rsidR="003526AE" w:rsidRPr="00ED57A2" w:rsidRDefault="0034327F" w:rsidP="008F4D9B">
      <w:pPr>
        <w:pStyle w:val="Heading3"/>
        <w:numPr>
          <w:ilvl w:val="1"/>
          <w:numId w:val="26"/>
        </w:numPr>
        <w:ind w:left="450" w:hanging="450"/>
        <w:rPr>
          <w:color w:val="2F5496" w:themeColor="accent1" w:themeShade="BF"/>
          <w:sz w:val="26"/>
          <w:szCs w:val="26"/>
        </w:rPr>
      </w:pPr>
      <w:bookmarkStart w:id="268" w:name="_Toc6700288"/>
      <w:r w:rsidRPr="00ED57A2">
        <w:rPr>
          <w:color w:val="2F5496" w:themeColor="accent1" w:themeShade="BF"/>
          <w:sz w:val="26"/>
          <w:szCs w:val="26"/>
        </w:rPr>
        <w:t>Tools and frameworks used</w:t>
      </w:r>
      <w:bookmarkEnd w:id="268"/>
    </w:p>
    <w:p w14:paraId="7729ABE3" w14:textId="7ECF2AAF" w:rsidR="007D5103" w:rsidRDefault="007D5103" w:rsidP="007D5103">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14B409BF" w14:textId="77777777"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739C75AD" w:rsidR="008C3BB7" w:rsidRDefault="008C3BB7" w:rsidP="008C3BB7">
      <w:pPr>
        <w:pStyle w:val="Caption"/>
        <w:keepNext/>
      </w:pPr>
      <w:bookmarkStart w:id="269" w:name="_Toc6700448"/>
      <w:r>
        <w:t xml:space="preserve">Table </w:t>
      </w:r>
      <w:fldSimple w:instr=" STYLEREF 1 \s ">
        <w:r>
          <w:rPr>
            <w:noProof/>
            <w:cs/>
          </w:rPr>
          <w:t>‎</w:t>
        </w:r>
        <w:r>
          <w:rPr>
            <w:noProof/>
          </w:rPr>
          <w:t>5</w:t>
        </w:r>
      </w:fldSimple>
      <w:r>
        <w:t>.</w:t>
      </w:r>
      <w:fldSimple w:instr=" SEQ Table \* ARABIC \s 1 ">
        <w:r>
          <w:rPr>
            <w:noProof/>
          </w:rPr>
          <w:t>3</w:t>
        </w:r>
      </w:fldSimple>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lastRenderedPageBreak/>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270" w:name="_Toc6700289"/>
      <w:r w:rsidRPr="00ED57A2">
        <w:rPr>
          <w:color w:val="2F5496" w:themeColor="accent1" w:themeShade="BF"/>
          <w:sz w:val="26"/>
          <w:szCs w:val="26"/>
        </w:rPr>
        <w:t>Implementation</w:t>
      </w:r>
      <w:bookmarkEnd w:id="270"/>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271" w:name="_Toc6700290"/>
      <w:r w:rsidRPr="00ED57A2">
        <w:rPr>
          <w:color w:val="2F5496" w:themeColor="accent1" w:themeShade="BF"/>
          <w:sz w:val="26"/>
          <w:szCs w:val="26"/>
        </w:rPr>
        <w:t>Hardware implementation</w:t>
      </w:r>
      <w:bookmarkEnd w:id="271"/>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r w:rsidRPr="00724150">
        <w:rPr>
          <w:rFonts w:cstheme="minorHAnsi"/>
          <w:b/>
          <w:bCs/>
          <w:u w:val="single"/>
        </w:rPr>
        <w:t>Libraries</w:t>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4D4177A6" w:rsidR="008C3BB7" w:rsidRDefault="008C3BB7" w:rsidP="008C3BB7">
      <w:pPr>
        <w:pStyle w:val="Caption"/>
        <w:keepNext/>
      </w:pPr>
      <w:bookmarkStart w:id="272" w:name="_Toc6700449"/>
      <w:r>
        <w:t xml:space="preserve">Table </w:t>
      </w:r>
      <w:fldSimple w:instr=" STYLEREF 1 \s ">
        <w:r>
          <w:rPr>
            <w:noProof/>
            <w:cs/>
          </w:rPr>
          <w:t>‎</w:t>
        </w:r>
        <w:r>
          <w:rPr>
            <w:noProof/>
          </w:rPr>
          <w:t>5</w:t>
        </w:r>
      </w:fldSimple>
      <w:r>
        <w:t>.</w:t>
      </w:r>
      <w:fldSimple w:instr=" SEQ Table \* ARABIC \s 1 ">
        <w:r>
          <w:rPr>
            <w:noProof/>
          </w:rPr>
          <w:t>4</w:t>
        </w:r>
      </w:fldSimple>
      <w:r>
        <w:t xml:space="preserve">: </w:t>
      </w:r>
      <w:r w:rsidRPr="001A7387">
        <w:t>Libraries used in hardware implementation</w:t>
      </w:r>
      <w:bookmarkEnd w:id="272"/>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FirebaseArduino.h</w:t>
            </w:r>
            <w:proofErr w:type="spellEnd"/>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lastRenderedPageBreak/>
              <w:t>SoftwareSerial.h</w:t>
            </w:r>
            <w:proofErr w:type="spellEnd"/>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w:t>
            </w:r>
            <w:proofErr w:type="spellStart"/>
            <w:r w:rsidRPr="002640A1">
              <w:rPr>
                <w:rFonts w:cstheme="minorHAnsi"/>
              </w:rPr>
              <w:t>SoftwareSerial</w:t>
            </w:r>
            <w:proofErr w:type="spellEnd"/>
            <w:r w:rsidRPr="002640A1">
              <w:rPr>
                <w:rFonts w:cstheme="minorHAnsi"/>
              </w:rPr>
              <w:t xml:space="preserve">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2640A1">
              <w:rPr>
                <w:rFonts w:cstheme="minorHAnsi"/>
              </w:rPr>
              <w:t>SoftwareSerial</w:t>
            </w:r>
            <w:proofErr w:type="spellEnd"/>
            <w:r w:rsidRPr="002640A1">
              <w:rPr>
                <w:rFonts w:cstheme="minorHAnsi"/>
              </w:rPr>
              <w:t xml:space="preserve">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ArduinoJson.h</w:t>
            </w:r>
            <w:proofErr w:type="spellEnd"/>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w:t>
            </w:r>
            <w:proofErr w:type="spellStart"/>
            <w:r w:rsidRPr="002640A1">
              <w:rPr>
                <w:rFonts w:cstheme="minorHAnsi"/>
              </w:rPr>
              <w:t>NodeMCU</w:t>
            </w:r>
            <w:proofErr w:type="spellEnd"/>
            <w:r w:rsidRPr="002640A1">
              <w:rPr>
                <w:rFonts w:cstheme="minorHAnsi"/>
              </w:rPr>
              <w:t xml:space="preserve">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Serial with </w:t>
            </w:r>
            <w:proofErr w:type="spellStart"/>
            <w:r w:rsidRPr="002640A1">
              <w:rPr>
                <w:rFonts w:cstheme="minorHAnsi"/>
              </w:rPr>
              <w:t>SoftwareSerial.h</w:t>
            </w:r>
            <w:proofErr w:type="spellEnd"/>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Firebase with </w:t>
            </w:r>
            <w:proofErr w:type="spellStart"/>
            <w:r w:rsidRPr="002640A1">
              <w:rPr>
                <w:rFonts w:cstheme="minorHAnsi"/>
              </w:rPr>
              <w:t>FirebaseArduino.h</w:t>
            </w:r>
            <w:proofErr w:type="spellEnd"/>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NTPClient.h</w:t>
            </w:r>
            <w:proofErr w:type="spellEnd"/>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w:t>
            </w:r>
            <w:proofErr w:type="spellStart"/>
            <w:r w:rsidRPr="002640A1">
              <w:rPr>
                <w:rFonts w:cstheme="minorHAnsi"/>
              </w:rPr>
              <w:t>NodeMCU</w:t>
            </w:r>
            <w:proofErr w:type="spellEnd"/>
            <w:r w:rsidRPr="002640A1">
              <w:rPr>
                <w:rFonts w:cstheme="minorHAnsi"/>
              </w:rPr>
              <w:t>)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fterwards, certain functions in the library are called to get current time and date. For instance, </w:t>
            </w:r>
            <w:proofErr w:type="spellStart"/>
            <w:proofErr w:type="gramStart"/>
            <w:r w:rsidRPr="002640A1">
              <w:rPr>
                <w:rFonts w:cstheme="minorHAnsi"/>
              </w:rPr>
              <w:t>getFormattedDate</w:t>
            </w:r>
            <w:proofErr w:type="spellEnd"/>
            <w:r w:rsidRPr="002640A1">
              <w:rPr>
                <w:rFonts w:cstheme="minorHAnsi"/>
              </w:rPr>
              <w:t>(</w:t>
            </w:r>
            <w:proofErr w:type="gramEnd"/>
            <w:r w:rsidRPr="002640A1">
              <w:rPr>
                <w:rFonts w:cstheme="minorHAnsi"/>
              </w:rPr>
              <w:t xml:space="preserve">), </w:t>
            </w:r>
            <w:proofErr w:type="spellStart"/>
            <w:r w:rsidRPr="002640A1">
              <w:rPr>
                <w:rFonts w:cstheme="minorHAnsi"/>
              </w:rPr>
              <w:t>getHours</w:t>
            </w:r>
            <w:proofErr w:type="spellEnd"/>
            <w:r w:rsidRPr="002640A1">
              <w:rPr>
                <w:rFonts w:cstheme="minorHAnsi"/>
              </w:rPr>
              <w:t xml:space="preserve">(), </w:t>
            </w:r>
            <w:proofErr w:type="spellStart"/>
            <w:r w:rsidRPr="002640A1">
              <w:rPr>
                <w:rFonts w:cstheme="minorHAnsi"/>
              </w:rPr>
              <w:t>getMinutes</w:t>
            </w:r>
            <w:proofErr w:type="spellEnd"/>
            <w:r w:rsidRPr="002640A1">
              <w:rPr>
                <w:rFonts w:cstheme="minorHAnsi"/>
              </w:rPr>
              <w:t xml:space="preserve">(), </w:t>
            </w:r>
            <w:proofErr w:type="spellStart"/>
            <w:r w:rsidRPr="002640A1">
              <w:rPr>
                <w:rFonts w:cstheme="minorHAnsi"/>
              </w:rPr>
              <w:t>getDay</w:t>
            </w:r>
            <w:proofErr w:type="spellEnd"/>
            <w:r w:rsidRPr="002640A1">
              <w:rPr>
                <w:rFonts w:cstheme="minorHAnsi"/>
              </w:rPr>
              <w:t>().</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0"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8"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BF24E6E" w:rsidR="00050ABF" w:rsidRPr="00CA63EB" w:rsidRDefault="00050ABF" w:rsidP="00AC6986">
                            <w:pPr>
                              <w:pStyle w:val="Caption"/>
                              <w:rPr>
                                <w:rFonts w:eastAsiaTheme="minorHAnsi" w:cstheme="minorHAnsi"/>
                                <w:noProof/>
                              </w:rPr>
                            </w:pPr>
                            <w:bookmarkStart w:id="273" w:name="_Toc670036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5BF24E6E" w:rsidR="00050ABF" w:rsidRPr="00CA63EB" w:rsidRDefault="00050ABF" w:rsidP="00AC6986">
                      <w:pPr>
                        <w:pStyle w:val="Caption"/>
                        <w:rPr>
                          <w:rFonts w:eastAsiaTheme="minorHAnsi" w:cstheme="minorHAnsi"/>
                          <w:noProof/>
                        </w:rPr>
                      </w:pPr>
                      <w:bookmarkStart w:id="274" w:name="_Toc670036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74"/>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w:t>
      </w:r>
      <w:proofErr w:type="gramStart"/>
      <w:r w:rsidRPr="000C7CDD">
        <w:rPr>
          <w:rFonts w:cstheme="minorHAnsi"/>
        </w:rPr>
        <w:t>high level</w:t>
      </w:r>
      <w:proofErr w:type="gramEnd"/>
      <w:r w:rsidRPr="000C7CDD">
        <w:rPr>
          <w:rFonts w:cstheme="minorHAnsi"/>
        </w:rPr>
        <w:t xml:space="preserve"> architecture in </w:t>
      </w:r>
      <w:r w:rsidR="00A573B3">
        <w:rPr>
          <w:rFonts w:cstheme="minorHAnsi"/>
        </w:rPr>
        <w:t>page 30</w:t>
      </w:r>
      <w:r w:rsidRPr="000C7CDD">
        <w:rPr>
          <w:rFonts w:cstheme="minorHAnsi"/>
        </w:rPr>
        <w:t xml:space="preserve"> shows that the logic flow of the module is a one-way flow starting from Arduino to </w:t>
      </w:r>
      <w:proofErr w:type="spellStart"/>
      <w:r w:rsidRPr="000C7CDD">
        <w:rPr>
          <w:rFonts w:cstheme="minorHAnsi"/>
        </w:rPr>
        <w:t>NodeMCU</w:t>
      </w:r>
      <w:proofErr w:type="spellEnd"/>
      <w:r w:rsidRPr="000C7CDD">
        <w:rPr>
          <w:rFonts w:cstheme="minorHAnsi"/>
        </w:rPr>
        <w:t xml:space="preserve">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20737E27" w:rsidR="006F024A" w:rsidRDefault="00AC6986" w:rsidP="00AC6986">
      <w:pPr>
        <w:pStyle w:val="Caption"/>
        <w:jc w:val="center"/>
      </w:pPr>
      <w:bookmarkStart w:id="275" w:name="_Toc6700367"/>
      <w:r>
        <w:t xml:space="preserve">Figure </w:t>
      </w:r>
      <w:fldSimple w:instr=" STYLEREF 1 \s ">
        <w:r w:rsidR="00071E3C">
          <w:rPr>
            <w:noProof/>
            <w:cs/>
          </w:rPr>
          <w:t>‎</w:t>
        </w:r>
        <w:r w:rsidR="00071E3C">
          <w:rPr>
            <w:noProof/>
          </w:rPr>
          <w:t>5</w:t>
        </w:r>
      </w:fldSimple>
      <w:r w:rsidR="00071E3C">
        <w:t>.</w:t>
      </w:r>
      <w:fldSimple w:instr=" SEQ Figure \* ARABIC \s 1 ">
        <w:r w:rsidR="00071E3C">
          <w:rPr>
            <w:noProof/>
          </w:rPr>
          <w:t>2</w:t>
        </w:r>
      </w:fldSimple>
      <w:r>
        <w:t xml:space="preserve">: </w:t>
      </w:r>
      <w:r w:rsidRPr="00CD1E2C">
        <w:t>Schematic diagram for reserved parking module</w:t>
      </w:r>
      <w:bookmarkEnd w:id="275"/>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7F3626">
        <w:rPr>
          <w:rFonts w:cstheme="minorHAnsi"/>
        </w:rPr>
        <w:t>page 30</w:t>
      </w:r>
      <w:r w:rsidRPr="000C7CDD">
        <w:rPr>
          <w:rFonts w:cstheme="minorHAnsi"/>
        </w:rPr>
        <w:t xml:space="preserve"> 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276" w:name="_Toc6700291"/>
      <w:r w:rsidRPr="00ED57A2">
        <w:rPr>
          <w:color w:val="2F5496" w:themeColor="accent1" w:themeShade="BF"/>
          <w:sz w:val="26"/>
          <w:szCs w:val="26"/>
        </w:rPr>
        <w:t>Software implementation</w:t>
      </w:r>
      <w:bookmarkEnd w:id="276"/>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6281B80F" w:rsidR="005E24BB" w:rsidRPr="001125F3"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lastRenderedPageBreak/>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lastRenderedPageBreak/>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39C291FE" w14:textId="063267B3" w:rsidR="007D4F2D" w:rsidRPr="00071E3C" w:rsidRDefault="005E24BB" w:rsidP="00071E3C">
      <w:pPr>
        <w:pStyle w:val="ListParagraph"/>
        <w:numPr>
          <w:ilvl w:val="0"/>
          <w:numId w:val="29"/>
        </w:numPr>
        <w:spacing w:after="160" w:line="259" w:lineRule="auto"/>
        <w:rPr>
          <w:highlight w:val="yellow"/>
        </w:rPr>
      </w:pPr>
      <w:r w:rsidRPr="00E75CFC">
        <w:rPr>
          <w:highlight w:val="yellow"/>
        </w:rPr>
        <w:t xml:space="preserve">Design: </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lastRenderedPageBreak/>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8"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7"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9"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2F56E7"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DA9E6C"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2"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E12D21"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1"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8B502"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59"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75E70149" w:rsidR="00050ABF" w:rsidRPr="00BF16AA" w:rsidRDefault="00050ABF" w:rsidP="00F0501B">
                            <w:pPr>
                              <w:pStyle w:val="Caption"/>
                              <w:jc w:val="center"/>
                              <w:rPr>
                                <w:rFonts w:eastAsiaTheme="minorHAnsi"/>
                                <w:noProof/>
                              </w:rPr>
                            </w:pPr>
                            <w:bookmarkStart w:id="277" w:name="_Toc670036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75E70149" w:rsidR="00050ABF" w:rsidRPr="00BF16AA" w:rsidRDefault="00050ABF" w:rsidP="00F0501B">
                      <w:pPr>
                        <w:pStyle w:val="Caption"/>
                        <w:jc w:val="center"/>
                        <w:rPr>
                          <w:rFonts w:eastAsiaTheme="minorHAnsi"/>
                          <w:noProof/>
                        </w:rPr>
                      </w:pPr>
                      <w:bookmarkStart w:id="278" w:name="_Toc670036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278"/>
                    </w:p>
                  </w:txbxContent>
                </v:textbox>
                <w10:wrap type="through"/>
              </v:shape>
            </w:pict>
          </mc:Fallback>
        </mc:AlternateContent>
      </w:r>
      <w:r w:rsidR="00847378">
        <w:rPr>
          <w:noProof/>
        </w:rPr>
        <w:drawing>
          <wp:anchor distT="0" distB="0" distL="114300" distR="114300" simplePos="0" relativeHeight="251658353"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5"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050ABF" w:rsidRPr="004B4CEC" w:rsidRDefault="00050ABF"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050ABF" w:rsidRPr="004B4CEC" w:rsidRDefault="00050ABF"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1"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4"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050ABF" w:rsidRDefault="00050ABF"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050ABF" w:rsidRDefault="00050ABF"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3"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5"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445304"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6"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050ABF" w:rsidRDefault="00050ABF"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050ABF" w:rsidRDefault="00050ABF"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4"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CBEFA2"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7"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050ABF" w:rsidRPr="002F2E39" w:rsidRDefault="00050ABF"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050ABF" w:rsidRPr="002F2E39" w:rsidRDefault="00050ABF"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2"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6"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050ABF" w:rsidRPr="002F2E39" w:rsidRDefault="00050ABF"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050ABF" w:rsidRPr="002F2E39" w:rsidRDefault="00050ABF"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lastRenderedPageBreak/>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77777777" w:rsidR="005E24BB" w:rsidRPr="005E24BB" w:rsidRDefault="005E24BB" w:rsidP="005E24BB">
      <w:r w:rsidRPr="005E24BB">
        <w:t xml:space="preserve">To display data as a bar chart we used an Android chart view library called </w:t>
      </w:r>
      <w:proofErr w:type="spellStart"/>
      <w:r w:rsidRPr="005E24BB">
        <w:t>MPAndroidChart</w:t>
      </w:r>
      <w:proofErr w:type="spellEnd"/>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27CD5C0E" w:rsidR="00562378" w:rsidRPr="00ED57A2" w:rsidRDefault="00585FA1" w:rsidP="002351CA">
      <w:pPr>
        <w:pStyle w:val="Heading3"/>
        <w:numPr>
          <w:ilvl w:val="1"/>
          <w:numId w:val="26"/>
        </w:numPr>
        <w:ind w:left="540" w:hanging="540"/>
        <w:rPr>
          <w:color w:val="2F5496" w:themeColor="accent1" w:themeShade="BF"/>
          <w:sz w:val="26"/>
          <w:szCs w:val="26"/>
        </w:rPr>
      </w:pPr>
      <w:bookmarkStart w:id="279" w:name="_Toc6700292"/>
      <w:r w:rsidRPr="00ED57A2">
        <w:rPr>
          <w:color w:val="2F5496" w:themeColor="accent1" w:themeShade="BF"/>
          <w:sz w:val="26"/>
          <w:szCs w:val="26"/>
        </w:rPr>
        <w:t>Challenges</w:t>
      </w:r>
      <w:bookmarkEnd w:id="279"/>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 xml:space="preserve">After implementing this logic, we figured out that it will not work properly in the case that the user loses internet connection. Logically if the user lost connection the number of </w:t>
      </w:r>
      <w:r w:rsidRPr="00D4332A">
        <w:lastRenderedPageBreak/>
        <w:t>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The logic used to solve this issue discussed above, 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071E3C" w:rsidRDefault="00DF29BD" w:rsidP="00071E3C">
      <w:pPr>
        <w:rPr>
          <w:u w:val="single"/>
        </w:rPr>
      </w:pPr>
      <w:r>
        <w:rPr>
          <w:u w:val="single"/>
        </w:rPr>
        <w:t xml:space="preserve">2. </w:t>
      </w:r>
      <w:r w:rsidR="00D4332A" w:rsidRPr="00DF29BD">
        <w:rPr>
          <w:u w:val="single"/>
        </w:rPr>
        <w:t>Current Occupancy Trend implementation</w:t>
      </w: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05EFC6FA" w14:textId="7EB7E760" w:rsidR="005E29A8" w:rsidRPr="009046EF" w:rsidRDefault="00D4332A" w:rsidP="009046EF">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p>
    <w:p w14:paraId="55D319FE" w14:textId="11E96E54" w:rsidR="009046EF" w:rsidRDefault="009046EF" w:rsidP="006B1E0F">
      <w:pPr>
        <w:pStyle w:val="Heading1"/>
        <w:numPr>
          <w:ilvl w:val="0"/>
          <w:numId w:val="26"/>
        </w:numPr>
        <w:spacing w:before="360" w:after="240"/>
        <w:ind w:left="360"/>
        <w:rPr>
          <w:highlight w:val="yellow"/>
        </w:rPr>
      </w:pPr>
      <w:bookmarkStart w:id="280" w:name="_Toc1152109"/>
      <w:r w:rsidRPr="00EF73E4">
        <w:rPr>
          <w:highlight w:val="yellow"/>
        </w:rPr>
        <w:t>Testing</w:t>
      </w:r>
      <w:bookmarkEnd w:id="280"/>
    </w:p>
    <w:p w14:paraId="7D7929B6" w14:textId="0D6B578A" w:rsidR="002E4DD6" w:rsidRPr="002E4DD6" w:rsidRDefault="002E4DD6" w:rsidP="002E4DD6">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7FFAEC53" w14:textId="48493118" w:rsidR="002E4DD6" w:rsidRDefault="002E4DD6" w:rsidP="002E4DD6">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1E521203" w14:textId="7EA2B921" w:rsidR="00F559C6" w:rsidRDefault="002E4DD6" w:rsidP="001408F0">
      <w:pPr>
        <w:spacing w:after="0" w:line="276" w:lineRule="auto"/>
        <w:rPr>
          <w:rFonts w:cstheme="minorHAnsi"/>
        </w:rPr>
      </w:pPr>
      <w:r>
        <w:rPr>
          <w:rFonts w:cstheme="minorHAnsi"/>
        </w:rPr>
        <w:t>Part A: Black box Testing</w:t>
      </w:r>
    </w:p>
    <w:p w14:paraId="0A9C0C5C" w14:textId="62BC9ECA" w:rsidR="002E4DD6" w:rsidRPr="00F559C6" w:rsidRDefault="002E4DD6" w:rsidP="00125AD6">
      <w:pPr>
        <w:pStyle w:val="ListParagraph"/>
        <w:numPr>
          <w:ilvl w:val="0"/>
          <w:numId w:val="43"/>
        </w:numPr>
        <w:spacing w:after="0"/>
        <w:rPr>
          <w:rFonts w:cstheme="minorHAnsi"/>
        </w:rPr>
      </w:pPr>
      <w:r w:rsidRPr="00F559C6">
        <w:rPr>
          <w:rFonts w:cstheme="minorHAnsi"/>
        </w:rPr>
        <w:t>Unit Testing</w:t>
      </w:r>
      <w:r w:rsidR="00E140B8" w:rsidRPr="00F559C6">
        <w:rPr>
          <w:rFonts w:cstheme="minorHAnsi"/>
        </w:rPr>
        <w:t>: tests individual subsystems</w:t>
      </w:r>
    </w:p>
    <w:p w14:paraId="5D3EFC41" w14:textId="1624A2F0" w:rsidR="002E4DD6" w:rsidRPr="00F559C6" w:rsidRDefault="002E4DD6" w:rsidP="00125AD6">
      <w:pPr>
        <w:pStyle w:val="ListParagraph"/>
        <w:numPr>
          <w:ilvl w:val="0"/>
          <w:numId w:val="43"/>
        </w:numPr>
        <w:spacing w:after="0"/>
        <w:rPr>
          <w:rFonts w:cstheme="minorHAnsi"/>
        </w:rPr>
      </w:pPr>
      <w:r w:rsidRPr="00F559C6">
        <w:rPr>
          <w:rFonts w:cstheme="minorHAnsi"/>
        </w:rPr>
        <w:t>Integration Testing</w:t>
      </w:r>
      <w:r w:rsidR="00E140B8" w:rsidRPr="00F559C6">
        <w:rPr>
          <w:rFonts w:cstheme="minorHAnsi"/>
        </w:rPr>
        <w:t>: tests interface between groups of subsystems</w:t>
      </w:r>
    </w:p>
    <w:p w14:paraId="09C3ADB8" w14:textId="264C20D2" w:rsidR="002E4DD6" w:rsidRPr="00F559C6" w:rsidRDefault="002E4DD6" w:rsidP="00125AD6">
      <w:pPr>
        <w:pStyle w:val="ListParagraph"/>
        <w:numPr>
          <w:ilvl w:val="0"/>
          <w:numId w:val="43"/>
        </w:numPr>
        <w:spacing w:after="0"/>
        <w:rPr>
          <w:rFonts w:cstheme="minorHAnsi"/>
        </w:rPr>
      </w:pPr>
      <w:r w:rsidRPr="00F559C6">
        <w:rPr>
          <w:rFonts w:cstheme="minorHAnsi"/>
        </w:rPr>
        <w:t>System Testing</w:t>
      </w:r>
      <w:r w:rsidR="002E07C9" w:rsidRPr="00F559C6">
        <w:rPr>
          <w:rFonts w:cstheme="minorHAnsi"/>
        </w:rPr>
        <w:t>: tests</w:t>
      </w:r>
      <w:r w:rsidR="002E07C9" w:rsidRPr="00F559C6">
        <w:rPr>
          <w:rFonts w:cstheme="minorHAnsi"/>
          <w:i/>
          <w:iCs/>
        </w:rPr>
        <w:t xml:space="preserve"> </w:t>
      </w:r>
      <w:r w:rsidR="002E07C9" w:rsidRPr="00F559C6">
        <w:rPr>
          <w:rFonts w:cstheme="minorHAnsi"/>
        </w:rPr>
        <w:t>entire system</w:t>
      </w:r>
    </w:p>
    <w:p w14:paraId="6427F95B" w14:textId="56C76976" w:rsidR="00525554" w:rsidRPr="00F559C6" w:rsidRDefault="002E4DD6" w:rsidP="00F559C6">
      <w:pPr>
        <w:pStyle w:val="ListParagraph"/>
        <w:numPr>
          <w:ilvl w:val="0"/>
          <w:numId w:val="29"/>
        </w:numPr>
        <w:spacing w:after="0"/>
        <w:ind w:firstLine="360"/>
        <w:rPr>
          <w:rFonts w:cstheme="minorHAnsi"/>
        </w:rPr>
      </w:pPr>
      <w:r w:rsidRPr="00E140B8">
        <w:rPr>
          <w:rFonts w:cstheme="minorHAnsi"/>
        </w:rPr>
        <w:lastRenderedPageBreak/>
        <w:t>Functional Testing</w:t>
      </w:r>
      <w:r w:rsidR="00525554">
        <w:rPr>
          <w:rFonts w:cstheme="minorHAnsi"/>
        </w:rPr>
        <w:t>: t</w:t>
      </w:r>
      <w:r w:rsidR="00525554" w:rsidRPr="00525554">
        <w:rPr>
          <w:rFonts w:cstheme="minorHAnsi"/>
        </w:rPr>
        <w:t>ests</w:t>
      </w:r>
      <w:r w:rsidR="00525554">
        <w:rPr>
          <w:rFonts w:cstheme="minorHAnsi"/>
          <w:i/>
          <w:iCs/>
        </w:rPr>
        <w:t xml:space="preserve"> </w:t>
      </w:r>
      <w:r w:rsidR="007D6119">
        <w:rPr>
          <w:rFonts w:cstheme="minorHAnsi"/>
        </w:rPr>
        <w:t>f</w:t>
      </w:r>
      <w:r w:rsidR="007D6119">
        <w:rPr>
          <w:rFonts w:cstheme="minorHAnsi"/>
        </w:rPr>
        <w:t>unctional requirements</w:t>
      </w:r>
    </w:p>
    <w:p w14:paraId="59817741" w14:textId="07EDE2A3" w:rsidR="007D6119" w:rsidRPr="00F559C6" w:rsidRDefault="002E4DD6" w:rsidP="00F559C6">
      <w:pPr>
        <w:pStyle w:val="ListParagraph"/>
        <w:numPr>
          <w:ilvl w:val="0"/>
          <w:numId w:val="29"/>
        </w:numPr>
        <w:spacing w:after="0"/>
        <w:ind w:firstLine="360"/>
        <w:rPr>
          <w:rFonts w:cstheme="minorHAnsi"/>
        </w:rPr>
      </w:pPr>
      <w:r w:rsidRPr="00F559C6">
        <w:rPr>
          <w:rFonts w:cstheme="minorHAnsi"/>
        </w:rPr>
        <w:t>Quality Testing</w:t>
      </w:r>
      <w:r w:rsidR="00802C15" w:rsidRPr="00F559C6">
        <w:rPr>
          <w:rFonts w:cstheme="minorHAnsi"/>
        </w:rPr>
        <w:t xml:space="preserve">: </w:t>
      </w:r>
      <w:r w:rsidR="007D6119" w:rsidRPr="00F559C6">
        <w:rPr>
          <w:rFonts w:cstheme="minorHAnsi"/>
        </w:rPr>
        <w:t>t</w:t>
      </w:r>
      <w:r w:rsidR="007D6119" w:rsidRPr="00F559C6">
        <w:rPr>
          <w:rFonts w:cstheme="minorHAnsi"/>
        </w:rPr>
        <w:t>ests</w:t>
      </w:r>
      <w:r w:rsidR="007D6119" w:rsidRPr="00F559C6">
        <w:rPr>
          <w:rFonts w:cstheme="minorHAnsi"/>
        </w:rPr>
        <w:t xml:space="preserve"> n</w:t>
      </w:r>
      <w:r w:rsidR="007D6119" w:rsidRPr="00F559C6">
        <w:rPr>
          <w:rFonts w:cstheme="minorHAnsi"/>
        </w:rPr>
        <w:t>on-functional requirements</w:t>
      </w:r>
    </w:p>
    <w:p w14:paraId="6564E8E3" w14:textId="35971746" w:rsidR="002E4DD6" w:rsidRPr="001408F0" w:rsidRDefault="002E4DD6" w:rsidP="001408F0">
      <w:pPr>
        <w:pStyle w:val="ListParagraph"/>
        <w:numPr>
          <w:ilvl w:val="0"/>
          <w:numId w:val="29"/>
        </w:numPr>
        <w:spacing w:after="0"/>
        <w:ind w:firstLine="360"/>
        <w:rPr>
          <w:rFonts w:cstheme="minorHAnsi"/>
        </w:rPr>
      </w:pPr>
      <w:r w:rsidRPr="00F559C6">
        <w:rPr>
          <w:rFonts w:cstheme="minorHAnsi"/>
        </w:rPr>
        <w:t>Acceptance Testin</w:t>
      </w:r>
      <w:r w:rsidR="007D6119" w:rsidRPr="00F559C6">
        <w:rPr>
          <w:rFonts w:cstheme="minorHAnsi"/>
        </w:rPr>
        <w:t>g: t</w:t>
      </w:r>
      <w:r w:rsidR="007D6119" w:rsidRPr="00F559C6">
        <w:rPr>
          <w:rFonts w:cstheme="minorHAnsi"/>
        </w:rPr>
        <w:t>ests</w:t>
      </w:r>
      <w:r w:rsidR="007D6119" w:rsidRPr="00F559C6">
        <w:rPr>
          <w:rFonts w:cstheme="minorHAnsi"/>
        </w:rPr>
        <w:t xml:space="preserve"> c</w:t>
      </w:r>
      <w:r w:rsidR="007D6119" w:rsidRPr="00F559C6">
        <w:rPr>
          <w:rFonts w:cstheme="minorHAnsi"/>
        </w:rPr>
        <w:t>ustomer requirements</w:t>
      </w:r>
    </w:p>
    <w:p w14:paraId="433A47EF" w14:textId="3FCB785B" w:rsidR="002E4DD6" w:rsidRPr="00B12909" w:rsidRDefault="002E4DD6" w:rsidP="00B12909">
      <w:pPr>
        <w:spacing w:after="0" w:line="276" w:lineRule="auto"/>
        <w:rPr>
          <w:rFonts w:cstheme="minorHAnsi"/>
        </w:rPr>
      </w:pPr>
      <w:r w:rsidRPr="007D6119">
        <w:rPr>
          <w:rFonts w:cstheme="minorHAnsi"/>
        </w:rPr>
        <w:t>Part B: Outdoor Testing</w:t>
      </w:r>
    </w:p>
    <w:p w14:paraId="0330188D" w14:textId="192DB281" w:rsidR="00617CB5" w:rsidRPr="00B12909" w:rsidRDefault="00EF73E4" w:rsidP="00B12909">
      <w:pPr>
        <w:pStyle w:val="Heading2"/>
        <w:numPr>
          <w:ilvl w:val="1"/>
          <w:numId w:val="23"/>
        </w:numPr>
        <w:ind w:left="720"/>
        <w:rPr>
          <w:color w:val="2F5496" w:themeColor="accent1" w:themeShade="BF"/>
        </w:rPr>
      </w:pPr>
      <w:r w:rsidRPr="00EF73E4">
        <w:rPr>
          <w:color w:val="2F5496" w:themeColor="accent1" w:themeShade="BF"/>
        </w:rPr>
        <w:t>Black Box Testing</w:t>
      </w:r>
    </w:p>
    <w:p w14:paraId="69220B04" w14:textId="0925B377" w:rsidR="008A5CAD" w:rsidRDefault="008A5CAD" w:rsidP="008A5CAD">
      <w:pPr>
        <w:pStyle w:val="Heading3"/>
        <w:numPr>
          <w:ilvl w:val="2"/>
          <w:numId w:val="23"/>
        </w:numPr>
        <w:ind w:left="720"/>
        <w:rPr>
          <w:color w:val="2F5496" w:themeColor="accent1" w:themeShade="BF"/>
          <w:sz w:val="26"/>
          <w:szCs w:val="26"/>
        </w:rPr>
      </w:pPr>
      <w:r w:rsidRPr="008A5CAD">
        <w:rPr>
          <w:color w:val="2F5496" w:themeColor="accent1" w:themeShade="BF"/>
          <w:sz w:val="26"/>
          <w:szCs w:val="26"/>
        </w:rPr>
        <w:t>Unit Testing</w:t>
      </w:r>
    </w:p>
    <w:p w14:paraId="07B5A7F9" w14:textId="77777777" w:rsidR="00B12909" w:rsidRDefault="00B12909" w:rsidP="00B12909">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2E87782A" w14:textId="3AF6FFFD" w:rsidR="00B12909" w:rsidRDefault="00AC1E48" w:rsidP="00125AD6">
      <w:pPr>
        <w:pStyle w:val="ListParagraph"/>
        <w:numPr>
          <w:ilvl w:val="0"/>
          <w:numId w:val="44"/>
        </w:numPr>
        <w:spacing w:after="0" w:line="240" w:lineRule="auto"/>
        <w:ind w:left="360"/>
        <w:rPr>
          <w:rFonts w:cstheme="minorHAnsi"/>
          <w:b/>
          <w:bCs/>
        </w:rPr>
      </w:pPr>
      <w:r>
        <w:rPr>
          <w:rFonts w:cstheme="minorHAnsi"/>
          <w:b/>
          <w:bCs/>
        </w:rPr>
        <w:t xml:space="preserve">Unit </w:t>
      </w:r>
      <w:r w:rsidR="00273284">
        <w:rPr>
          <w:rFonts w:cstheme="minorHAnsi"/>
          <w:b/>
          <w:bCs/>
        </w:rPr>
        <w:t>testing for h</w:t>
      </w:r>
      <w:r w:rsidR="00B12909" w:rsidRPr="00B12909">
        <w:rPr>
          <w:rFonts w:cstheme="minorHAnsi"/>
          <w:b/>
          <w:bCs/>
        </w:rPr>
        <w:t>ardware</w:t>
      </w:r>
    </w:p>
    <w:p w14:paraId="30C75032" w14:textId="77777777" w:rsidR="00F37CAB" w:rsidRPr="00F37CAB" w:rsidRDefault="00F37CAB" w:rsidP="00F37CAB">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F37CAB" w14:paraId="2DD4251A" w14:textId="77777777" w:rsidTr="00F37CAB">
        <w:tc>
          <w:tcPr>
            <w:tcW w:w="10572" w:type="dxa"/>
            <w:gridSpan w:val="2"/>
          </w:tcPr>
          <w:p w14:paraId="754E1553" w14:textId="77777777" w:rsidR="00F37CAB" w:rsidRDefault="00F37CAB" w:rsidP="00F37CAB">
            <w:pPr>
              <w:jc w:val="center"/>
              <w:rPr>
                <w:rFonts w:cstheme="minorHAnsi"/>
                <w:u w:val="single"/>
              </w:rPr>
            </w:pPr>
            <w:r w:rsidRPr="00CC5E30">
              <w:rPr>
                <w:rFonts w:cstheme="minorHAnsi"/>
                <w:u w:val="single"/>
              </w:rPr>
              <w:t>Components</w:t>
            </w:r>
          </w:p>
          <w:p w14:paraId="703EA1DA" w14:textId="77777777" w:rsidR="00F37CAB" w:rsidRPr="00C11566" w:rsidRDefault="00F37CAB" w:rsidP="00B12909">
            <w:pPr>
              <w:rPr>
                <w:rFonts w:cstheme="minorHAnsi"/>
                <w:b/>
                <w:bCs/>
              </w:rPr>
            </w:pPr>
          </w:p>
        </w:tc>
      </w:tr>
      <w:tr w:rsidR="0068228F" w14:paraId="5F709CD0" w14:textId="52091A7F" w:rsidTr="00F37CAB">
        <w:tc>
          <w:tcPr>
            <w:tcW w:w="5286" w:type="dxa"/>
          </w:tcPr>
          <w:p w14:paraId="43AD039E" w14:textId="30967A72" w:rsidR="00D9156D" w:rsidRDefault="00D9156D" w:rsidP="00B12909">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424A5B05" w14:textId="3F2C7ED3" w:rsidR="00D9156D" w:rsidRPr="00C11566" w:rsidRDefault="00D9156D" w:rsidP="00B12909">
            <w:pPr>
              <w:rPr>
                <w:rFonts w:cstheme="minorHAnsi"/>
                <w:b/>
                <w:bCs/>
              </w:rPr>
            </w:pPr>
            <w:r w:rsidRPr="00C11566">
              <w:rPr>
                <w:rFonts w:cstheme="minorHAnsi"/>
                <w:b/>
                <w:bCs/>
              </w:rPr>
              <w:t>RFID Reader and Tags</w:t>
            </w:r>
            <w:r>
              <w:rPr>
                <w:rFonts w:cstheme="minorHAnsi"/>
                <w:b/>
                <w:bCs/>
              </w:rPr>
              <w:t xml:space="preserve"> Test </w:t>
            </w:r>
          </w:p>
        </w:tc>
      </w:tr>
      <w:tr w:rsidR="0068228F" w14:paraId="299B99EA" w14:textId="584FA28B" w:rsidTr="00F37CAB">
        <w:tc>
          <w:tcPr>
            <w:tcW w:w="5286" w:type="dxa"/>
          </w:tcPr>
          <w:p w14:paraId="472BA0D9" w14:textId="77777777" w:rsidR="00D9156D" w:rsidRDefault="00D9156D" w:rsidP="00062EAA">
            <w:pPr>
              <w:rPr>
                <w:rFonts w:cstheme="minorHAnsi"/>
              </w:rPr>
            </w:pPr>
            <w:r w:rsidRPr="00FC4FC8">
              <w:rPr>
                <w:rFonts w:cstheme="minorHAnsi"/>
                <w:u w:val="single"/>
              </w:rPr>
              <w:t>Goal:</w:t>
            </w:r>
            <w:r>
              <w:rPr>
                <w:rFonts w:cstheme="minorHAnsi"/>
              </w:rPr>
              <w:t xml:space="preserve"> Test if the sensor measures the distance of an object correctly.</w:t>
            </w:r>
          </w:p>
          <w:p w14:paraId="74B136AA" w14:textId="62F333E2" w:rsidR="00D9156D" w:rsidRPr="00D9156D" w:rsidRDefault="00884D5A" w:rsidP="00884D5A">
            <w:pPr>
              <w:rPr>
                <w:rFonts w:cstheme="minorHAnsi"/>
              </w:rPr>
            </w:pPr>
            <w:r>
              <w:rPr>
                <w:rFonts w:cstheme="minorHAnsi"/>
                <w:noProof/>
              </w:rPr>
              <w:drawing>
                <wp:anchor distT="0" distB="0" distL="114300" distR="114300" simplePos="0" relativeHeight="251484160" behindDoc="0" locked="0" layoutInCell="1" allowOverlap="1" wp14:anchorId="5C506530" wp14:editId="386B6D01">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5"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156D" w:rsidRPr="00FC4FC8">
              <w:rPr>
                <w:rFonts w:cstheme="minorHAnsi"/>
                <w:u w:val="single"/>
              </w:rPr>
              <w:t>Expected results:</w:t>
            </w:r>
            <w:r w:rsidR="00D9156D">
              <w:rPr>
                <w:rFonts w:cstheme="minorHAnsi"/>
              </w:rPr>
              <w:t xml:space="preserve"> Object’s distance ~ 18 cm </w:t>
            </w:r>
          </w:p>
          <w:p w14:paraId="74512319" w14:textId="6875C5FB" w:rsidR="00D9156D" w:rsidRDefault="0068228F" w:rsidP="00BA4A70">
            <w:pPr>
              <w:rPr>
                <w:rFonts w:cstheme="minorHAnsi"/>
                <w:u w:val="single"/>
              </w:rPr>
            </w:pPr>
            <w:r>
              <w:rPr>
                <w:rFonts w:cstheme="minorHAnsi"/>
                <w:noProof/>
              </w:rPr>
              <w:drawing>
                <wp:anchor distT="0" distB="0" distL="114300" distR="114300" simplePos="0" relativeHeight="251492352" behindDoc="0" locked="0" layoutInCell="1" allowOverlap="1" wp14:anchorId="4814E904" wp14:editId="0550A3DA">
                  <wp:simplePos x="0" y="0"/>
                  <wp:positionH relativeFrom="column">
                    <wp:posOffset>-3810</wp:posOffset>
                  </wp:positionH>
                  <wp:positionV relativeFrom="paragraph">
                    <wp:posOffset>152971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6"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156D" w:rsidRPr="00FC4FC8">
              <w:rPr>
                <w:rFonts w:cstheme="minorHAnsi"/>
                <w:u w:val="single"/>
              </w:rPr>
              <w:t>Actual results:</w:t>
            </w:r>
          </w:p>
          <w:p w14:paraId="63AF79EE" w14:textId="069A4C82" w:rsidR="00D9156D" w:rsidRDefault="00D9156D" w:rsidP="00BA4A70">
            <w:pPr>
              <w:rPr>
                <w:rFonts w:cstheme="minorHAnsi"/>
                <w:u w:val="single"/>
              </w:rPr>
            </w:pPr>
          </w:p>
          <w:p w14:paraId="447A1B9C" w14:textId="3859191C" w:rsidR="00D9156D" w:rsidRPr="00FC4FC8" w:rsidRDefault="00D9156D" w:rsidP="00BA4A70">
            <w:pPr>
              <w:rPr>
                <w:rFonts w:cstheme="minorHAnsi"/>
                <w:u w:val="single"/>
              </w:rPr>
            </w:pPr>
          </w:p>
          <w:p w14:paraId="5849FDD4" w14:textId="5AADDE59" w:rsidR="00D9156D" w:rsidRDefault="00D9156D" w:rsidP="00B12909">
            <w:pPr>
              <w:rPr>
                <w:rFonts w:cstheme="minorHAnsi"/>
                <w:u w:val="single"/>
              </w:rPr>
            </w:pPr>
          </w:p>
        </w:tc>
        <w:tc>
          <w:tcPr>
            <w:tcW w:w="5286" w:type="dxa"/>
          </w:tcPr>
          <w:p w14:paraId="0C0AB066" w14:textId="77777777" w:rsidR="00D9156D" w:rsidRDefault="00D9156D" w:rsidP="00D9156D">
            <w:pPr>
              <w:rPr>
                <w:rFonts w:cstheme="minorHAnsi"/>
              </w:rPr>
            </w:pPr>
            <w:r w:rsidRPr="001C3ACC">
              <w:rPr>
                <w:rFonts w:cstheme="minorHAnsi"/>
                <w:u w:val="single"/>
              </w:rPr>
              <w:t>Goal:</w:t>
            </w:r>
            <w:r>
              <w:rPr>
                <w:rFonts w:cstheme="minorHAnsi"/>
              </w:rPr>
              <w:t xml:space="preserve"> Test if RFID reader reads the UID of a tag correctly.</w:t>
            </w:r>
          </w:p>
          <w:p w14:paraId="111DFE37" w14:textId="107A520A" w:rsidR="00D9156D" w:rsidRDefault="00D9156D" w:rsidP="00D9156D">
            <w:pPr>
              <w:rPr>
                <w:rFonts w:cstheme="minorHAnsi"/>
              </w:rPr>
            </w:pPr>
            <w:r w:rsidRPr="001C3ACC">
              <w:rPr>
                <w:rFonts w:cstheme="minorHAnsi"/>
                <w:u w:val="single"/>
              </w:rPr>
              <w:t>Expected results:</w:t>
            </w:r>
            <w:r>
              <w:rPr>
                <w:rFonts w:cstheme="minorHAnsi"/>
              </w:rPr>
              <w:t xml:space="preserve"> Tag UID (97 D1 34 83)</w:t>
            </w:r>
          </w:p>
          <w:p w14:paraId="46AE508F" w14:textId="28E6F94D" w:rsidR="00D9156D" w:rsidRPr="001C3ACC" w:rsidRDefault="00D9156D" w:rsidP="00D9156D">
            <w:pPr>
              <w:rPr>
                <w:rFonts w:cstheme="minorHAnsi"/>
                <w:u w:val="single"/>
              </w:rPr>
            </w:pPr>
            <w:r w:rsidRPr="001C3ACC">
              <w:rPr>
                <w:rFonts w:cstheme="minorHAnsi"/>
                <w:u w:val="single"/>
              </w:rPr>
              <w:t xml:space="preserve">Actual results: </w:t>
            </w:r>
          </w:p>
          <w:p w14:paraId="285549DA" w14:textId="4B9C6A21" w:rsidR="00D9156D" w:rsidRDefault="0068228F" w:rsidP="00D9156D">
            <w:pPr>
              <w:rPr>
                <w:rFonts w:cstheme="minorHAnsi"/>
              </w:rPr>
            </w:pPr>
            <w:r>
              <w:rPr>
                <w:rFonts w:cstheme="minorHAnsi"/>
                <w:b/>
                <w:bCs/>
                <w:noProof/>
              </w:rPr>
              <w:drawing>
                <wp:anchor distT="0" distB="0" distL="114300" distR="114300" simplePos="0" relativeHeight="251516928" behindDoc="1" locked="0" layoutInCell="1" allowOverlap="1" wp14:anchorId="6AFF0A1B" wp14:editId="12E9AAD6">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7"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rPr>
              <w:drawing>
                <wp:anchor distT="0" distB="0" distL="114300" distR="114300" simplePos="0" relativeHeight="251502592" behindDoc="0" locked="0" layoutInCell="1" allowOverlap="1" wp14:anchorId="2A1C604F" wp14:editId="1D145AAF">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8"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156D" w:rsidRPr="00C11566">
              <w:rPr>
                <w:rFonts w:cstheme="minorHAnsi"/>
                <w:b/>
                <w:bCs/>
              </w:rPr>
              <w:tab/>
            </w:r>
            <w:r w:rsidR="00D9156D" w:rsidRPr="00C11566">
              <w:rPr>
                <w:rFonts w:cstheme="minorHAnsi"/>
                <w:b/>
                <w:bCs/>
              </w:rPr>
              <w:tab/>
            </w:r>
            <w:r w:rsidR="00D9156D" w:rsidRPr="00C11566">
              <w:rPr>
                <w:rFonts w:cstheme="minorHAnsi"/>
                <w:b/>
                <w:bCs/>
              </w:rPr>
              <w:tab/>
            </w:r>
          </w:p>
          <w:p w14:paraId="021B887D" w14:textId="67E80889" w:rsidR="00D9156D" w:rsidRPr="00FC4FC8" w:rsidRDefault="0068228F" w:rsidP="00062EAA">
            <w:pPr>
              <w:rPr>
                <w:rFonts w:cstheme="minorHAnsi"/>
                <w:u w:val="single"/>
              </w:rPr>
            </w:pPr>
            <w:r>
              <w:rPr>
                <w:rFonts w:cstheme="minorHAnsi"/>
                <w:noProof/>
              </w:rPr>
              <w:drawing>
                <wp:anchor distT="0" distB="0" distL="114300" distR="114300" simplePos="0" relativeHeight="251529216" behindDoc="0" locked="0" layoutInCell="1" allowOverlap="1" wp14:anchorId="3A797CE8" wp14:editId="7AF7297C">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49"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531E8EA" w14:textId="77777777" w:rsidR="00884D5A" w:rsidRDefault="00884D5A" w:rsidP="00884D5A">
      <w:pPr>
        <w:rPr>
          <w:rFonts w:cstheme="minorHAnsi"/>
        </w:rPr>
      </w:pPr>
    </w:p>
    <w:p w14:paraId="514C81D9" w14:textId="77777777" w:rsidR="00F37CAB" w:rsidRPr="00F37CAB" w:rsidRDefault="00273284" w:rsidP="00125AD6">
      <w:pPr>
        <w:pStyle w:val="ListParagraph"/>
        <w:numPr>
          <w:ilvl w:val="0"/>
          <w:numId w:val="44"/>
        </w:numPr>
        <w:ind w:left="450" w:hanging="450"/>
        <w:rPr>
          <w:rFonts w:cstheme="minorHAnsi"/>
          <w:b/>
          <w:bCs/>
        </w:rPr>
      </w:pPr>
      <w:r w:rsidRPr="00F37CAB">
        <w:rPr>
          <w:rFonts w:cstheme="minorHAnsi"/>
          <w:b/>
          <w:bCs/>
        </w:rPr>
        <w:t xml:space="preserve">Unit testing for </w:t>
      </w:r>
      <w:r w:rsidR="00F37CAB" w:rsidRPr="00F37CAB">
        <w:rPr>
          <w:rFonts w:cstheme="minorHAnsi"/>
          <w:b/>
          <w:bCs/>
        </w:rPr>
        <w:t xml:space="preserve">subsystems </w:t>
      </w:r>
    </w:p>
    <w:p w14:paraId="703B99AB" w14:textId="2CE7BD0E" w:rsidR="00B12909" w:rsidRPr="00F37CAB" w:rsidRDefault="00B12909" w:rsidP="00F37CAB">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BD0857" w14:paraId="1A14FED7" w14:textId="77777777" w:rsidTr="00004A2B">
        <w:tc>
          <w:tcPr>
            <w:tcW w:w="9016" w:type="dxa"/>
          </w:tcPr>
          <w:p w14:paraId="1941BFC0" w14:textId="77777777" w:rsidR="00BD0857" w:rsidRDefault="00BD0857" w:rsidP="00BD0857">
            <w:pPr>
              <w:jc w:val="center"/>
              <w:rPr>
                <w:rFonts w:cstheme="minorHAnsi"/>
                <w:u w:val="single"/>
              </w:rPr>
            </w:pPr>
            <w:r w:rsidRPr="00BD0857">
              <w:rPr>
                <w:rFonts w:cstheme="minorHAnsi"/>
                <w:u w:val="single"/>
              </w:rPr>
              <w:lastRenderedPageBreak/>
              <w:t>Subsystems</w:t>
            </w:r>
          </w:p>
          <w:p w14:paraId="1A967BB8" w14:textId="064ED4AE" w:rsidR="00BD0857" w:rsidRPr="00BD0857" w:rsidRDefault="00BD0857" w:rsidP="00BD0857">
            <w:pPr>
              <w:jc w:val="center"/>
              <w:rPr>
                <w:rFonts w:cstheme="minorHAnsi"/>
                <w:u w:val="single"/>
              </w:rPr>
            </w:pPr>
          </w:p>
        </w:tc>
      </w:tr>
      <w:tr w:rsidR="00004A2B" w14:paraId="658C04FD" w14:textId="77777777" w:rsidTr="00004A2B">
        <w:tc>
          <w:tcPr>
            <w:tcW w:w="9016" w:type="dxa"/>
          </w:tcPr>
          <w:p w14:paraId="71159F45" w14:textId="02C04CA2" w:rsidR="00004A2B" w:rsidRDefault="00BE67C7" w:rsidP="00004A2B">
            <w:pPr>
              <w:rPr>
                <w:rFonts w:cstheme="minorHAnsi"/>
              </w:rPr>
            </w:pPr>
            <w:r>
              <w:rPr>
                <w:rFonts w:cstheme="minorHAnsi"/>
              </w:rPr>
              <w:t xml:space="preserve">First Module: </w:t>
            </w:r>
            <w:r w:rsidR="00004A2B" w:rsidRPr="00644700">
              <w:rPr>
                <w:rFonts w:cstheme="minorHAnsi"/>
              </w:rPr>
              <w:t>Reservation Free Parking Module</w:t>
            </w:r>
          </w:p>
        </w:tc>
      </w:tr>
      <w:tr w:rsidR="00004A2B" w14:paraId="5AD045C2" w14:textId="77777777" w:rsidTr="00004A2B">
        <w:tc>
          <w:tcPr>
            <w:tcW w:w="9016" w:type="dxa"/>
          </w:tcPr>
          <w:p w14:paraId="24C1D79E" w14:textId="47A5BB95" w:rsidR="00004A2B" w:rsidRPr="00004A2B" w:rsidRDefault="00004A2B" w:rsidP="00125AD6">
            <w:pPr>
              <w:pStyle w:val="ListParagraph"/>
              <w:numPr>
                <w:ilvl w:val="0"/>
                <w:numId w:val="45"/>
              </w:numPr>
              <w:spacing w:after="0" w:line="240" w:lineRule="auto"/>
              <w:rPr>
                <w:rFonts w:cstheme="minorHAnsi"/>
              </w:rPr>
            </w:pPr>
            <w:r w:rsidRPr="00004A2B">
              <w:rPr>
                <w:rFonts w:cstheme="minorHAnsi"/>
              </w:rPr>
              <w:t>Arduino: Detect change in ultrasonic status</w:t>
            </w:r>
          </w:p>
          <w:p w14:paraId="4E4F7F37" w14:textId="581E3180" w:rsidR="00004A2B" w:rsidRPr="00004A2B" w:rsidRDefault="00BD5769" w:rsidP="00004A2B">
            <w:pPr>
              <w:rPr>
                <w:rFonts w:cstheme="minorHAnsi"/>
              </w:rPr>
            </w:pPr>
            <w:r>
              <w:rPr>
                <w:rFonts w:cstheme="minorHAnsi"/>
                <w:noProof/>
              </w:rPr>
              <w:drawing>
                <wp:anchor distT="0" distB="0" distL="114300" distR="114300" simplePos="0" relativeHeight="251545600" behindDoc="1" locked="0" layoutInCell="1" allowOverlap="1" wp14:anchorId="0475E64C" wp14:editId="640B2264">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0"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38432" behindDoc="1" locked="0" layoutInCell="1" allowOverlap="1" wp14:anchorId="4F338F89" wp14:editId="6EABF8EF">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004A2B" w14:paraId="362C6031" w14:textId="77777777" w:rsidTr="00004A2B">
        <w:tc>
          <w:tcPr>
            <w:tcW w:w="9016" w:type="dxa"/>
          </w:tcPr>
          <w:p w14:paraId="0F2C236E" w14:textId="25557050" w:rsidR="00004A2B" w:rsidRDefault="00004A2B" w:rsidP="00125AD6">
            <w:pPr>
              <w:pStyle w:val="ListParagraph"/>
              <w:numPr>
                <w:ilvl w:val="0"/>
                <w:numId w:val="45"/>
              </w:numPr>
              <w:spacing w:after="0" w:line="240" w:lineRule="auto"/>
              <w:rPr>
                <w:rFonts w:cstheme="minorHAnsi"/>
              </w:rPr>
            </w:pPr>
            <w:r>
              <w:rPr>
                <w:rFonts w:cstheme="minorHAnsi"/>
              </w:rPr>
              <w:t>A</w:t>
            </w:r>
            <w:r>
              <w:rPr>
                <w:rFonts w:cstheme="minorHAnsi"/>
              </w:rPr>
              <w:t xml:space="preserve">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28654716" w14:textId="2263437B" w:rsidR="00004A2B" w:rsidRDefault="00BD5769" w:rsidP="00004A2B">
            <w:pPr>
              <w:ind w:left="2520"/>
              <w:rPr>
                <w:rFonts w:cstheme="minorHAnsi"/>
              </w:rPr>
            </w:pPr>
            <w:r>
              <w:rPr>
                <w:noProof/>
              </w:rPr>
              <mc:AlternateContent>
                <mc:Choice Requires="wps">
                  <w:drawing>
                    <wp:anchor distT="0" distB="0" distL="114300" distR="114300" simplePos="0" relativeHeight="251574272" behindDoc="0" locked="0" layoutInCell="1" allowOverlap="1" wp14:anchorId="7535F914" wp14:editId="1640205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C627BC" w14:textId="77777777" w:rsidR="00004A2B" w:rsidRPr="00D62D5B" w:rsidRDefault="00004A2B" w:rsidP="00004A2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5F914" id="Text Box 199" o:spid="_x0000_s1081" type="#_x0000_t202" style="position:absolute;left:0;text-align:left;margin-left:329.15pt;margin-top:64.5pt;width:53pt;height:18.4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" filled="f" stroked="f">
                      <v:textbox>
                        <w:txbxContent>
                          <w:p w14:paraId="4AC627BC" w14:textId="77777777" w:rsidR="00004A2B" w:rsidRPr="00D62D5B" w:rsidRDefault="00004A2B" w:rsidP="00004A2B">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564032" behindDoc="0" locked="0" layoutInCell="1" allowOverlap="1" wp14:anchorId="3B216899" wp14:editId="581AA9EC">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6936EE" w14:textId="77777777" w:rsidR="00004A2B" w:rsidRPr="00D62D5B" w:rsidRDefault="00004A2B" w:rsidP="00004A2B">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16899" id="Text Box 198" o:spid="_x0000_s1082" type="#_x0000_t202" style="position:absolute;left:0;text-align:left;margin-left:63.5pt;margin-top:56.1pt;width:50.1pt;height:18.4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bUZ9gH8CAABf&#10;BQAADgAAAAAAAAAAAAAAAAAuAgAAZHJzL2Uyb0RvYy54bWxQSwECLQAUAAYACAAAACEAZXrEidwA&#10;AAALAQAADwAAAAAAAAAAAAAAAADZBAAAZHJzL2Rvd25yZXYueG1sUEsFBgAAAAAEAAQA8wAAAOIF&#10;AAAAAA==&#10;" filled="f" stroked="f">
                      <v:textbox>
                        <w:txbxContent>
                          <w:p w14:paraId="5E6936EE" w14:textId="77777777" w:rsidR="00004A2B" w:rsidRPr="00D62D5B" w:rsidRDefault="00004A2B" w:rsidP="00004A2B">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554816" behindDoc="1" locked="0" layoutInCell="1" allowOverlap="1" wp14:anchorId="72E1E0AC" wp14:editId="2F814037">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2"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05CB3A" w14:textId="77777777" w:rsidR="00004A2B" w:rsidRPr="00BD5769" w:rsidRDefault="00004A2B" w:rsidP="00BD5769">
            <w:pPr>
              <w:rPr>
                <w:rFonts w:cstheme="minorHAnsi"/>
              </w:rPr>
            </w:pPr>
          </w:p>
          <w:p w14:paraId="40F9472D" w14:textId="07B06D27" w:rsidR="00004A2B" w:rsidRDefault="00004A2B" w:rsidP="00004A2B">
            <w:pPr>
              <w:pStyle w:val="ListParagraph"/>
              <w:spacing w:after="0" w:line="240" w:lineRule="auto"/>
              <w:rPr>
                <w:noProof/>
              </w:rPr>
            </w:pPr>
          </w:p>
        </w:tc>
      </w:tr>
      <w:tr w:rsidR="00004A2B" w14:paraId="7BDA0B27" w14:textId="77777777" w:rsidTr="00004A2B">
        <w:tc>
          <w:tcPr>
            <w:tcW w:w="9016" w:type="dxa"/>
          </w:tcPr>
          <w:p w14:paraId="221D9E5D" w14:textId="2A6E4BB2" w:rsidR="00A550D7" w:rsidRPr="00A550D7" w:rsidRDefault="00004A2B" w:rsidP="00125AD6">
            <w:pPr>
              <w:pStyle w:val="ListParagraph"/>
              <w:numPr>
                <w:ilvl w:val="0"/>
                <w:numId w:val="45"/>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50E1A73F" w14:textId="6F308430" w:rsidR="00004A2B" w:rsidRPr="00004A2B" w:rsidRDefault="00BD5769" w:rsidP="00004A2B">
            <w:pPr>
              <w:rPr>
                <w:rFonts w:cstheme="minorHAnsi"/>
              </w:rPr>
            </w:pPr>
            <w:r>
              <w:rPr>
                <w:rFonts w:cstheme="minorHAnsi"/>
                <w:noProof/>
              </w:rPr>
              <mc:AlternateContent>
                <mc:Choice Requires="wps">
                  <w:drawing>
                    <wp:anchor distT="0" distB="0" distL="114300" distR="114300" simplePos="0" relativeHeight="251586560" behindDoc="0" locked="0" layoutInCell="1" allowOverlap="1" wp14:anchorId="79808949" wp14:editId="10D21D10">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2C001" id="Rectangle 124" o:spid="_x0000_s1026" style="position:absolute;margin-left:122.15pt;margin-top:131.5pt;width:93pt;height:38.4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Pr>
                <w:rFonts w:cstheme="minorHAnsi"/>
                <w:i/>
                <w:iCs/>
                <w:noProof/>
              </w:rPr>
              <w:drawing>
                <wp:anchor distT="0" distB="0" distL="114300" distR="114300" simplePos="0" relativeHeight="251579392" behindDoc="1" locked="0" layoutInCell="1" allowOverlap="1" wp14:anchorId="4C3E9AD5" wp14:editId="1E4F40BE">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3"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5954AC4" w14:textId="0B6DE677" w:rsidR="00160301" w:rsidRDefault="00160301" w:rsidP="00BE67C7">
      <w:pPr>
        <w:rPr>
          <w:rFonts w:cstheme="minorHAnsi"/>
        </w:rPr>
      </w:pPr>
    </w:p>
    <w:tbl>
      <w:tblPr>
        <w:tblStyle w:val="TableGrid"/>
        <w:tblW w:w="0" w:type="auto"/>
        <w:tblLook w:val="04A0" w:firstRow="1" w:lastRow="0" w:firstColumn="1" w:lastColumn="0" w:noHBand="0" w:noVBand="1"/>
      </w:tblPr>
      <w:tblGrid>
        <w:gridCol w:w="9016"/>
      </w:tblGrid>
      <w:tr w:rsidR="00BE67C7" w14:paraId="54FEB2F3" w14:textId="77777777" w:rsidTr="00FF2209">
        <w:tc>
          <w:tcPr>
            <w:tcW w:w="9016" w:type="dxa"/>
          </w:tcPr>
          <w:p w14:paraId="1121B3E3" w14:textId="7503C137" w:rsidR="00BE67C7" w:rsidRDefault="00BE67C7" w:rsidP="00FF2209">
            <w:pPr>
              <w:rPr>
                <w:rFonts w:cstheme="minorHAnsi"/>
              </w:rPr>
            </w:pPr>
            <w:r>
              <w:rPr>
                <w:rFonts w:cstheme="minorHAnsi"/>
              </w:rPr>
              <w:t>Second Module</w:t>
            </w:r>
            <w:r w:rsidR="007D759D">
              <w:rPr>
                <w:rFonts w:cstheme="minorHAnsi"/>
              </w:rPr>
              <w:t xml:space="preserve">: </w:t>
            </w:r>
            <w:r w:rsidRPr="00644700">
              <w:rPr>
                <w:rFonts w:cstheme="minorHAnsi"/>
              </w:rPr>
              <w:t>Reservation Free Parking Module</w:t>
            </w:r>
          </w:p>
        </w:tc>
      </w:tr>
      <w:tr w:rsidR="00BE67C7" w14:paraId="21441DDE" w14:textId="77777777" w:rsidTr="00FF2209">
        <w:tc>
          <w:tcPr>
            <w:tcW w:w="9016" w:type="dxa"/>
          </w:tcPr>
          <w:p w14:paraId="329905AA" w14:textId="5AD6143E" w:rsidR="007D759D" w:rsidRDefault="007D759D" w:rsidP="00125AD6">
            <w:pPr>
              <w:pStyle w:val="ListParagraph"/>
              <w:numPr>
                <w:ilvl w:val="0"/>
                <w:numId w:val="46"/>
              </w:numPr>
              <w:spacing w:after="0" w:line="240" w:lineRule="auto"/>
              <w:rPr>
                <w:rFonts w:cstheme="minorHAnsi"/>
              </w:rPr>
            </w:pPr>
            <w:r w:rsidRPr="007D759D">
              <w:rPr>
                <w:rFonts w:cstheme="minorHAnsi"/>
              </w:rPr>
              <w:t xml:space="preserve">Arduino: Get scanned UID tag from RFID Reader </w:t>
            </w:r>
          </w:p>
          <w:p w14:paraId="61C20E56" w14:textId="58E4F10F" w:rsidR="007D759D" w:rsidRPr="007D759D" w:rsidRDefault="007D759D" w:rsidP="007D759D">
            <w:pPr>
              <w:pStyle w:val="ListParagraph"/>
              <w:spacing w:after="0" w:line="240" w:lineRule="auto"/>
              <w:rPr>
                <w:rFonts w:cstheme="minorHAnsi"/>
              </w:rPr>
            </w:pPr>
          </w:p>
          <w:p w14:paraId="639D3697" w14:textId="7FDA45B5" w:rsidR="00BE67C7" w:rsidRPr="00004A2B" w:rsidRDefault="000F3E2F" w:rsidP="00FF2209">
            <w:pPr>
              <w:rPr>
                <w:rFonts w:cstheme="minorHAnsi"/>
              </w:rPr>
            </w:pPr>
            <w:r>
              <w:rPr>
                <w:rFonts w:cstheme="minorHAnsi"/>
                <w:noProof/>
              </w:rPr>
              <w:lastRenderedPageBreak/>
              <w:drawing>
                <wp:anchor distT="0" distB="0" distL="114300" distR="114300" simplePos="0" relativeHeight="251616256" behindDoc="1" locked="0" layoutInCell="1" allowOverlap="1" wp14:anchorId="6F64366F" wp14:editId="2365817C">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4"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i/>
                <w:iCs/>
                <w:noProof/>
              </w:rPr>
              <w:drawing>
                <wp:anchor distT="0" distB="0" distL="114300" distR="114300" simplePos="0" relativeHeight="251611136" behindDoc="0" locked="0" layoutInCell="1" allowOverlap="1" wp14:anchorId="3EDCAAC6" wp14:editId="5CC55EB6">
                  <wp:simplePos x="0" y="0"/>
                  <wp:positionH relativeFrom="column">
                    <wp:posOffset>610235</wp:posOffset>
                  </wp:positionH>
                  <wp:positionV relativeFrom="paragraph">
                    <wp:posOffset>76835</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5"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E67C7" w14:paraId="3C6C3065" w14:textId="77777777" w:rsidTr="00FF2209">
        <w:tc>
          <w:tcPr>
            <w:tcW w:w="9016" w:type="dxa"/>
          </w:tcPr>
          <w:p w14:paraId="1FB91901" w14:textId="6AB1E849" w:rsidR="007D759D" w:rsidRPr="007D759D" w:rsidRDefault="000F3E2F" w:rsidP="00125AD6">
            <w:pPr>
              <w:pStyle w:val="ListParagraph"/>
              <w:numPr>
                <w:ilvl w:val="0"/>
                <w:numId w:val="46"/>
              </w:numPr>
              <w:spacing w:after="0" w:line="240" w:lineRule="auto"/>
              <w:rPr>
                <w:rFonts w:cstheme="minorHAnsi"/>
                <w:u w:val="single"/>
              </w:rPr>
            </w:pPr>
            <w:r>
              <w:rPr>
                <w:noProof/>
              </w:rPr>
              <w:lastRenderedPageBreak/>
              <mc:AlternateContent>
                <mc:Choice Requires="wps">
                  <w:drawing>
                    <wp:anchor distT="0" distB="0" distL="114300" distR="114300" simplePos="0" relativeHeight="251658240" behindDoc="0" locked="0" layoutInCell="1" allowOverlap="1" wp14:anchorId="1B00FA15" wp14:editId="20E046BD">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0F44FE" w14:textId="77777777" w:rsidR="007D759D" w:rsidRPr="00D62D5B" w:rsidRDefault="007D759D" w:rsidP="007D759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0FA15" id="Text Box 209" o:spid="_x0000_s1083" type="#_x0000_t202" style="position:absolute;left:0;text-align:left;margin-left:346.4pt;margin-top:55.9pt;width:54.5pt;height:18.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" filled="f" stroked="f">
                      <v:textbox>
                        <w:txbxContent>
                          <w:p w14:paraId="480F44FE" w14:textId="77777777" w:rsidR="007D759D" w:rsidRPr="00D62D5B" w:rsidRDefault="007D759D" w:rsidP="007D759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3C8FDA48" wp14:editId="40D2834A">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D69905" w14:textId="77777777" w:rsidR="007D759D" w:rsidRPr="00D62D5B" w:rsidRDefault="007D759D" w:rsidP="007D759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FDA48" id="Text Box 210" o:spid="_x0000_s1084" type="#_x0000_t202" style="position:absolute;left:0;text-align:left;margin-left:75.65pt;margin-top:32.9pt;width:50.1pt;height:18.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juG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M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SkI7hn8CAABf&#10;BQAADgAAAAAAAAAAAAAAAAAuAgAAZHJzL2Uyb0RvYy54bWxQSwECLQAUAAYACAAAACEAKuY3NdwA&#10;AAAKAQAADwAAAAAAAAAAAAAAAADZBAAAZHJzL2Rvd25yZXYueG1sUEsFBgAAAAAEAAQA8wAAAOIF&#10;AAAAAA==&#10;" filled="f" stroked="f">
                      <v:textbox>
                        <w:txbxContent>
                          <w:p w14:paraId="0CD69905" w14:textId="77777777" w:rsidR="007D759D" w:rsidRPr="00D62D5B" w:rsidRDefault="007D759D" w:rsidP="007D759D">
                            <w:pPr>
                              <w:rPr>
                                <w:sz w:val="18"/>
                                <w:szCs w:val="18"/>
                              </w:rPr>
                            </w:pPr>
                            <w:r w:rsidRPr="00D62D5B">
                              <w:rPr>
                                <w:sz w:val="18"/>
                                <w:szCs w:val="18"/>
                              </w:rPr>
                              <w:t>Arduino</w:t>
                            </w:r>
                          </w:p>
                        </w:txbxContent>
                      </v:textbox>
                    </v:shape>
                  </w:pict>
                </mc:Fallback>
              </mc:AlternateContent>
            </w:r>
            <w:r w:rsidR="002162F2">
              <w:rPr>
                <w:noProof/>
              </w:rPr>
              <w:drawing>
                <wp:anchor distT="0" distB="0" distL="114300" distR="114300" simplePos="0" relativeHeight="251631616" behindDoc="0" locked="0" layoutInCell="1" allowOverlap="1" wp14:anchorId="5CCDFE93" wp14:editId="09C63BE5">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6"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9D" w:rsidRPr="007D759D">
              <w:rPr>
                <w:rFonts w:cstheme="minorHAnsi"/>
              </w:rPr>
              <w:t xml:space="preserve">Arduino &amp; </w:t>
            </w:r>
            <w:proofErr w:type="spellStart"/>
            <w:r w:rsidR="007D759D" w:rsidRPr="007D759D">
              <w:rPr>
                <w:rFonts w:cstheme="minorHAnsi"/>
              </w:rPr>
              <w:t>NodeMCU</w:t>
            </w:r>
            <w:proofErr w:type="spellEnd"/>
            <w:r w:rsidR="007D759D" w:rsidRPr="007D759D">
              <w:rPr>
                <w:rFonts w:cstheme="minorHAnsi"/>
              </w:rPr>
              <w:t xml:space="preserve">: Send UID from Arduino to </w:t>
            </w:r>
            <w:proofErr w:type="spellStart"/>
            <w:r w:rsidR="007D759D" w:rsidRPr="007D759D">
              <w:rPr>
                <w:rFonts w:cstheme="minorHAnsi"/>
              </w:rPr>
              <w:t>NodeMCU</w:t>
            </w:r>
            <w:proofErr w:type="spellEnd"/>
            <w:r w:rsidR="007D759D" w:rsidRPr="007D759D">
              <w:rPr>
                <w:rFonts w:cstheme="minorHAnsi"/>
              </w:rPr>
              <w:t xml:space="preserve"> serially</w:t>
            </w:r>
          </w:p>
          <w:p w14:paraId="03A06C6C" w14:textId="14BBE23F" w:rsidR="00BE67C7" w:rsidRDefault="00BE67C7" w:rsidP="007D759D">
            <w:pPr>
              <w:rPr>
                <w:noProof/>
              </w:rPr>
            </w:pPr>
          </w:p>
        </w:tc>
      </w:tr>
      <w:tr w:rsidR="00BE67C7" w14:paraId="5EA3F502" w14:textId="77777777" w:rsidTr="00FF2209">
        <w:tc>
          <w:tcPr>
            <w:tcW w:w="9016" w:type="dxa"/>
          </w:tcPr>
          <w:p w14:paraId="66ABB1D1" w14:textId="39961186" w:rsidR="007D759D" w:rsidRPr="00127E54" w:rsidRDefault="007D759D" w:rsidP="00125AD6">
            <w:pPr>
              <w:pStyle w:val="ListParagraph"/>
              <w:numPr>
                <w:ilvl w:val="0"/>
                <w:numId w:val="46"/>
              </w:numPr>
              <w:spacing w:after="0" w:line="240" w:lineRule="auto"/>
              <w:rPr>
                <w:rFonts w:cstheme="minorHAnsi"/>
                <w:u w:val="single"/>
              </w:rPr>
            </w:pPr>
            <w:proofErr w:type="spellStart"/>
            <w:r>
              <w:rPr>
                <w:rFonts w:cstheme="minorHAnsi"/>
              </w:rPr>
              <w:t>NodeMCU</w:t>
            </w:r>
            <w:proofErr w:type="spellEnd"/>
            <w:r>
              <w:rPr>
                <w:rFonts w:cstheme="minorHAnsi"/>
              </w:rPr>
              <w:t xml:space="preserve"> &amp; Arduino: Check if there is a valid reservation with the UID tag received from Firebase and change its reservation status to “arrived”. Arduino opens gate (Green LED)</w:t>
            </w:r>
          </w:p>
          <w:p w14:paraId="3A18A5F8" w14:textId="79F9FDA5" w:rsidR="00BE67C7" w:rsidRPr="00004A2B" w:rsidRDefault="00BD5769" w:rsidP="00FF2209">
            <w:pPr>
              <w:rPr>
                <w:rFonts w:cstheme="minorHAnsi"/>
              </w:rPr>
            </w:pPr>
            <w:r>
              <w:rPr>
                <w:rFonts w:cstheme="minorHAnsi"/>
                <w:noProof/>
              </w:rPr>
              <w:drawing>
                <wp:anchor distT="0" distB="0" distL="114300" distR="114300" simplePos="0" relativeHeight="251677696" behindDoc="0" locked="0" layoutInCell="1" allowOverlap="1" wp14:anchorId="407608D0" wp14:editId="27843F11">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7"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668480" behindDoc="0" locked="0" layoutInCell="1" allowOverlap="1" wp14:anchorId="289898C5" wp14:editId="5F9C49C0">
                  <wp:simplePos x="0" y="0"/>
                  <wp:positionH relativeFrom="column">
                    <wp:posOffset>-65405</wp:posOffset>
                  </wp:positionH>
                  <wp:positionV relativeFrom="paragraph">
                    <wp:posOffset>193040</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8"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C15264B" w14:textId="77777777" w:rsidR="00B12909" w:rsidRDefault="00B12909" w:rsidP="00B12909">
      <w:pPr>
        <w:rPr>
          <w:rFonts w:cstheme="minorHAnsi"/>
        </w:rPr>
      </w:pPr>
    </w:p>
    <w:p w14:paraId="126AE995" w14:textId="77777777" w:rsidR="00B12909" w:rsidRPr="00BE3B43" w:rsidRDefault="00B12909" w:rsidP="00B12909">
      <w:pPr>
        <w:rPr>
          <w:rFonts w:cstheme="minorHAnsi"/>
          <w:b/>
          <w:bCs/>
          <w:highlight w:val="cyan"/>
        </w:rPr>
      </w:pPr>
      <w:r w:rsidRPr="00BE3B43">
        <w:rPr>
          <w:rFonts w:cstheme="minorHAnsi"/>
          <w:b/>
          <w:bCs/>
          <w:highlight w:val="cyan"/>
        </w:rPr>
        <w:t>B. Software</w:t>
      </w:r>
    </w:p>
    <w:p w14:paraId="2A8FC6E8" w14:textId="77777777" w:rsidR="00B12909" w:rsidRPr="00BE3B43" w:rsidRDefault="00B12909" w:rsidP="00B12909">
      <w:pPr>
        <w:rPr>
          <w:rFonts w:cstheme="minorHAnsi"/>
          <w:highlight w:val="cyan"/>
        </w:rPr>
      </w:pPr>
      <w:r w:rsidRPr="00BE3B43">
        <w:rPr>
          <w:rFonts w:cstheme="minorHAnsi"/>
          <w:highlight w:val="cyan"/>
        </w:rPr>
        <w:tab/>
      </w:r>
      <w:r w:rsidRPr="00BE3B43">
        <w:rPr>
          <w:rFonts w:cstheme="minorHAnsi"/>
          <w:highlight w:val="cyan"/>
        </w:rPr>
        <w:tab/>
        <w:t>1. Application</w:t>
      </w:r>
    </w:p>
    <w:p w14:paraId="68CE7A96" w14:textId="77777777" w:rsidR="00B12909" w:rsidRDefault="00B12909" w:rsidP="00B12909">
      <w:pPr>
        <w:rPr>
          <w:rFonts w:cstheme="minorHAnsi"/>
        </w:rPr>
      </w:pPr>
      <w:r w:rsidRPr="00BE3B43">
        <w:rPr>
          <w:rFonts w:cstheme="minorHAnsi"/>
          <w:highlight w:val="cyan"/>
        </w:rPr>
        <w:tab/>
      </w:r>
      <w:r w:rsidRPr="00BE3B43">
        <w:rPr>
          <w:rFonts w:cstheme="minorHAnsi"/>
          <w:highlight w:val="cyan"/>
        </w:rPr>
        <w:tab/>
        <w:t>2. Website</w:t>
      </w:r>
    </w:p>
    <w:p w14:paraId="0662A357" w14:textId="77777777" w:rsidR="00B12909" w:rsidRPr="00B12909" w:rsidRDefault="00B12909" w:rsidP="00B12909"/>
    <w:p w14:paraId="5513C8CF" w14:textId="7BF17807" w:rsidR="00201A59" w:rsidRDefault="00201A59" w:rsidP="00D86F85">
      <w:pPr>
        <w:pStyle w:val="Heading3"/>
        <w:numPr>
          <w:ilvl w:val="2"/>
          <w:numId w:val="23"/>
        </w:numPr>
        <w:ind w:left="720"/>
        <w:rPr>
          <w:color w:val="2F5496" w:themeColor="accent1" w:themeShade="BF"/>
          <w:sz w:val="26"/>
          <w:szCs w:val="26"/>
        </w:rPr>
      </w:pPr>
      <w:r w:rsidRPr="00201A59">
        <w:rPr>
          <w:color w:val="2F5496" w:themeColor="accent1" w:themeShade="BF"/>
          <w:sz w:val="26"/>
          <w:szCs w:val="26"/>
        </w:rPr>
        <w:t>Integration Testing</w:t>
      </w:r>
    </w:p>
    <w:p w14:paraId="287041E2" w14:textId="3EAB4804" w:rsidR="004620D1" w:rsidRDefault="004620D1" w:rsidP="004620D1">
      <w:pPr>
        <w:rPr>
          <w:rFonts w:cstheme="minorHAnsi"/>
        </w:rPr>
      </w:pPr>
      <w:r w:rsidRPr="004620D1">
        <w:rPr>
          <w:rFonts w:cstheme="minorHAnsi"/>
        </w:rPr>
        <w:t xml:space="preserve">Tests a group of subsystems and </w:t>
      </w:r>
      <w:r w:rsidRPr="005C0BF1">
        <w:rPr>
          <w:rFonts w:cstheme="minorHAnsi"/>
          <w:highlight w:val="yellow"/>
        </w:rPr>
        <w:t>eventually the whole system</w:t>
      </w:r>
      <w:r w:rsidRPr="004620D1">
        <w:rPr>
          <w:rFonts w:cstheme="minorHAnsi"/>
        </w:rPr>
        <w:t xml:space="preserve"> to ensure that they are </w:t>
      </w:r>
      <w:r w:rsidRPr="0028578C">
        <w:rPr>
          <w:rFonts w:cstheme="minorHAnsi"/>
        </w:rPr>
        <w:t>interfaced</w:t>
      </w:r>
      <w:r w:rsidRPr="004620D1">
        <w:rPr>
          <w:rFonts w:cstheme="minorHAnsi"/>
        </w:rPr>
        <w:t xml:space="preserve"> correctly.</w:t>
      </w:r>
    </w:p>
    <w:p w14:paraId="0B1E01BC" w14:textId="77777777" w:rsidR="00A96EEB" w:rsidRDefault="00A96EEB" w:rsidP="00A96EEB">
      <w:pPr>
        <w:rPr>
          <w:rFonts w:cstheme="minorHAnsi"/>
        </w:rPr>
      </w:pPr>
    </w:p>
    <w:p w14:paraId="19354AC9" w14:textId="77777777" w:rsidR="00A96EEB" w:rsidRPr="003C4E13" w:rsidRDefault="00A96EEB" w:rsidP="00125AD6">
      <w:pPr>
        <w:pStyle w:val="ListParagraph"/>
        <w:numPr>
          <w:ilvl w:val="0"/>
          <w:numId w:val="48"/>
        </w:numPr>
        <w:spacing w:after="0" w:line="240" w:lineRule="auto"/>
        <w:ind w:left="360"/>
        <w:rPr>
          <w:rFonts w:cstheme="minorHAnsi"/>
          <w:b/>
          <w:bCs/>
        </w:rPr>
      </w:pPr>
      <w:r w:rsidRPr="003C4E13">
        <w:rPr>
          <w:rFonts w:cstheme="minorHAnsi"/>
          <w:b/>
          <w:bCs/>
        </w:rPr>
        <w:t>System Integration</w:t>
      </w:r>
    </w:p>
    <w:p w14:paraId="2C82D16B" w14:textId="77777777" w:rsidR="00A96EEB" w:rsidRDefault="00A96EEB" w:rsidP="00A96EEB">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14:paraId="3BBC35A9" w14:textId="595D6C21" w:rsidR="00BE68C7" w:rsidRPr="00BE68C7" w:rsidRDefault="00A96EEB" w:rsidP="00BE68C7">
      <w:pPr>
        <w:rPr>
          <w:rFonts w:cstheme="minorHAnsi"/>
        </w:rPr>
      </w:pPr>
      <w:r w:rsidRPr="00FB706A">
        <w:rPr>
          <w:rFonts w:cstheme="minorHAnsi"/>
          <w:highlight w:val="cyan"/>
        </w:rPr>
        <w:t>(Paste picture here)</w:t>
      </w:r>
    </w:p>
    <w:p w14:paraId="3E6356DB" w14:textId="77777777" w:rsidR="00BE68C7" w:rsidRPr="003C4E13" w:rsidRDefault="00BE68C7" w:rsidP="00125AD6">
      <w:pPr>
        <w:pStyle w:val="ListParagraph"/>
        <w:numPr>
          <w:ilvl w:val="0"/>
          <w:numId w:val="48"/>
        </w:numPr>
        <w:spacing w:after="0" w:line="240" w:lineRule="auto"/>
        <w:ind w:left="360"/>
        <w:rPr>
          <w:rFonts w:cstheme="minorHAnsi"/>
          <w:b/>
          <w:bCs/>
        </w:rPr>
      </w:pPr>
      <w:r w:rsidRPr="003C4E13">
        <w:rPr>
          <w:rFonts w:cstheme="minorHAnsi"/>
          <w:b/>
          <w:bCs/>
        </w:rPr>
        <w:t>Firebase Connectivity Testing</w:t>
      </w:r>
    </w:p>
    <w:p w14:paraId="3F3B5819" w14:textId="398DCEA6" w:rsidR="00BE68C7" w:rsidRPr="00DB39FA" w:rsidRDefault="00BE68C7" w:rsidP="00BE68C7">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62AF8382" w14:textId="77777777" w:rsidR="00BE68C7" w:rsidRPr="00DB39FA" w:rsidRDefault="00BE68C7" w:rsidP="00125AD6">
      <w:pPr>
        <w:pStyle w:val="ListParagraph"/>
        <w:numPr>
          <w:ilvl w:val="0"/>
          <w:numId w:val="39"/>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254F68F" w14:textId="77777777" w:rsidR="00BE68C7" w:rsidRPr="00DB39FA" w:rsidRDefault="00BE68C7" w:rsidP="00125AD6">
      <w:pPr>
        <w:pStyle w:val="ListParagraph"/>
        <w:numPr>
          <w:ilvl w:val="0"/>
          <w:numId w:val="39"/>
        </w:numPr>
        <w:spacing w:after="0" w:line="240" w:lineRule="auto"/>
        <w:rPr>
          <w:rFonts w:cstheme="minorHAnsi"/>
        </w:rPr>
      </w:pPr>
      <w:r w:rsidRPr="00DB39FA">
        <w:rPr>
          <w:rFonts w:cstheme="minorHAnsi"/>
        </w:rPr>
        <w:t xml:space="preserve">Step 2: Preform needed operation with Firebase </w:t>
      </w:r>
    </w:p>
    <w:p w14:paraId="108387BF" w14:textId="77777777" w:rsidR="00BE68C7" w:rsidRPr="00DB39FA" w:rsidRDefault="00BE68C7" w:rsidP="00125AD6">
      <w:pPr>
        <w:pStyle w:val="ListParagraph"/>
        <w:numPr>
          <w:ilvl w:val="0"/>
          <w:numId w:val="39"/>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6021352" w14:textId="0B43B4AE" w:rsidR="00BE68C7" w:rsidRDefault="00BE68C7" w:rsidP="00125AD6">
      <w:pPr>
        <w:pStyle w:val="ListParagraph"/>
        <w:numPr>
          <w:ilvl w:val="0"/>
          <w:numId w:val="39"/>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3F772538" w14:textId="77777777" w:rsidR="00BE68C7" w:rsidRPr="00BE68C7" w:rsidRDefault="00BE68C7" w:rsidP="00BE68C7">
      <w:pPr>
        <w:spacing w:after="0" w:line="240" w:lineRule="auto"/>
        <w:ind w:left="360"/>
        <w:rPr>
          <w:rFonts w:cstheme="minorHAnsi"/>
        </w:rPr>
      </w:pPr>
    </w:p>
    <w:p w14:paraId="78AC1F88" w14:textId="77777777" w:rsidR="00BE68C7" w:rsidRPr="006F56B0" w:rsidRDefault="00BE68C7" w:rsidP="00BE68C7">
      <w:r w:rsidRPr="006F56B0">
        <w:t>In contrast, the website uses a different algorithm to record the time:</w:t>
      </w:r>
    </w:p>
    <w:p w14:paraId="5A9E29DA" w14:textId="1F546D3E" w:rsidR="00BE68C7" w:rsidRPr="00BE68C7" w:rsidRDefault="00BE68C7" w:rsidP="00BE68C7">
      <w:r w:rsidRPr="006F56B0">
        <w:t>Using Postman as a testing tool, by firstly creating new routes for reading/writing without displaying pages content and applying GET/POST requests using Postman as it automatically calculates the time it took for the response to arrive.</w:t>
      </w:r>
    </w:p>
    <w:p w14:paraId="00B88144" w14:textId="77777777" w:rsidR="00BE68C7" w:rsidRPr="00DB39FA" w:rsidRDefault="00BE68C7" w:rsidP="00BE68C7">
      <w:pPr>
        <w:rPr>
          <w:rFonts w:cstheme="minorHAnsi"/>
        </w:rPr>
      </w:pPr>
      <w:r w:rsidRPr="00DB39FA">
        <w:rPr>
          <w:rFonts w:cstheme="minorHAnsi"/>
        </w:rPr>
        <w:t>Four trials were computed for each connection, and then the average test time was calculated.</w:t>
      </w:r>
    </w:p>
    <w:p w14:paraId="4143C4DA" w14:textId="77777777" w:rsidR="00BE68C7" w:rsidRPr="00DB39FA" w:rsidRDefault="00BE68C7" w:rsidP="00BE68C7">
      <w:pPr>
        <w:rPr>
          <w:rFonts w:cstheme="minorHAnsi"/>
        </w:rPr>
      </w:pPr>
      <w:r w:rsidRPr="00DB39FA">
        <w:rPr>
          <w:rFonts w:cstheme="minorHAnsi"/>
        </w:rPr>
        <w:t>The test is done through several levels:</w:t>
      </w:r>
    </w:p>
    <w:p w14:paraId="5FE3AD0C" w14:textId="77777777" w:rsidR="00BE68C7" w:rsidRPr="00DB39FA" w:rsidRDefault="00BE68C7" w:rsidP="00125AD6">
      <w:pPr>
        <w:pStyle w:val="ListParagraph"/>
        <w:numPr>
          <w:ilvl w:val="0"/>
          <w:numId w:val="40"/>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3C728019" w14:textId="77777777" w:rsidR="00BE68C7" w:rsidRPr="00DB39FA" w:rsidRDefault="00BE68C7" w:rsidP="00125AD6">
      <w:pPr>
        <w:pStyle w:val="ListParagraph"/>
        <w:numPr>
          <w:ilvl w:val="0"/>
          <w:numId w:val="40"/>
        </w:numPr>
        <w:spacing w:after="0" w:line="240" w:lineRule="auto"/>
        <w:rPr>
          <w:rFonts w:cstheme="minorHAnsi"/>
        </w:rPr>
      </w:pPr>
      <w:r w:rsidRPr="00DB39FA">
        <w:rPr>
          <w:rFonts w:cstheme="minorHAnsi"/>
        </w:rPr>
        <w:t>Between Application and Firebase</w:t>
      </w:r>
    </w:p>
    <w:p w14:paraId="64FD099A" w14:textId="076D7BA6" w:rsidR="00BE68C7" w:rsidRDefault="00BE68C7" w:rsidP="00125AD6">
      <w:pPr>
        <w:pStyle w:val="ListParagraph"/>
        <w:numPr>
          <w:ilvl w:val="0"/>
          <w:numId w:val="40"/>
        </w:numPr>
        <w:spacing w:after="0" w:line="240" w:lineRule="auto"/>
        <w:rPr>
          <w:rFonts w:cstheme="minorHAnsi"/>
        </w:rPr>
      </w:pPr>
      <w:r w:rsidRPr="00DB39FA">
        <w:rPr>
          <w:rFonts w:cstheme="minorHAnsi"/>
        </w:rPr>
        <w:t>Between Website and Firebase</w:t>
      </w:r>
    </w:p>
    <w:p w14:paraId="0E2D3E96" w14:textId="77777777" w:rsidR="00BE68C7" w:rsidRPr="00BE68C7" w:rsidRDefault="00BE68C7" w:rsidP="00BE68C7">
      <w:pPr>
        <w:pStyle w:val="ListParagraph"/>
        <w:spacing w:after="0" w:line="240" w:lineRule="auto"/>
        <w:rPr>
          <w:rFonts w:cstheme="minorHAnsi"/>
        </w:rPr>
      </w:pPr>
    </w:p>
    <w:p w14:paraId="5A665207" w14:textId="77777777" w:rsidR="00BE68C7" w:rsidRPr="001670F4" w:rsidRDefault="00BE68C7" w:rsidP="00BE68C7">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2265C4C4" w14:textId="77777777" w:rsidR="00BE68C7" w:rsidRPr="00DB39FA" w:rsidRDefault="00BE68C7" w:rsidP="00BE68C7">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353A4E19" w14:textId="77777777" w:rsidR="00BE68C7" w:rsidRPr="00DB39FA" w:rsidRDefault="00BE68C7" w:rsidP="00BE68C7">
      <w:pPr>
        <w:tabs>
          <w:tab w:val="left" w:pos="2475"/>
        </w:tabs>
        <w:rPr>
          <w:rFonts w:cstheme="minorHAnsi"/>
        </w:rPr>
      </w:pPr>
    </w:p>
    <w:tbl>
      <w:tblPr>
        <w:tblStyle w:val="GridTable4-Accent1"/>
        <w:tblW w:w="0" w:type="auto"/>
        <w:jc w:val="center"/>
        <w:tblLook w:val="04A0" w:firstRow="1" w:lastRow="0" w:firstColumn="1" w:lastColumn="0" w:noHBand="0" w:noVBand="1"/>
      </w:tblPr>
      <w:tblGrid>
        <w:gridCol w:w="2967"/>
        <w:gridCol w:w="2410"/>
        <w:gridCol w:w="2216"/>
      </w:tblGrid>
      <w:tr w:rsidR="00BE68C7" w:rsidRPr="00DB39FA" w14:paraId="17759113" w14:textId="77777777" w:rsidTr="00FF220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18D2E615" w14:textId="77777777" w:rsidR="00BE68C7" w:rsidRPr="00DB39FA" w:rsidRDefault="00BE68C7" w:rsidP="00FF2209">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6DD174AA" w14:textId="77777777" w:rsidR="00BE68C7" w:rsidRPr="00DB39FA" w:rsidRDefault="00BE68C7" w:rsidP="00FF2209">
            <w:pPr>
              <w:cnfStyle w:val="100000000000" w:firstRow="1" w:lastRow="0" w:firstColumn="0" w:lastColumn="0" w:oddVBand="0" w:evenVBand="0" w:oddHBand="0" w:evenHBand="0" w:firstRowFirstColumn="0" w:firstRowLastColumn="0" w:lastRowFirstColumn="0" w:lastRowLastColumn="0"/>
              <w:rPr>
                <w:rFonts w:cstheme="minorHAnsi"/>
              </w:rPr>
            </w:pPr>
          </w:p>
        </w:tc>
      </w:tr>
      <w:tr w:rsidR="00BE68C7" w:rsidRPr="00DB39FA" w14:paraId="72E3DB44" w14:textId="77777777" w:rsidTr="00FF220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144B4E5C" w14:textId="77777777" w:rsidR="00BE68C7" w:rsidRPr="00DB39FA" w:rsidRDefault="00BE68C7" w:rsidP="00FF2209">
            <w:pPr>
              <w:jc w:val="center"/>
              <w:rPr>
                <w:rFonts w:cstheme="minorHAnsi"/>
              </w:rPr>
            </w:pPr>
          </w:p>
        </w:tc>
        <w:tc>
          <w:tcPr>
            <w:tcW w:w="2410" w:type="dxa"/>
          </w:tcPr>
          <w:p w14:paraId="2809EBB3" w14:textId="77777777" w:rsidR="00BE68C7" w:rsidRPr="00DB39FA" w:rsidRDefault="00BE68C7" w:rsidP="00FF220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FA4086C" w14:textId="77777777" w:rsidR="00BE68C7" w:rsidRPr="00DB39FA" w:rsidRDefault="00BE68C7" w:rsidP="00FF220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BE68C7" w:rsidRPr="00DB39FA" w14:paraId="7BBC5DB8" w14:textId="77777777" w:rsidTr="00FF2209">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A5FBD36" w14:textId="77777777" w:rsidR="00BE68C7" w:rsidRPr="00DB39FA" w:rsidRDefault="00BE68C7" w:rsidP="00FF2209">
            <w:pPr>
              <w:jc w:val="center"/>
              <w:rPr>
                <w:rFonts w:cstheme="minorHAnsi"/>
              </w:rPr>
            </w:pPr>
            <w:r w:rsidRPr="00DB39FA">
              <w:rPr>
                <w:rFonts w:cstheme="minorHAnsi"/>
              </w:rPr>
              <w:t>Reservation (177 bytes)</w:t>
            </w:r>
          </w:p>
        </w:tc>
        <w:tc>
          <w:tcPr>
            <w:tcW w:w="2410" w:type="dxa"/>
          </w:tcPr>
          <w:p w14:paraId="35EA7DAF" w14:textId="77777777" w:rsidR="00BE68C7" w:rsidRPr="00DB39FA" w:rsidRDefault="00BE68C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7FE47DD5" w14:textId="77777777" w:rsidR="00BE68C7" w:rsidRPr="00DB39FA" w:rsidRDefault="00BE68C7" w:rsidP="00FF22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BE68C7" w:rsidRPr="00DB39FA" w14:paraId="5A76AC74" w14:textId="77777777" w:rsidTr="00FF220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04645A1A" w14:textId="77777777" w:rsidR="00BE68C7" w:rsidRPr="00DB39FA" w:rsidRDefault="00BE68C7" w:rsidP="00FF2209">
            <w:pPr>
              <w:jc w:val="center"/>
              <w:rPr>
                <w:rFonts w:cstheme="minorHAnsi"/>
              </w:rPr>
            </w:pPr>
            <w:r w:rsidRPr="00DB39FA">
              <w:rPr>
                <w:rFonts w:cstheme="minorHAnsi"/>
              </w:rPr>
              <w:t>Update a value (15 bytes)</w:t>
            </w:r>
          </w:p>
        </w:tc>
        <w:tc>
          <w:tcPr>
            <w:tcW w:w="2410" w:type="dxa"/>
          </w:tcPr>
          <w:p w14:paraId="18E14D79" w14:textId="77777777" w:rsidR="00BE68C7" w:rsidRPr="00DB39FA" w:rsidRDefault="00BE68C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1665CD03" w14:textId="77777777" w:rsidR="00BE68C7" w:rsidRPr="00DB39FA" w:rsidRDefault="00BE68C7" w:rsidP="00FF22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15C2B91B" w14:textId="77777777" w:rsidR="00BE68C7" w:rsidRPr="00DB39FA" w:rsidRDefault="00BE68C7" w:rsidP="00BE68C7">
      <w:pPr>
        <w:tabs>
          <w:tab w:val="left" w:pos="2475"/>
        </w:tabs>
        <w:rPr>
          <w:rFonts w:cstheme="minorHAnsi"/>
        </w:rPr>
      </w:pPr>
    </w:p>
    <w:p w14:paraId="6A4407EA" w14:textId="77777777" w:rsidR="00BE68C7" w:rsidRPr="001670F4" w:rsidRDefault="00BE68C7" w:rsidP="00BE68C7">
      <w:pPr>
        <w:tabs>
          <w:tab w:val="left" w:pos="2475"/>
        </w:tabs>
        <w:rPr>
          <w:rFonts w:cstheme="minorHAnsi"/>
          <w:u w:val="single"/>
        </w:rPr>
      </w:pPr>
      <w:r w:rsidRPr="001670F4">
        <w:rPr>
          <w:rFonts w:cstheme="minorHAnsi"/>
          <w:u w:val="single"/>
        </w:rPr>
        <w:lastRenderedPageBreak/>
        <w:t>Between Application and Firebase</w:t>
      </w:r>
    </w:p>
    <w:p w14:paraId="7C109E8A" w14:textId="50264288" w:rsidR="00BE68C7" w:rsidRPr="00DB39FA" w:rsidRDefault="00BE68C7" w:rsidP="00BE68C7">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BE68C7" w:rsidRPr="00DB39FA" w14:paraId="07548820" w14:textId="77777777" w:rsidTr="00FF2209">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249F1E27" w14:textId="77777777" w:rsidR="00BE68C7" w:rsidRPr="00DB39FA" w:rsidRDefault="00BE68C7" w:rsidP="00FF2209">
            <w:pPr>
              <w:spacing w:line="276" w:lineRule="auto"/>
              <w:rPr>
                <w:rFonts w:cstheme="minorHAnsi"/>
                <w:i/>
              </w:rPr>
            </w:pPr>
            <w:r w:rsidRPr="00DB39FA">
              <w:rPr>
                <w:rFonts w:cstheme="minorHAnsi"/>
                <w:i/>
                <w:iCs/>
              </w:rPr>
              <w:t>Application Average Connection Time to</w:t>
            </w:r>
          </w:p>
        </w:tc>
      </w:tr>
      <w:tr w:rsidR="00BE68C7" w:rsidRPr="00DB39FA" w14:paraId="24FABEB1" w14:textId="77777777" w:rsidTr="00FF2209">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50F6F1D1" w14:textId="77777777" w:rsidR="00BE68C7" w:rsidRPr="00DB39FA" w:rsidRDefault="00BE68C7" w:rsidP="00FF2209">
            <w:pPr>
              <w:spacing w:line="276" w:lineRule="auto"/>
              <w:rPr>
                <w:rFonts w:cstheme="minorHAnsi"/>
              </w:rPr>
            </w:pPr>
          </w:p>
        </w:tc>
        <w:tc>
          <w:tcPr>
            <w:tcW w:w="2215" w:type="dxa"/>
          </w:tcPr>
          <w:p w14:paraId="2CA7AFA0" w14:textId="77777777" w:rsidR="00BE68C7" w:rsidRPr="00DB39FA" w:rsidRDefault="00BE68C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380958A7" w14:textId="77777777" w:rsidR="00BE68C7" w:rsidRPr="00DB39FA" w:rsidRDefault="00BE68C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99ADC1A" w14:textId="77777777" w:rsidR="00BE68C7" w:rsidRPr="00DB39FA" w:rsidRDefault="00BE68C7" w:rsidP="00FF220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BE68C7" w:rsidRPr="00DB39FA" w14:paraId="463E68DE" w14:textId="77777777" w:rsidTr="00FF2209">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42725FB2" w14:textId="77777777" w:rsidR="00BE68C7" w:rsidRPr="00DB39FA" w:rsidRDefault="00BE68C7" w:rsidP="00FF2209">
            <w:pPr>
              <w:spacing w:line="276" w:lineRule="auto"/>
              <w:rPr>
                <w:rFonts w:cstheme="minorHAnsi"/>
              </w:rPr>
            </w:pPr>
            <w:r w:rsidRPr="00DB39FA">
              <w:rPr>
                <w:rFonts w:cstheme="minorHAnsi"/>
              </w:rPr>
              <w:t>Reservation (177 bytes)</w:t>
            </w:r>
          </w:p>
        </w:tc>
        <w:tc>
          <w:tcPr>
            <w:tcW w:w="2215" w:type="dxa"/>
          </w:tcPr>
          <w:p w14:paraId="38CE0FDF"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5443C08B"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BE68C7" w:rsidRPr="00DB39FA" w14:paraId="399392F9" w14:textId="77777777" w:rsidTr="00FF2209">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349D45A" w14:textId="77777777" w:rsidR="00BE68C7" w:rsidRPr="00DB39FA" w:rsidRDefault="00BE68C7" w:rsidP="00FF2209">
            <w:pPr>
              <w:spacing w:line="276" w:lineRule="auto"/>
              <w:rPr>
                <w:rFonts w:cstheme="minorHAnsi"/>
              </w:rPr>
            </w:pPr>
            <w:r w:rsidRPr="00DB39FA">
              <w:rPr>
                <w:rFonts w:cstheme="minorHAnsi"/>
              </w:rPr>
              <w:t>Currently Looking (52 bytes)</w:t>
            </w:r>
          </w:p>
        </w:tc>
        <w:tc>
          <w:tcPr>
            <w:tcW w:w="2215" w:type="dxa"/>
          </w:tcPr>
          <w:p w14:paraId="22647A62"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3B7B47B"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BE68C7" w:rsidRPr="00DB39FA" w14:paraId="1BCF3146" w14:textId="77777777" w:rsidTr="00FF2209">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7A2E73" w14:textId="77777777" w:rsidR="00BE68C7" w:rsidRPr="00DB39FA" w:rsidRDefault="00BE68C7" w:rsidP="00FF2209">
            <w:pPr>
              <w:spacing w:line="276" w:lineRule="auto"/>
              <w:rPr>
                <w:rFonts w:cstheme="minorHAnsi"/>
              </w:rPr>
            </w:pPr>
            <w:r w:rsidRPr="00DB39FA">
              <w:rPr>
                <w:rFonts w:cstheme="minorHAnsi"/>
              </w:rPr>
              <w:t>User (113 bytes)</w:t>
            </w:r>
          </w:p>
        </w:tc>
        <w:tc>
          <w:tcPr>
            <w:tcW w:w="2215" w:type="dxa"/>
          </w:tcPr>
          <w:p w14:paraId="0354E35F"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6AA37512"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BE68C7" w:rsidRPr="00DB39FA" w14:paraId="72DA49C1" w14:textId="77777777" w:rsidTr="00FF2209">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76A20CF7" w14:textId="77777777" w:rsidR="00BE68C7" w:rsidRPr="00DB39FA" w:rsidRDefault="00BE68C7" w:rsidP="00FF2209">
            <w:pPr>
              <w:spacing w:line="276" w:lineRule="auto"/>
              <w:rPr>
                <w:rFonts w:cstheme="minorHAnsi"/>
              </w:rPr>
            </w:pPr>
            <w:r w:rsidRPr="00DB39FA">
              <w:rPr>
                <w:rFonts w:cstheme="minorHAnsi"/>
              </w:rPr>
              <w:t>Zone (8606 bytes)</w:t>
            </w:r>
          </w:p>
        </w:tc>
        <w:tc>
          <w:tcPr>
            <w:tcW w:w="2215" w:type="dxa"/>
          </w:tcPr>
          <w:p w14:paraId="41D844F5"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20DA5421"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BE68C7" w:rsidRPr="00DB39FA" w14:paraId="54900BC7" w14:textId="77777777" w:rsidTr="00FF2209">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3B4C742A" w14:textId="77777777" w:rsidR="00BE68C7" w:rsidRPr="00DB39FA" w:rsidRDefault="00BE68C7" w:rsidP="00FF2209">
            <w:pPr>
              <w:spacing w:line="276" w:lineRule="auto"/>
              <w:rPr>
                <w:rFonts w:cstheme="minorHAnsi"/>
              </w:rPr>
            </w:pPr>
            <w:r w:rsidRPr="00DB39FA">
              <w:rPr>
                <w:rFonts w:cstheme="minorHAnsi"/>
              </w:rPr>
              <w:t>Spot (49 bytes)</w:t>
            </w:r>
          </w:p>
        </w:tc>
        <w:tc>
          <w:tcPr>
            <w:tcW w:w="2215" w:type="dxa"/>
          </w:tcPr>
          <w:p w14:paraId="7F113D41"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5367EA30"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3520B10D" w14:textId="77777777" w:rsidR="00BE68C7" w:rsidRPr="00DB39FA" w:rsidRDefault="00BE68C7" w:rsidP="00BE68C7">
      <w:pPr>
        <w:rPr>
          <w:rFonts w:cstheme="minorHAnsi"/>
        </w:rPr>
      </w:pPr>
    </w:p>
    <w:p w14:paraId="42351ECF" w14:textId="77777777" w:rsidR="00BE68C7" w:rsidRPr="00DB39FA" w:rsidRDefault="00BE68C7" w:rsidP="00BE68C7">
      <w:pPr>
        <w:tabs>
          <w:tab w:val="left" w:pos="2475"/>
        </w:tabs>
        <w:rPr>
          <w:rFonts w:cstheme="minorHAnsi"/>
        </w:rPr>
      </w:pPr>
    </w:p>
    <w:p w14:paraId="0AEBB1EF" w14:textId="77777777" w:rsidR="00BE68C7" w:rsidRPr="00DB39FA" w:rsidRDefault="00BE68C7" w:rsidP="00BE68C7">
      <w:pPr>
        <w:tabs>
          <w:tab w:val="left" w:pos="2475"/>
        </w:tabs>
        <w:rPr>
          <w:rFonts w:cstheme="minorHAnsi"/>
        </w:rPr>
      </w:pPr>
    </w:p>
    <w:p w14:paraId="0F15E349" w14:textId="77777777" w:rsidR="00BE68C7" w:rsidRPr="00DB39FA" w:rsidRDefault="00BE68C7" w:rsidP="00BE68C7">
      <w:pPr>
        <w:tabs>
          <w:tab w:val="left" w:pos="2475"/>
        </w:tabs>
        <w:rPr>
          <w:rFonts w:cstheme="minorHAnsi"/>
        </w:rPr>
      </w:pPr>
    </w:p>
    <w:p w14:paraId="55BD299B" w14:textId="77777777" w:rsidR="00BE68C7" w:rsidRPr="00DB39FA" w:rsidRDefault="00BE68C7" w:rsidP="00BE68C7">
      <w:pPr>
        <w:tabs>
          <w:tab w:val="left" w:pos="2475"/>
        </w:tabs>
        <w:rPr>
          <w:rFonts w:cstheme="minorHAnsi"/>
        </w:rPr>
      </w:pPr>
    </w:p>
    <w:p w14:paraId="54F20117" w14:textId="77777777" w:rsidR="00BE68C7" w:rsidRPr="00DB39FA" w:rsidRDefault="00BE68C7" w:rsidP="00BE68C7">
      <w:pPr>
        <w:tabs>
          <w:tab w:val="left" w:pos="2475"/>
        </w:tabs>
        <w:rPr>
          <w:rFonts w:cstheme="minorHAnsi"/>
        </w:rPr>
      </w:pPr>
    </w:p>
    <w:p w14:paraId="1DC5A11D" w14:textId="77777777" w:rsidR="00BE68C7" w:rsidRPr="00DB39FA" w:rsidRDefault="00BE68C7" w:rsidP="00BE68C7">
      <w:pPr>
        <w:tabs>
          <w:tab w:val="left" w:pos="2475"/>
        </w:tabs>
        <w:rPr>
          <w:rFonts w:cstheme="minorHAnsi"/>
        </w:rPr>
      </w:pPr>
    </w:p>
    <w:p w14:paraId="4524BC70" w14:textId="17DC1D61" w:rsidR="00BE68C7" w:rsidRPr="00DB39FA" w:rsidRDefault="00BE68C7" w:rsidP="00BE68C7">
      <w:pPr>
        <w:tabs>
          <w:tab w:val="left" w:pos="2475"/>
        </w:tabs>
        <w:jc w:val="center"/>
        <w:rPr>
          <w:rFonts w:cstheme="minorHAnsi"/>
        </w:rPr>
      </w:pPr>
      <w:r w:rsidRPr="00DB39FA">
        <w:rPr>
          <w:rFonts w:cstheme="minorHAnsi"/>
          <w:noProof/>
        </w:rPr>
        <w:drawing>
          <wp:inline distT="0" distB="0" distL="0" distR="0" wp14:anchorId="48B87899" wp14:editId="67F75813">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06A8CD53" w14:textId="72BC7766" w:rsidR="00BE68C7" w:rsidRDefault="00BE68C7" w:rsidP="00BE68C7">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33D6FBA" w14:textId="77777777" w:rsidR="00BE68C7" w:rsidRPr="00BE68C7" w:rsidRDefault="00BE68C7" w:rsidP="00BE68C7">
      <w:pPr>
        <w:pStyle w:val="NormalWeb"/>
        <w:spacing w:before="0" w:beforeAutospacing="0" w:after="0" w:afterAutospacing="0"/>
        <w:rPr>
          <w:rFonts w:asciiTheme="minorHAnsi" w:hAnsiTheme="minorHAnsi" w:cstheme="minorHAnsi"/>
          <w:color w:val="000000" w:themeColor="text1"/>
          <w:sz w:val="22"/>
          <w:szCs w:val="22"/>
        </w:rPr>
      </w:pPr>
    </w:p>
    <w:p w14:paraId="14D994D7" w14:textId="77777777" w:rsidR="00BE68C7" w:rsidRPr="001670F4" w:rsidRDefault="00BE68C7" w:rsidP="00BE68C7">
      <w:pPr>
        <w:tabs>
          <w:tab w:val="left" w:pos="2475"/>
        </w:tabs>
        <w:rPr>
          <w:rFonts w:cstheme="minorHAnsi"/>
          <w:u w:val="single"/>
        </w:rPr>
      </w:pPr>
      <w:r w:rsidRPr="001670F4">
        <w:rPr>
          <w:rFonts w:cstheme="minorHAnsi"/>
          <w:u w:val="single"/>
        </w:rPr>
        <w:t>Between Website and Firebase</w:t>
      </w:r>
    </w:p>
    <w:p w14:paraId="7A2FAB9B" w14:textId="77777777" w:rsidR="00BE68C7" w:rsidRPr="00DB39FA" w:rsidRDefault="00BE68C7" w:rsidP="00BE68C7">
      <w:pPr>
        <w:rPr>
          <w:rFonts w:cstheme="minorHAnsi"/>
        </w:rPr>
      </w:pPr>
      <w:r w:rsidRPr="006F56B0">
        <w:rPr>
          <w:rFonts w:cstheme="minorHAnsi"/>
        </w:rPr>
        <w:tab/>
        <w:t>To test internet connection to and from Application and Firebase in several data sizes</w:t>
      </w:r>
    </w:p>
    <w:p w14:paraId="11D75FA8" w14:textId="77777777" w:rsidR="00BE68C7" w:rsidRPr="00DB39FA" w:rsidRDefault="00BE68C7" w:rsidP="00BE68C7">
      <w:pPr>
        <w:rPr>
          <w:rFonts w:cstheme="minorHAnsi"/>
        </w:rPr>
      </w:pPr>
    </w:p>
    <w:tbl>
      <w:tblPr>
        <w:tblStyle w:val="GridTable4-Accent1"/>
        <w:tblW w:w="7736" w:type="dxa"/>
        <w:jc w:val="center"/>
        <w:tblLook w:val="04A0" w:firstRow="1" w:lastRow="0" w:firstColumn="1" w:lastColumn="0" w:noHBand="0" w:noVBand="1"/>
      </w:tblPr>
      <w:tblGrid>
        <w:gridCol w:w="3023"/>
        <w:gridCol w:w="2215"/>
        <w:gridCol w:w="2498"/>
      </w:tblGrid>
      <w:tr w:rsidR="00BE68C7" w:rsidRPr="00DB39FA" w14:paraId="7F4D56A1" w14:textId="77777777" w:rsidTr="00FF2209">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0E7D7DBC" w14:textId="77777777" w:rsidR="00BE68C7" w:rsidRPr="00DB39FA" w:rsidRDefault="00BE68C7" w:rsidP="00FF2209">
            <w:pPr>
              <w:spacing w:line="276" w:lineRule="auto"/>
              <w:rPr>
                <w:rFonts w:cstheme="minorHAnsi"/>
                <w:i/>
              </w:rPr>
            </w:pPr>
            <w:r w:rsidRPr="00DB39FA">
              <w:rPr>
                <w:rFonts w:cstheme="minorHAnsi"/>
                <w:i/>
                <w:iCs/>
              </w:rPr>
              <w:t>Website Average Connection Time to</w:t>
            </w:r>
          </w:p>
        </w:tc>
      </w:tr>
      <w:tr w:rsidR="00BE68C7" w:rsidRPr="00DB39FA" w14:paraId="74FDB786" w14:textId="77777777" w:rsidTr="00FF220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55016DAD" w14:textId="77777777" w:rsidR="00BE68C7" w:rsidRPr="00DB39FA" w:rsidRDefault="00BE68C7" w:rsidP="00FF2209">
            <w:pPr>
              <w:spacing w:line="276" w:lineRule="auto"/>
              <w:rPr>
                <w:rFonts w:cstheme="minorHAnsi"/>
              </w:rPr>
            </w:pPr>
          </w:p>
        </w:tc>
        <w:tc>
          <w:tcPr>
            <w:tcW w:w="2215" w:type="dxa"/>
          </w:tcPr>
          <w:p w14:paraId="32D9642F" w14:textId="77777777" w:rsidR="00BE68C7" w:rsidRPr="00DB39FA" w:rsidRDefault="00BE68C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58E52CD9" w14:textId="77777777" w:rsidR="00BE68C7" w:rsidRPr="00DB39FA" w:rsidRDefault="00BE68C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AF66F80" w14:textId="77777777" w:rsidR="00BE68C7" w:rsidRPr="00DB39FA" w:rsidRDefault="00BE68C7" w:rsidP="00FF220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0B206635" w14:textId="77777777" w:rsidR="00BE68C7" w:rsidRPr="00DB39FA" w:rsidRDefault="00BE68C7" w:rsidP="00FF220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BE68C7" w:rsidRPr="00DB39FA" w14:paraId="77FF21C2" w14:textId="77777777" w:rsidTr="00FF2209">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44767954" w14:textId="77777777" w:rsidR="00BE68C7" w:rsidRPr="00DB39FA" w:rsidRDefault="00BE68C7" w:rsidP="00FF2209">
            <w:pPr>
              <w:spacing w:line="276" w:lineRule="auto"/>
              <w:rPr>
                <w:rFonts w:cstheme="minorHAnsi"/>
              </w:rPr>
            </w:pPr>
            <w:r w:rsidRPr="00DB39FA">
              <w:rPr>
                <w:rFonts w:cstheme="minorHAnsi"/>
              </w:rPr>
              <w:t>Reservation (177 bytes)</w:t>
            </w:r>
          </w:p>
        </w:tc>
        <w:tc>
          <w:tcPr>
            <w:tcW w:w="2215" w:type="dxa"/>
          </w:tcPr>
          <w:p w14:paraId="101969DB"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39FE9DF9"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BE68C7" w:rsidRPr="00DB39FA" w14:paraId="65CBE78C" w14:textId="77777777" w:rsidTr="00FF2209">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11BF1A8C" w14:textId="77777777" w:rsidR="00BE68C7" w:rsidRPr="00DB39FA" w:rsidRDefault="00BE68C7" w:rsidP="00FF2209">
            <w:pPr>
              <w:spacing w:line="276" w:lineRule="auto"/>
              <w:rPr>
                <w:rFonts w:cstheme="minorHAnsi"/>
              </w:rPr>
            </w:pPr>
            <w:r w:rsidRPr="00DB39FA">
              <w:rPr>
                <w:rFonts w:cstheme="minorHAnsi"/>
              </w:rPr>
              <w:t xml:space="preserve">Currently Looking (52 bytes) </w:t>
            </w:r>
          </w:p>
        </w:tc>
        <w:tc>
          <w:tcPr>
            <w:tcW w:w="2215" w:type="dxa"/>
          </w:tcPr>
          <w:p w14:paraId="6B6A2521"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621F4CA3"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BE68C7" w:rsidRPr="00DB39FA" w14:paraId="0A95C945" w14:textId="77777777" w:rsidTr="00FF2209">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A7ED9FF" w14:textId="77777777" w:rsidR="00BE68C7" w:rsidRPr="00DB39FA" w:rsidRDefault="00BE68C7" w:rsidP="00FF2209">
            <w:pPr>
              <w:spacing w:line="276" w:lineRule="auto"/>
              <w:rPr>
                <w:rFonts w:cstheme="minorHAnsi"/>
              </w:rPr>
            </w:pPr>
            <w:r w:rsidRPr="00DB39FA">
              <w:rPr>
                <w:rFonts w:cstheme="minorHAnsi"/>
              </w:rPr>
              <w:t xml:space="preserve">User (113 bytes) </w:t>
            </w:r>
          </w:p>
        </w:tc>
        <w:tc>
          <w:tcPr>
            <w:tcW w:w="2215" w:type="dxa"/>
          </w:tcPr>
          <w:p w14:paraId="4F7DFA4E"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2EF8670A"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BE68C7" w:rsidRPr="00DB39FA" w14:paraId="527C3C19" w14:textId="77777777" w:rsidTr="00FF2209">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2F571F5A" w14:textId="77777777" w:rsidR="00BE68C7" w:rsidRPr="00DB39FA" w:rsidRDefault="00BE68C7" w:rsidP="00FF2209">
            <w:pPr>
              <w:spacing w:line="276" w:lineRule="auto"/>
              <w:rPr>
                <w:rFonts w:cstheme="minorHAnsi"/>
              </w:rPr>
            </w:pPr>
            <w:r w:rsidRPr="00DB39FA">
              <w:rPr>
                <w:rFonts w:cstheme="minorHAnsi"/>
                <w:color w:val="000000" w:themeColor="text1"/>
              </w:rPr>
              <w:t xml:space="preserve">Zone (8606 bytes) </w:t>
            </w:r>
          </w:p>
        </w:tc>
        <w:tc>
          <w:tcPr>
            <w:tcW w:w="2215" w:type="dxa"/>
          </w:tcPr>
          <w:p w14:paraId="3C5A9DE1"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7B67A6F0" w14:textId="77777777" w:rsidR="00BE68C7" w:rsidRPr="00DB39FA" w:rsidRDefault="00BE68C7" w:rsidP="00FF220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BE68C7" w:rsidRPr="00DB39FA" w14:paraId="039846CB" w14:textId="77777777" w:rsidTr="00FF2209">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31A6F1E" w14:textId="77777777" w:rsidR="00BE68C7" w:rsidRPr="00DB39FA" w:rsidRDefault="00BE68C7" w:rsidP="00FF2209">
            <w:pPr>
              <w:spacing w:line="276" w:lineRule="auto"/>
              <w:rPr>
                <w:rFonts w:cstheme="minorHAnsi"/>
              </w:rPr>
            </w:pPr>
            <w:r w:rsidRPr="00DB39FA">
              <w:rPr>
                <w:rFonts w:cstheme="minorHAnsi"/>
              </w:rPr>
              <w:lastRenderedPageBreak/>
              <w:t xml:space="preserve">Spot (49 bytes) </w:t>
            </w:r>
          </w:p>
        </w:tc>
        <w:tc>
          <w:tcPr>
            <w:tcW w:w="2215" w:type="dxa"/>
          </w:tcPr>
          <w:p w14:paraId="282571D2"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8C474E" w14:textId="77777777" w:rsidR="00BE68C7" w:rsidRPr="00DB39FA" w:rsidRDefault="00BE68C7" w:rsidP="00FF220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8153B33" w14:textId="77777777" w:rsidR="00BE68C7" w:rsidRPr="00DB39FA" w:rsidRDefault="00BE68C7" w:rsidP="00BE68C7">
      <w:pPr>
        <w:rPr>
          <w:rFonts w:cstheme="minorHAnsi"/>
        </w:rPr>
      </w:pPr>
    </w:p>
    <w:p w14:paraId="418CE68C" w14:textId="77777777" w:rsidR="00BE68C7" w:rsidRPr="00DB39FA" w:rsidRDefault="00BE68C7" w:rsidP="00BE68C7">
      <w:pPr>
        <w:rPr>
          <w:rFonts w:cstheme="minorHAnsi"/>
        </w:rPr>
      </w:pPr>
    </w:p>
    <w:p w14:paraId="17B8CBFD" w14:textId="34666053" w:rsidR="00BE68C7" w:rsidRPr="00BE68C7" w:rsidRDefault="00BE68C7" w:rsidP="00BE68C7">
      <w:pPr>
        <w:jc w:val="center"/>
        <w:rPr>
          <w:rFonts w:cstheme="minorHAnsi"/>
        </w:rPr>
      </w:pPr>
      <w:r w:rsidRPr="00DB39FA">
        <w:rPr>
          <w:noProof/>
        </w:rPr>
        <w:drawing>
          <wp:inline distT="0" distB="0" distL="0" distR="0" wp14:anchorId="16FAD095" wp14:editId="2F20AB63">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27765BDD" w14:textId="77777777" w:rsidR="00BE68C7" w:rsidRPr="001670F4" w:rsidRDefault="00BE68C7" w:rsidP="00BE68C7">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2AEF48C" w14:textId="77777777" w:rsidR="00BE68C7" w:rsidRDefault="00BE68C7" w:rsidP="00BE68C7">
      <w:r w:rsidRPr="001670F4">
        <w:t xml:space="preserve">By using </w:t>
      </w:r>
      <w:r w:rsidRPr="001670F4">
        <w:rPr>
          <w:highlight w:val="yellow"/>
        </w:rPr>
        <w:t>www.iplocation.net</w:t>
      </w:r>
      <w:r w:rsidRPr="001670F4">
        <w:t xml:space="preserve">, we found that the server location based on its IP </w:t>
      </w:r>
      <w:proofErr w:type="gramStart"/>
      <w:r w:rsidRPr="001670F4">
        <w:t>is located in</w:t>
      </w:r>
      <w:proofErr w:type="gramEnd"/>
      <w:r w:rsidRPr="001670F4">
        <w:t xml:space="preserve"> United States. (</w:t>
      </w:r>
      <w:r w:rsidRPr="001670F4">
        <w:rPr>
          <w:highlight w:val="yellow"/>
        </w:rPr>
        <w:t>see figure XX)</w:t>
      </w:r>
    </w:p>
    <w:p w14:paraId="0CE84860" w14:textId="77777777" w:rsidR="00BE68C7" w:rsidRPr="008C7931" w:rsidRDefault="00BE68C7" w:rsidP="00BE68C7"/>
    <w:p w14:paraId="33A2B163" w14:textId="4F85995E" w:rsidR="00A96EEB" w:rsidRPr="00BE68C7" w:rsidRDefault="00BE68C7" w:rsidP="00BE68C7">
      <w:pPr>
        <w:ind w:hanging="450"/>
        <w:jc w:val="center"/>
      </w:pPr>
      <w:r w:rsidRPr="008C7931">
        <w:rPr>
          <w:noProof/>
        </w:rPr>
        <w:drawing>
          <wp:inline distT="0" distB="0" distL="0" distR="0" wp14:anchorId="135BC4D7" wp14:editId="429B37B5">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709A7F" w14:textId="0260C171" w:rsidR="00F12774" w:rsidRDefault="00F12774" w:rsidP="00421DD7">
      <w:pPr>
        <w:pStyle w:val="Heading3"/>
        <w:numPr>
          <w:ilvl w:val="2"/>
          <w:numId w:val="23"/>
        </w:numPr>
        <w:ind w:left="720"/>
        <w:rPr>
          <w:color w:val="2F5496" w:themeColor="accent1" w:themeShade="BF"/>
          <w:sz w:val="26"/>
          <w:szCs w:val="26"/>
        </w:rPr>
      </w:pPr>
      <w:r w:rsidRPr="00F12774">
        <w:rPr>
          <w:color w:val="2F5496" w:themeColor="accent1" w:themeShade="BF"/>
          <w:sz w:val="26"/>
          <w:szCs w:val="26"/>
        </w:rPr>
        <w:t>System Testing</w:t>
      </w:r>
    </w:p>
    <w:p w14:paraId="2423A9B7" w14:textId="3CBF7D72" w:rsidR="00306D21" w:rsidRDefault="00306D21" w:rsidP="00306D21">
      <w:pPr>
        <w:rPr>
          <w:rFonts w:cstheme="minorHAnsi"/>
        </w:rPr>
      </w:pPr>
      <w:r w:rsidRPr="00306D21">
        <w:rPr>
          <w:rFonts w:cstheme="minorHAnsi"/>
        </w:rPr>
        <w:t>To test if the functional requirements of each use case specified in the use case diagram (section 3) has been met.</w:t>
      </w:r>
    </w:p>
    <w:p w14:paraId="0EBBF189" w14:textId="77777777" w:rsidR="004B3F29" w:rsidRPr="00ED69AB" w:rsidRDefault="004B3F29" w:rsidP="00125AD6">
      <w:pPr>
        <w:pStyle w:val="ListParagraph"/>
        <w:numPr>
          <w:ilvl w:val="0"/>
          <w:numId w:val="47"/>
        </w:numPr>
      </w:pPr>
      <w:r w:rsidRPr="00ED69AB">
        <w:rPr>
          <w:rFonts w:cstheme="minorHAnsi"/>
          <w:color w:val="000000"/>
          <w:u w:color="000000"/>
        </w:rPr>
        <w:t>Sign-up</w:t>
      </w:r>
      <w:r w:rsidRPr="00ED69AB">
        <w:t>:</w:t>
      </w:r>
    </w:p>
    <w:tbl>
      <w:tblPr>
        <w:tblW w:w="8346" w:type="dxa"/>
        <w:jc w:val="center"/>
        <w:tblLook w:val="04A0" w:firstRow="1" w:lastRow="0" w:firstColumn="1" w:lastColumn="0" w:noHBand="0" w:noVBand="1"/>
      </w:tblPr>
      <w:tblGrid>
        <w:gridCol w:w="2905"/>
        <w:gridCol w:w="3385"/>
        <w:gridCol w:w="2056"/>
      </w:tblGrid>
      <w:tr w:rsidR="004B3F29" w:rsidRPr="00ED69AB" w14:paraId="530802F8" w14:textId="77777777" w:rsidTr="00FF2209">
        <w:trPr>
          <w:trHeight w:val="348"/>
          <w:jc w:val="center"/>
        </w:trPr>
        <w:tc>
          <w:tcPr>
            <w:tcW w:w="2905"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2DDC40" w14:textId="77777777" w:rsidR="004B3F29" w:rsidRPr="00ED69AB" w:rsidRDefault="004B3F29" w:rsidP="00FF2209">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385"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9676808" w14:textId="77777777" w:rsidR="004B3F29" w:rsidRPr="00ED69AB" w:rsidRDefault="004B3F29" w:rsidP="00FF2209">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2056"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F0EBA25" w14:textId="77777777" w:rsidR="004B3F29" w:rsidRPr="00ED69AB" w:rsidRDefault="004B3F29" w:rsidP="00FF2209">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4B3F29" w:rsidRPr="00ED69AB" w14:paraId="7CDC08F5" w14:textId="77777777" w:rsidTr="00FF2209">
        <w:trPr>
          <w:trHeight w:val="407"/>
          <w:jc w:val="center"/>
        </w:trPr>
        <w:tc>
          <w:tcPr>
            <w:tcW w:w="290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566C2A6" w14:textId="77777777" w:rsidR="004B3F29" w:rsidRPr="00ED69AB" w:rsidRDefault="004B3F29" w:rsidP="00FF2209">
            <w:pPr>
              <w:spacing w:after="0" w:line="240" w:lineRule="auto"/>
              <w:rPr>
                <w:rFonts w:cstheme="majorBidi"/>
              </w:rPr>
            </w:pPr>
            <w:r w:rsidRPr="00ED69AB">
              <w:t>Sign-up</w:t>
            </w:r>
            <w:r w:rsidRPr="00ED69AB">
              <w:rPr>
                <w:rFonts w:cstheme="majorBidi"/>
              </w:rPr>
              <w:t xml:space="preserve"> 01</w:t>
            </w:r>
          </w:p>
        </w:tc>
        <w:tc>
          <w:tcPr>
            <w:tcW w:w="338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246635A" w14:textId="77777777" w:rsidR="004B3F29" w:rsidRPr="00ED69AB" w:rsidRDefault="004B3F29" w:rsidP="00FF2209">
            <w:pPr>
              <w:spacing w:after="0" w:line="240" w:lineRule="auto"/>
              <w:jc w:val="center"/>
              <w:rPr>
                <w:rFonts w:cstheme="majorBidi"/>
              </w:rPr>
            </w:pPr>
            <w:r w:rsidRPr="00ED69AB">
              <w:rPr>
                <w:rFonts w:cstheme="majorBidi"/>
              </w:rPr>
              <w:t>VIP user creates an account successfully.</w:t>
            </w:r>
          </w:p>
        </w:tc>
        <w:tc>
          <w:tcPr>
            <w:tcW w:w="2056"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5E2FB6" w14:textId="77777777" w:rsidR="004B3F29" w:rsidRPr="00ED69AB" w:rsidRDefault="004B3F29" w:rsidP="00FF2209">
            <w:pPr>
              <w:spacing w:after="0" w:line="240" w:lineRule="auto"/>
              <w:jc w:val="center"/>
              <w:rPr>
                <w:rFonts w:cstheme="majorBidi"/>
              </w:rPr>
            </w:pPr>
          </w:p>
          <w:p w14:paraId="755945EA" w14:textId="77777777" w:rsidR="004B3F29" w:rsidRPr="00ED69AB" w:rsidRDefault="004B3F29" w:rsidP="00FF2209">
            <w:pPr>
              <w:spacing w:after="0" w:line="240" w:lineRule="auto"/>
              <w:jc w:val="center"/>
              <w:rPr>
                <w:rFonts w:cstheme="majorBidi"/>
              </w:rPr>
            </w:pPr>
          </w:p>
        </w:tc>
      </w:tr>
      <w:tr w:rsidR="004B3F29" w:rsidRPr="00ED69AB" w14:paraId="56EB3478" w14:textId="77777777" w:rsidTr="00FF2209">
        <w:trPr>
          <w:trHeight w:val="628"/>
          <w:jc w:val="center"/>
        </w:trPr>
        <w:tc>
          <w:tcPr>
            <w:tcW w:w="290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0508F06" w14:textId="77777777" w:rsidR="004B3F29" w:rsidRPr="00ED69AB" w:rsidRDefault="004B3F29" w:rsidP="00FF2209">
            <w:pPr>
              <w:spacing w:after="0" w:line="240" w:lineRule="auto"/>
              <w:rPr>
                <w:rFonts w:cstheme="majorBidi"/>
              </w:rPr>
            </w:pPr>
            <w:r w:rsidRPr="00ED69AB">
              <w:lastRenderedPageBreak/>
              <w:t>Sign-up</w:t>
            </w:r>
            <w:r w:rsidRPr="00ED69AB">
              <w:rPr>
                <w:rFonts w:cstheme="majorBidi"/>
              </w:rPr>
              <w:t xml:space="preserve"> 02</w:t>
            </w:r>
          </w:p>
        </w:tc>
        <w:tc>
          <w:tcPr>
            <w:tcW w:w="3385"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D8BA1EF" w14:textId="77777777" w:rsidR="004B3F29" w:rsidRPr="00ED69AB" w:rsidRDefault="004B3F29" w:rsidP="00FF2209">
            <w:pPr>
              <w:spacing w:after="0" w:line="240" w:lineRule="auto"/>
              <w:jc w:val="center"/>
              <w:rPr>
                <w:rFonts w:cstheme="majorBidi"/>
              </w:rPr>
            </w:pPr>
            <w:r w:rsidRPr="00ED69AB">
              <w:rPr>
                <w:rFonts w:cstheme="majorBidi"/>
              </w:rPr>
              <w:t>VIP user uses an already existing email.</w:t>
            </w:r>
          </w:p>
        </w:tc>
        <w:tc>
          <w:tcPr>
            <w:tcW w:w="2056"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0D035FB" w14:textId="77777777" w:rsidR="004B3F29" w:rsidRPr="00ED69AB" w:rsidRDefault="004B3F29" w:rsidP="00FF2209">
            <w:pPr>
              <w:spacing w:after="0" w:line="240" w:lineRule="auto"/>
              <w:jc w:val="center"/>
              <w:rPr>
                <w:rFonts w:cstheme="majorBidi"/>
              </w:rPr>
            </w:pPr>
          </w:p>
          <w:p w14:paraId="4EB37DBA" w14:textId="77777777" w:rsidR="004B3F29" w:rsidRPr="00ED69AB" w:rsidRDefault="004B3F29" w:rsidP="00FF2209">
            <w:pPr>
              <w:spacing w:after="0" w:line="240" w:lineRule="auto"/>
              <w:jc w:val="center"/>
              <w:rPr>
                <w:rFonts w:cstheme="majorBidi"/>
              </w:rPr>
            </w:pPr>
          </w:p>
        </w:tc>
      </w:tr>
      <w:tr w:rsidR="004B3F29" w:rsidRPr="00ED69AB" w14:paraId="2D13A01F" w14:textId="77777777" w:rsidTr="00FF2209">
        <w:trPr>
          <w:trHeight w:val="873"/>
          <w:jc w:val="center"/>
        </w:trPr>
        <w:tc>
          <w:tcPr>
            <w:tcW w:w="2905"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1848B41E" w14:textId="77777777" w:rsidR="004B3F29" w:rsidRPr="00ED69AB" w:rsidRDefault="004B3F29" w:rsidP="00FF2209">
            <w:pPr>
              <w:spacing w:after="0" w:line="240" w:lineRule="auto"/>
              <w:rPr>
                <w:rFonts w:cstheme="majorBidi"/>
              </w:rPr>
            </w:pPr>
            <w:r w:rsidRPr="00ED69AB">
              <w:t>Sign-up</w:t>
            </w:r>
            <w:r w:rsidRPr="00ED69AB">
              <w:rPr>
                <w:rFonts w:cstheme="majorBidi"/>
              </w:rPr>
              <w:t xml:space="preserve"> 03</w:t>
            </w:r>
          </w:p>
        </w:tc>
        <w:tc>
          <w:tcPr>
            <w:tcW w:w="3385"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3832922E" w14:textId="77777777" w:rsidR="004B3F29" w:rsidRPr="00ED69AB" w:rsidRDefault="004B3F29" w:rsidP="00FF2209">
            <w:pPr>
              <w:spacing w:after="0" w:line="240" w:lineRule="auto"/>
              <w:jc w:val="center"/>
              <w:rPr>
                <w:rFonts w:cstheme="majorBidi"/>
              </w:rPr>
            </w:pPr>
            <w:r w:rsidRPr="00ED69AB">
              <w:rPr>
                <w:rFonts w:cstheme="majorBidi"/>
              </w:rPr>
              <w:t>VIP user leaves required fields empty</w:t>
            </w:r>
          </w:p>
        </w:tc>
        <w:tc>
          <w:tcPr>
            <w:tcW w:w="2056"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71EB9CB" w14:textId="77777777" w:rsidR="004B3F29" w:rsidRPr="00ED69AB" w:rsidRDefault="004B3F29" w:rsidP="00FF2209">
            <w:pPr>
              <w:spacing w:after="0" w:line="240" w:lineRule="auto"/>
              <w:jc w:val="center"/>
              <w:rPr>
                <w:rFonts w:cstheme="majorBidi"/>
              </w:rPr>
            </w:pPr>
          </w:p>
          <w:p w14:paraId="40CA545F" w14:textId="77777777" w:rsidR="004B3F29" w:rsidRPr="00ED69AB" w:rsidRDefault="004B3F29" w:rsidP="00FF2209">
            <w:pPr>
              <w:spacing w:after="0" w:line="240" w:lineRule="auto"/>
              <w:jc w:val="center"/>
              <w:rPr>
                <w:rFonts w:cstheme="majorBidi"/>
              </w:rPr>
            </w:pPr>
          </w:p>
        </w:tc>
      </w:tr>
    </w:tbl>
    <w:p w14:paraId="64F29668" w14:textId="77777777" w:rsidR="004B3F29" w:rsidRDefault="004B3F29" w:rsidP="004B3F29">
      <w:pPr>
        <w:rPr>
          <w:rFonts w:cs="Times New Roman"/>
        </w:rPr>
      </w:pPr>
    </w:p>
    <w:tbl>
      <w:tblPr>
        <w:tblStyle w:val="TableGrid"/>
        <w:tblW w:w="0" w:type="auto"/>
        <w:jc w:val="center"/>
        <w:tblLook w:val="04A0" w:firstRow="1" w:lastRow="0" w:firstColumn="1" w:lastColumn="0" w:noHBand="0" w:noVBand="1"/>
      </w:tblPr>
      <w:tblGrid>
        <w:gridCol w:w="2796"/>
        <w:gridCol w:w="4536"/>
      </w:tblGrid>
      <w:tr w:rsidR="004B3F29" w14:paraId="7647AEF8" w14:textId="77777777" w:rsidTr="00FF2209">
        <w:trPr>
          <w:trHeight w:val="525"/>
          <w:jc w:val="center"/>
        </w:trPr>
        <w:tc>
          <w:tcPr>
            <w:tcW w:w="4132" w:type="dxa"/>
            <w:gridSpan w:val="2"/>
          </w:tcPr>
          <w:p w14:paraId="4981091E" w14:textId="77777777" w:rsidR="004B3F29" w:rsidRDefault="004B3F29" w:rsidP="00FF2209">
            <w:pPr>
              <w:rPr>
                <w:rFonts w:cs="Times New Roman"/>
              </w:rPr>
            </w:pPr>
            <w:r w:rsidRPr="00ED69AB">
              <w:t>Sign-up</w:t>
            </w:r>
            <w:r w:rsidRPr="00ED69AB">
              <w:rPr>
                <w:rFonts w:cstheme="majorBidi"/>
              </w:rPr>
              <w:t xml:space="preserve"> 01</w:t>
            </w:r>
          </w:p>
        </w:tc>
      </w:tr>
      <w:tr w:rsidR="004B3F29" w14:paraId="6E2606ED" w14:textId="77777777" w:rsidTr="00FF2209">
        <w:trPr>
          <w:trHeight w:val="4324"/>
          <w:jc w:val="center"/>
        </w:trPr>
        <w:tc>
          <w:tcPr>
            <w:tcW w:w="1656" w:type="dxa"/>
          </w:tcPr>
          <w:p w14:paraId="37104F97" w14:textId="77777777" w:rsidR="004B3F29" w:rsidRDefault="004B3F29" w:rsidP="00FF2209">
            <w:pPr>
              <w:jc w:val="center"/>
              <w:rPr>
                <w:rFonts w:cs="Times New Roman"/>
              </w:rPr>
            </w:pPr>
            <w:r>
              <w:rPr>
                <w:noProof/>
              </w:rPr>
              <w:drawing>
                <wp:inline distT="0" distB="0" distL="0" distR="0" wp14:anchorId="403043C5" wp14:editId="16A4ABEB">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2475" w:type="dxa"/>
          </w:tcPr>
          <w:p w14:paraId="07CA1220" w14:textId="77777777" w:rsidR="004B3F29" w:rsidRDefault="004B3F29" w:rsidP="00FF2209">
            <w:pPr>
              <w:rPr>
                <w:rFonts w:cs="Times New Roman"/>
              </w:rPr>
            </w:pPr>
            <w:r>
              <w:rPr>
                <w:noProof/>
              </w:rPr>
              <w:drawing>
                <wp:inline distT="0" distB="0" distL="0" distR="0" wp14:anchorId="4664178F" wp14:editId="08E8A3D7">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page" w:tblpX="2281" w:tblpY="387"/>
        <w:tblOverlap w:val="never"/>
        <w:tblW w:w="0" w:type="auto"/>
        <w:tblLook w:val="04A0" w:firstRow="1" w:lastRow="0" w:firstColumn="1" w:lastColumn="0" w:noHBand="0" w:noVBand="1"/>
      </w:tblPr>
      <w:tblGrid>
        <w:gridCol w:w="3525"/>
      </w:tblGrid>
      <w:tr w:rsidR="004B3F29" w14:paraId="5F37DB32" w14:textId="77777777" w:rsidTr="004B3F29">
        <w:trPr>
          <w:trHeight w:val="410"/>
        </w:trPr>
        <w:tc>
          <w:tcPr>
            <w:tcW w:w="3525" w:type="dxa"/>
          </w:tcPr>
          <w:p w14:paraId="7B0DE5DA" w14:textId="77777777" w:rsidR="004B3F29" w:rsidRDefault="004B3F29" w:rsidP="004B3F29">
            <w:pPr>
              <w:rPr>
                <w:rFonts w:cs="Times New Roman"/>
              </w:rPr>
            </w:pPr>
            <w:r w:rsidRPr="00ED69AB">
              <w:t>Sign-up</w:t>
            </w:r>
            <w:r w:rsidRPr="00ED69AB">
              <w:rPr>
                <w:rFonts w:cstheme="majorBidi"/>
              </w:rPr>
              <w:t xml:space="preserve"> 0</w:t>
            </w:r>
            <w:r>
              <w:rPr>
                <w:rFonts w:cstheme="majorBidi"/>
              </w:rPr>
              <w:t>2</w:t>
            </w:r>
          </w:p>
        </w:tc>
      </w:tr>
      <w:tr w:rsidR="004B3F29" w14:paraId="601E2894" w14:textId="77777777" w:rsidTr="004B3F29">
        <w:trPr>
          <w:trHeight w:val="4545"/>
        </w:trPr>
        <w:tc>
          <w:tcPr>
            <w:tcW w:w="3525" w:type="dxa"/>
          </w:tcPr>
          <w:p w14:paraId="7CE108DE" w14:textId="77777777" w:rsidR="004B3F29" w:rsidRDefault="004B3F29" w:rsidP="004B3F29">
            <w:pPr>
              <w:jc w:val="center"/>
              <w:rPr>
                <w:rFonts w:cs="Times New Roman"/>
              </w:rPr>
            </w:pPr>
            <w:r>
              <w:rPr>
                <w:rFonts w:cs="Times New Roman"/>
              </w:rPr>
              <w:t xml:space="preserve">   </w:t>
            </w:r>
            <w:r>
              <w:rPr>
                <w:noProof/>
              </w:rPr>
              <w:drawing>
                <wp:inline distT="0" distB="0" distL="0" distR="0" wp14:anchorId="0007A065" wp14:editId="3FA0E203">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tbl>
      <w:tblPr>
        <w:tblStyle w:val="TableGrid"/>
        <w:tblpPr w:leftFromText="180" w:rightFromText="180" w:vertAnchor="text" w:horzAnchor="page" w:tblpX="6265" w:tblpY="375"/>
        <w:tblW w:w="0" w:type="auto"/>
        <w:tblLook w:val="04A0" w:firstRow="1" w:lastRow="0" w:firstColumn="1" w:lastColumn="0" w:noHBand="0" w:noVBand="1"/>
      </w:tblPr>
      <w:tblGrid>
        <w:gridCol w:w="3354"/>
      </w:tblGrid>
      <w:tr w:rsidR="004B3F29" w14:paraId="1D12D105" w14:textId="77777777" w:rsidTr="004B3F29">
        <w:trPr>
          <w:trHeight w:val="319"/>
        </w:trPr>
        <w:tc>
          <w:tcPr>
            <w:tcW w:w="3354" w:type="dxa"/>
          </w:tcPr>
          <w:p w14:paraId="0EB6FCF4" w14:textId="77777777" w:rsidR="004B3F29" w:rsidRDefault="004B3F29" w:rsidP="004B3F29">
            <w:pPr>
              <w:rPr>
                <w:rFonts w:cs="Times New Roman"/>
              </w:rPr>
            </w:pPr>
            <w:r w:rsidRPr="00ED69AB">
              <w:t>Sign-up</w:t>
            </w:r>
            <w:r w:rsidRPr="00ED69AB">
              <w:rPr>
                <w:rFonts w:cstheme="majorBidi"/>
              </w:rPr>
              <w:t xml:space="preserve"> 03</w:t>
            </w:r>
          </w:p>
        </w:tc>
      </w:tr>
      <w:tr w:rsidR="004B3F29" w14:paraId="14EF111F" w14:textId="77777777" w:rsidTr="004B3F29">
        <w:trPr>
          <w:trHeight w:val="4643"/>
        </w:trPr>
        <w:tc>
          <w:tcPr>
            <w:tcW w:w="3354" w:type="dxa"/>
          </w:tcPr>
          <w:p w14:paraId="75E95F04" w14:textId="77777777" w:rsidR="004B3F29" w:rsidRDefault="004B3F29" w:rsidP="004B3F29">
            <w:pPr>
              <w:jc w:val="center"/>
              <w:rPr>
                <w:rFonts w:cs="Times New Roman"/>
              </w:rPr>
            </w:pPr>
            <w:r>
              <w:rPr>
                <w:noProof/>
              </w:rPr>
              <w:drawing>
                <wp:inline distT="0" distB="0" distL="0" distR="0" wp14:anchorId="32707EB2" wp14:editId="20B9417E">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48DFB982" w14:textId="77777777" w:rsidR="004B3F29" w:rsidRDefault="004B3F29" w:rsidP="004B3F29">
      <w:pPr>
        <w:rPr>
          <w:rFonts w:cs="Times New Roman"/>
        </w:rPr>
      </w:pPr>
    </w:p>
    <w:p w14:paraId="3D31B276" w14:textId="77777777" w:rsidR="004B3F29" w:rsidRDefault="004B3F29" w:rsidP="004B3F29"/>
    <w:p w14:paraId="36981F9A" w14:textId="77777777" w:rsidR="004B3F29" w:rsidRDefault="004B3F29" w:rsidP="004B3F29"/>
    <w:p w14:paraId="05011C68" w14:textId="77777777" w:rsidR="004B3F29" w:rsidRDefault="004B3F29" w:rsidP="004B3F29"/>
    <w:p w14:paraId="16AB83DF" w14:textId="77777777" w:rsidR="004B3F29" w:rsidRDefault="004B3F29" w:rsidP="004B3F29"/>
    <w:p w14:paraId="4CEEBD6E" w14:textId="7E12358B" w:rsidR="004B3F29" w:rsidRDefault="004B3F29" w:rsidP="004B3F29"/>
    <w:p w14:paraId="1B9D0D3C" w14:textId="73117476" w:rsidR="004B3F29" w:rsidRDefault="004B3F29" w:rsidP="004B3F29"/>
    <w:p w14:paraId="7FADBF82" w14:textId="4798ED1D" w:rsidR="004B3F29" w:rsidRDefault="004B3F29" w:rsidP="004B3F29"/>
    <w:p w14:paraId="50CD5A5C" w14:textId="711059AE" w:rsidR="004B3F29" w:rsidRDefault="004B3F29" w:rsidP="004B3F29"/>
    <w:p w14:paraId="1B4D5562" w14:textId="00D15D1C" w:rsidR="004B3F29" w:rsidRDefault="004B3F29" w:rsidP="004B3F29"/>
    <w:p w14:paraId="7AED99BD" w14:textId="082FEC10" w:rsidR="004B3F29" w:rsidRDefault="004B3F29" w:rsidP="004B3F29"/>
    <w:p w14:paraId="317FDF54" w14:textId="11A7783A" w:rsidR="004B3F29" w:rsidRDefault="004B3F29" w:rsidP="004B3F29"/>
    <w:p w14:paraId="60BC1353" w14:textId="2A3E3138" w:rsidR="004B3F29" w:rsidRDefault="004B3F29" w:rsidP="004B3F29"/>
    <w:p w14:paraId="2EF2F18F" w14:textId="3929C7FA" w:rsidR="004B3F29" w:rsidRDefault="004B3F29" w:rsidP="004B3F29"/>
    <w:p w14:paraId="48C0A0DF" w14:textId="36176105" w:rsidR="004B3F29" w:rsidRDefault="004B3F29" w:rsidP="004B3F29"/>
    <w:tbl>
      <w:tblPr>
        <w:tblStyle w:val="TableGrid"/>
        <w:tblW w:w="0" w:type="auto"/>
        <w:jc w:val="center"/>
        <w:tblLook w:val="04A0" w:firstRow="1" w:lastRow="0" w:firstColumn="1" w:lastColumn="0" w:noHBand="0" w:noVBand="1"/>
      </w:tblPr>
      <w:tblGrid>
        <w:gridCol w:w="9016"/>
      </w:tblGrid>
      <w:tr w:rsidR="004B3F29" w14:paraId="6BFB62EC" w14:textId="77777777" w:rsidTr="00FF2209">
        <w:trPr>
          <w:trHeight w:val="525"/>
          <w:jc w:val="center"/>
        </w:trPr>
        <w:tc>
          <w:tcPr>
            <w:tcW w:w="4132" w:type="dxa"/>
          </w:tcPr>
          <w:p w14:paraId="170312F8" w14:textId="77777777" w:rsidR="004B3F29" w:rsidRDefault="004B3F29" w:rsidP="00FF2209">
            <w:pPr>
              <w:rPr>
                <w:rFonts w:cs="Times New Roman"/>
              </w:rPr>
            </w:pPr>
            <w:r w:rsidRPr="00ED69AB">
              <w:lastRenderedPageBreak/>
              <w:t>Sign-up</w:t>
            </w:r>
            <w:r w:rsidRPr="00ED69AB">
              <w:rPr>
                <w:rFonts w:cstheme="majorBidi"/>
              </w:rPr>
              <w:t xml:space="preserve"> 01</w:t>
            </w:r>
          </w:p>
        </w:tc>
      </w:tr>
      <w:tr w:rsidR="004B3F29" w14:paraId="2490034A" w14:textId="77777777" w:rsidTr="00FF2209">
        <w:trPr>
          <w:trHeight w:val="2780"/>
          <w:jc w:val="center"/>
        </w:trPr>
        <w:tc>
          <w:tcPr>
            <w:tcW w:w="2476" w:type="dxa"/>
          </w:tcPr>
          <w:p w14:paraId="260EE5BB" w14:textId="77777777" w:rsidR="004B3F29" w:rsidRDefault="004B3F29" w:rsidP="00FF2209">
            <w:pPr>
              <w:rPr>
                <w:rFonts w:cs="Times New Roman"/>
              </w:rPr>
            </w:pPr>
            <w:r>
              <w:rPr>
                <w:noProof/>
              </w:rPr>
              <w:drawing>
                <wp:inline distT="0" distB="0" distL="0" distR="0" wp14:anchorId="63A1DAF8" wp14:editId="535A3BED">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B3F29" w14:paraId="3F8B7204" w14:textId="77777777" w:rsidTr="00FF2209">
        <w:trPr>
          <w:trHeight w:val="4324"/>
          <w:jc w:val="center"/>
        </w:trPr>
        <w:tc>
          <w:tcPr>
            <w:tcW w:w="2476" w:type="dxa"/>
          </w:tcPr>
          <w:p w14:paraId="43DAE4E1" w14:textId="77777777" w:rsidR="004B3F29" w:rsidRDefault="004B3F29" w:rsidP="00FF2209">
            <w:pPr>
              <w:rPr>
                <w:noProof/>
              </w:rPr>
            </w:pPr>
            <w:r>
              <w:rPr>
                <w:noProof/>
              </w:rPr>
              <w:drawing>
                <wp:inline distT="0" distB="0" distL="0" distR="0" wp14:anchorId="47B9D926" wp14:editId="3FCC6FC8">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BC88780" w14:textId="77777777" w:rsidR="004B3F29" w:rsidRDefault="004B3F29" w:rsidP="004B3F29"/>
    <w:tbl>
      <w:tblPr>
        <w:tblStyle w:val="TableGrid"/>
        <w:tblW w:w="0" w:type="auto"/>
        <w:jc w:val="center"/>
        <w:tblLook w:val="04A0" w:firstRow="1" w:lastRow="0" w:firstColumn="1" w:lastColumn="0" w:noHBand="0" w:noVBand="1"/>
      </w:tblPr>
      <w:tblGrid>
        <w:gridCol w:w="9016"/>
      </w:tblGrid>
      <w:tr w:rsidR="004B3F29" w14:paraId="7BA92D6D" w14:textId="77777777" w:rsidTr="00FF2209">
        <w:trPr>
          <w:trHeight w:val="525"/>
          <w:jc w:val="center"/>
        </w:trPr>
        <w:tc>
          <w:tcPr>
            <w:tcW w:w="9216" w:type="dxa"/>
          </w:tcPr>
          <w:p w14:paraId="7DE6005F" w14:textId="77777777" w:rsidR="004B3F29" w:rsidRDefault="004B3F29" w:rsidP="00FF2209">
            <w:pPr>
              <w:rPr>
                <w:rFonts w:cs="Times New Roman"/>
              </w:rPr>
            </w:pPr>
            <w:r w:rsidRPr="00ED69AB">
              <w:t>Sign-up</w:t>
            </w:r>
            <w:r w:rsidRPr="00ED69AB">
              <w:rPr>
                <w:rFonts w:cstheme="majorBidi"/>
              </w:rPr>
              <w:t xml:space="preserve"> 0</w:t>
            </w:r>
            <w:r>
              <w:rPr>
                <w:rFonts w:cstheme="majorBidi"/>
              </w:rPr>
              <w:t>2</w:t>
            </w:r>
          </w:p>
        </w:tc>
      </w:tr>
      <w:tr w:rsidR="004B3F29" w14:paraId="5EF7D1CE" w14:textId="77777777" w:rsidTr="00FF2209">
        <w:trPr>
          <w:trHeight w:val="2780"/>
          <w:jc w:val="center"/>
        </w:trPr>
        <w:tc>
          <w:tcPr>
            <w:tcW w:w="9216" w:type="dxa"/>
          </w:tcPr>
          <w:p w14:paraId="2440A49D" w14:textId="77777777" w:rsidR="004B3F29" w:rsidRDefault="004B3F29" w:rsidP="00FF2209">
            <w:pPr>
              <w:rPr>
                <w:rFonts w:cs="Times New Roman"/>
              </w:rPr>
            </w:pPr>
            <w:r>
              <w:rPr>
                <w:noProof/>
              </w:rPr>
              <w:drawing>
                <wp:inline distT="0" distB="0" distL="0" distR="0" wp14:anchorId="21733640" wp14:editId="5BF4E80D">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438C392" w14:textId="77777777" w:rsidR="004B3F29" w:rsidRDefault="004B3F29" w:rsidP="004B3F29"/>
    <w:tbl>
      <w:tblPr>
        <w:tblStyle w:val="TableGrid"/>
        <w:tblW w:w="0" w:type="auto"/>
        <w:jc w:val="center"/>
        <w:tblLook w:val="04A0" w:firstRow="1" w:lastRow="0" w:firstColumn="1" w:lastColumn="0" w:noHBand="0" w:noVBand="1"/>
      </w:tblPr>
      <w:tblGrid>
        <w:gridCol w:w="9016"/>
      </w:tblGrid>
      <w:tr w:rsidR="004B3F29" w14:paraId="35716515" w14:textId="77777777" w:rsidTr="00FF2209">
        <w:trPr>
          <w:trHeight w:val="525"/>
          <w:jc w:val="center"/>
        </w:trPr>
        <w:tc>
          <w:tcPr>
            <w:tcW w:w="9216" w:type="dxa"/>
          </w:tcPr>
          <w:p w14:paraId="70B39BEA" w14:textId="77777777" w:rsidR="004B3F29" w:rsidRDefault="004B3F29" w:rsidP="00FF2209">
            <w:pPr>
              <w:rPr>
                <w:rFonts w:cs="Times New Roman"/>
              </w:rPr>
            </w:pPr>
            <w:r w:rsidRPr="00ED69AB">
              <w:t>Sign-up</w:t>
            </w:r>
            <w:r w:rsidRPr="00ED69AB">
              <w:rPr>
                <w:rFonts w:cstheme="majorBidi"/>
              </w:rPr>
              <w:t xml:space="preserve"> 0</w:t>
            </w:r>
            <w:r>
              <w:rPr>
                <w:rFonts w:cstheme="majorBidi"/>
              </w:rPr>
              <w:t>3</w:t>
            </w:r>
          </w:p>
        </w:tc>
      </w:tr>
      <w:tr w:rsidR="004B3F29" w14:paraId="560BD82A" w14:textId="77777777" w:rsidTr="00FF2209">
        <w:trPr>
          <w:trHeight w:val="2780"/>
          <w:jc w:val="center"/>
        </w:trPr>
        <w:tc>
          <w:tcPr>
            <w:tcW w:w="9216" w:type="dxa"/>
          </w:tcPr>
          <w:p w14:paraId="5A3FA0E2" w14:textId="77777777" w:rsidR="004B3F29" w:rsidRDefault="004B3F29" w:rsidP="00FF2209">
            <w:pPr>
              <w:rPr>
                <w:rFonts w:cs="Times New Roman"/>
              </w:rPr>
            </w:pPr>
            <w:r>
              <w:rPr>
                <w:noProof/>
              </w:rPr>
              <w:lastRenderedPageBreak/>
              <w:drawing>
                <wp:inline distT="0" distB="0" distL="0" distR="0" wp14:anchorId="5D771A68" wp14:editId="3D3CDFE6">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F842A0" w14:textId="77777777" w:rsidR="0089203F" w:rsidRDefault="0089203F" w:rsidP="0089203F"/>
    <w:p w14:paraId="6C20BEE7" w14:textId="77777777" w:rsidR="0089203F" w:rsidRPr="00ED69AB" w:rsidRDefault="0089203F" w:rsidP="00125AD6">
      <w:pPr>
        <w:pStyle w:val="ListParagraph"/>
        <w:numPr>
          <w:ilvl w:val="0"/>
          <w:numId w:val="47"/>
        </w:numPr>
      </w:pPr>
      <w:r w:rsidRPr="00ED69AB">
        <w:t>Sign-in:</w:t>
      </w:r>
    </w:p>
    <w:tbl>
      <w:tblPr>
        <w:tblW w:w="8476" w:type="dxa"/>
        <w:jc w:val="center"/>
        <w:tblLook w:val="04A0" w:firstRow="1" w:lastRow="0" w:firstColumn="1" w:lastColumn="0" w:noHBand="0" w:noVBand="1"/>
      </w:tblPr>
      <w:tblGrid>
        <w:gridCol w:w="2950"/>
        <w:gridCol w:w="3438"/>
        <w:gridCol w:w="2088"/>
      </w:tblGrid>
      <w:tr w:rsidR="0089203F" w:rsidRPr="00ED69AB" w14:paraId="36582713"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F488866" w14:textId="77777777" w:rsidR="0089203F" w:rsidRPr="00ED69AB" w:rsidRDefault="0089203F" w:rsidP="00FF2209">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CA57ADC" w14:textId="77777777" w:rsidR="0089203F" w:rsidRPr="00ED69AB" w:rsidRDefault="0089203F" w:rsidP="00FF2209">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367208A" w14:textId="77777777" w:rsidR="0089203F" w:rsidRPr="00ED69AB" w:rsidRDefault="0089203F" w:rsidP="00FF2209">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89203F" w:rsidRPr="00ED69AB" w14:paraId="580D1989"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EDFCEAE" w14:textId="77777777" w:rsidR="0089203F" w:rsidRPr="00ED69AB" w:rsidRDefault="0089203F" w:rsidP="00FF2209">
            <w:pPr>
              <w:spacing w:after="0" w:line="240" w:lineRule="auto"/>
              <w:rPr>
                <w:rFonts w:cstheme="majorBidi"/>
              </w:rPr>
            </w:pPr>
            <w:r w:rsidRPr="00ED69AB">
              <w:t>Sign-i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B08CDB1" w14:textId="77777777" w:rsidR="0089203F" w:rsidRPr="00ED69AB" w:rsidRDefault="0089203F" w:rsidP="00FF2209">
            <w:pPr>
              <w:spacing w:after="0" w:line="240" w:lineRule="auto"/>
              <w:jc w:val="center"/>
              <w:rPr>
                <w:rFonts w:cstheme="majorBidi"/>
              </w:rPr>
            </w:pPr>
            <w:r w:rsidRPr="00ED69AB">
              <w:rPr>
                <w:rFonts w:cstheme="majorBidi"/>
              </w:rPr>
              <w:t>VIP user signs in successfully.</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C7C91B" w14:textId="77777777" w:rsidR="0089203F" w:rsidRPr="00ED69AB" w:rsidRDefault="0089203F" w:rsidP="00FF2209">
            <w:pPr>
              <w:spacing w:after="0" w:line="240" w:lineRule="auto"/>
              <w:jc w:val="center"/>
              <w:rPr>
                <w:rFonts w:cstheme="majorBidi"/>
              </w:rPr>
            </w:pPr>
          </w:p>
          <w:p w14:paraId="7A7AE76C" w14:textId="77777777" w:rsidR="0089203F" w:rsidRPr="00ED69AB" w:rsidRDefault="0089203F" w:rsidP="00FF2209">
            <w:pPr>
              <w:spacing w:after="0" w:line="240" w:lineRule="auto"/>
              <w:jc w:val="center"/>
              <w:rPr>
                <w:rFonts w:cstheme="majorBidi"/>
              </w:rPr>
            </w:pPr>
          </w:p>
        </w:tc>
      </w:tr>
      <w:tr w:rsidR="0089203F" w:rsidRPr="00ED69AB" w14:paraId="0ADD6330" w14:textId="77777777" w:rsidTr="00FF2209">
        <w:trPr>
          <w:trHeight w:val="897"/>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9998DFD" w14:textId="77777777" w:rsidR="0089203F" w:rsidRPr="00ED69AB" w:rsidRDefault="0089203F" w:rsidP="00FF2209">
            <w:pPr>
              <w:spacing w:after="0" w:line="240" w:lineRule="auto"/>
              <w:rPr>
                <w:rFonts w:cstheme="majorBidi"/>
              </w:rPr>
            </w:pPr>
            <w:r w:rsidRPr="00ED69AB">
              <w:t>Sign-i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2E8E7FE" w14:textId="77777777" w:rsidR="0089203F" w:rsidRPr="00ED69AB" w:rsidRDefault="0089203F" w:rsidP="00FF2209">
            <w:pPr>
              <w:spacing w:after="0" w:line="240" w:lineRule="auto"/>
              <w:jc w:val="center"/>
              <w:rPr>
                <w:rFonts w:cstheme="majorBidi"/>
              </w:rPr>
            </w:pPr>
            <w:r w:rsidRPr="00ED69AB">
              <w:rPr>
                <w:rFonts w:cstheme="majorBidi"/>
              </w:rPr>
              <w:t>VIP user uses a wrong email address and/or passwor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18E73F" w14:textId="77777777" w:rsidR="0089203F" w:rsidRPr="00ED69AB" w:rsidRDefault="0089203F" w:rsidP="00FF2209">
            <w:pPr>
              <w:spacing w:after="0" w:line="240" w:lineRule="auto"/>
              <w:jc w:val="center"/>
              <w:rPr>
                <w:rFonts w:cstheme="majorBidi"/>
              </w:rPr>
            </w:pPr>
          </w:p>
          <w:p w14:paraId="026C2BEA" w14:textId="77777777" w:rsidR="0089203F" w:rsidRPr="00ED69AB" w:rsidRDefault="0089203F" w:rsidP="00FF2209">
            <w:pPr>
              <w:spacing w:after="0" w:line="240" w:lineRule="auto"/>
              <w:jc w:val="center"/>
              <w:rPr>
                <w:rFonts w:cstheme="majorBidi"/>
              </w:rPr>
            </w:pPr>
          </w:p>
        </w:tc>
      </w:tr>
    </w:tbl>
    <w:p w14:paraId="3C84A4AA" w14:textId="77777777" w:rsidR="0089203F" w:rsidRDefault="0089203F" w:rsidP="0089203F">
      <w:pPr>
        <w:rPr>
          <w:rFonts w:cs="Times New Roman"/>
        </w:rPr>
      </w:pPr>
    </w:p>
    <w:tbl>
      <w:tblPr>
        <w:tblStyle w:val="TableGrid"/>
        <w:tblpPr w:leftFromText="180" w:rightFromText="180" w:vertAnchor="text" w:horzAnchor="page" w:tblpX="2281" w:tblpY="452"/>
        <w:tblOverlap w:val="never"/>
        <w:tblW w:w="0" w:type="auto"/>
        <w:tblLook w:val="04A0" w:firstRow="1" w:lastRow="0" w:firstColumn="1" w:lastColumn="0" w:noHBand="0" w:noVBand="1"/>
      </w:tblPr>
      <w:tblGrid>
        <w:gridCol w:w="3482"/>
      </w:tblGrid>
      <w:tr w:rsidR="0089203F" w14:paraId="29ADC907" w14:textId="77777777" w:rsidTr="0089203F">
        <w:trPr>
          <w:trHeight w:val="444"/>
        </w:trPr>
        <w:tc>
          <w:tcPr>
            <w:tcW w:w="3482" w:type="dxa"/>
          </w:tcPr>
          <w:p w14:paraId="3ED5C32F" w14:textId="77777777" w:rsidR="0089203F" w:rsidRDefault="0089203F" w:rsidP="0089203F">
            <w:pPr>
              <w:rPr>
                <w:rFonts w:cs="Times New Roman"/>
              </w:rPr>
            </w:pPr>
            <w:r w:rsidRPr="00ED69AB">
              <w:t>Sign-in</w:t>
            </w:r>
            <w:r w:rsidRPr="00ED69AB">
              <w:rPr>
                <w:rFonts w:cstheme="majorBidi"/>
              </w:rPr>
              <w:t xml:space="preserve"> 01</w:t>
            </w:r>
          </w:p>
        </w:tc>
      </w:tr>
      <w:tr w:rsidR="0089203F" w14:paraId="7AB13C77" w14:textId="77777777" w:rsidTr="0089203F">
        <w:trPr>
          <w:trHeight w:val="4908"/>
        </w:trPr>
        <w:tc>
          <w:tcPr>
            <w:tcW w:w="3482" w:type="dxa"/>
          </w:tcPr>
          <w:p w14:paraId="0B05DB0D" w14:textId="77777777" w:rsidR="0089203F" w:rsidRDefault="0089203F" w:rsidP="0089203F">
            <w:pPr>
              <w:jc w:val="center"/>
              <w:rPr>
                <w:rFonts w:cs="Times New Roman"/>
              </w:rPr>
            </w:pPr>
            <w:r>
              <w:rPr>
                <w:noProof/>
              </w:rPr>
              <w:drawing>
                <wp:inline distT="0" distB="0" distL="0" distR="0" wp14:anchorId="7C698AA7" wp14:editId="5F55418C">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p w14:paraId="47ADE87F" w14:textId="77777777" w:rsidR="0089203F" w:rsidRDefault="0089203F" w:rsidP="0089203F">
      <w:pPr>
        <w:rPr>
          <w:rFonts w:cs="Times New Roman"/>
        </w:rPr>
      </w:pPr>
    </w:p>
    <w:tbl>
      <w:tblPr>
        <w:tblStyle w:val="TableGrid"/>
        <w:tblW w:w="0" w:type="auto"/>
        <w:jc w:val="center"/>
        <w:tblLook w:val="04A0" w:firstRow="1" w:lastRow="0" w:firstColumn="1" w:lastColumn="0" w:noHBand="0" w:noVBand="1"/>
      </w:tblPr>
      <w:tblGrid>
        <w:gridCol w:w="3329"/>
      </w:tblGrid>
      <w:tr w:rsidR="0089203F" w14:paraId="6D03B222" w14:textId="77777777" w:rsidTr="0089203F">
        <w:trPr>
          <w:trHeight w:val="340"/>
          <w:jc w:val="center"/>
        </w:trPr>
        <w:tc>
          <w:tcPr>
            <w:tcW w:w="3329" w:type="dxa"/>
          </w:tcPr>
          <w:p w14:paraId="0582264B" w14:textId="77777777" w:rsidR="0089203F" w:rsidRDefault="0089203F" w:rsidP="00FF2209">
            <w:pPr>
              <w:rPr>
                <w:rFonts w:cs="Times New Roman"/>
              </w:rPr>
            </w:pPr>
            <w:r w:rsidRPr="00ED69AB">
              <w:t>Sign-in</w:t>
            </w:r>
            <w:r w:rsidRPr="00ED69AB">
              <w:rPr>
                <w:rFonts w:cstheme="majorBidi"/>
              </w:rPr>
              <w:t xml:space="preserve"> 02</w:t>
            </w:r>
            <w:r>
              <w:rPr>
                <w:rFonts w:cstheme="majorBidi"/>
              </w:rPr>
              <w:t xml:space="preserve"> </w:t>
            </w:r>
          </w:p>
        </w:tc>
      </w:tr>
      <w:tr w:rsidR="0089203F" w14:paraId="3C6563A6" w14:textId="77777777" w:rsidTr="0089203F">
        <w:trPr>
          <w:trHeight w:val="5038"/>
          <w:jc w:val="center"/>
        </w:trPr>
        <w:tc>
          <w:tcPr>
            <w:tcW w:w="3329" w:type="dxa"/>
          </w:tcPr>
          <w:p w14:paraId="41D5A69B" w14:textId="77777777" w:rsidR="0089203F" w:rsidRDefault="0089203F" w:rsidP="00FF2209">
            <w:pPr>
              <w:jc w:val="center"/>
              <w:rPr>
                <w:rFonts w:cs="Times New Roman"/>
              </w:rPr>
            </w:pPr>
            <w:r>
              <w:rPr>
                <w:noProof/>
              </w:rPr>
              <mc:AlternateContent>
                <mc:Choice Requires="wps">
                  <w:drawing>
                    <wp:anchor distT="0" distB="0" distL="114300" distR="114300" simplePos="0" relativeHeight="251682816" behindDoc="0" locked="0" layoutInCell="1" allowOverlap="1" wp14:anchorId="6C5CE353" wp14:editId="45D6FFC4">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957377C" w14:textId="77777777" w:rsidR="0089203F" w:rsidRPr="00123A60" w:rsidRDefault="0089203F" w:rsidP="0089203F">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5CE35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85" type="#_x0000_t66" style="position:absolute;left:0;text-align:left;margin-left:92.45pt;margin-top:81.35pt;width:84.6pt;height: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" adj="3638" fillcolor="white [3201]" strokecolor="#4472c4 [3204]" strokeweight="1pt">
                      <v:textbox>
                        <w:txbxContent>
                          <w:p w14:paraId="1957377C" w14:textId="77777777" w:rsidR="0089203F" w:rsidRPr="00123A60" w:rsidRDefault="0089203F" w:rsidP="0089203F">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3CDCBE11" wp14:editId="0F2DFF1D">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bl>
    <w:p w14:paraId="18AC9AE5" w14:textId="77777777" w:rsidR="0089203F" w:rsidRDefault="0089203F" w:rsidP="0089203F"/>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89203F" w14:paraId="281E1A66" w14:textId="77777777" w:rsidTr="00FF2209">
        <w:trPr>
          <w:trHeight w:val="351"/>
        </w:trPr>
        <w:tc>
          <w:tcPr>
            <w:tcW w:w="9350" w:type="dxa"/>
          </w:tcPr>
          <w:p w14:paraId="30BEF086" w14:textId="77777777" w:rsidR="0089203F" w:rsidRDefault="0089203F" w:rsidP="00FF2209">
            <w:pPr>
              <w:rPr>
                <w:rFonts w:cs="Times New Roman"/>
              </w:rPr>
            </w:pPr>
            <w:r w:rsidRPr="00ED69AB">
              <w:lastRenderedPageBreak/>
              <w:t>Sign-in</w:t>
            </w:r>
            <w:r w:rsidRPr="00ED69AB">
              <w:rPr>
                <w:rFonts w:cstheme="majorBidi"/>
              </w:rPr>
              <w:t xml:space="preserve"> 01</w:t>
            </w:r>
          </w:p>
        </w:tc>
      </w:tr>
      <w:tr w:rsidR="0089203F" w14:paraId="3F1CF450" w14:textId="77777777" w:rsidTr="00FF2209">
        <w:trPr>
          <w:trHeight w:val="3879"/>
        </w:trPr>
        <w:tc>
          <w:tcPr>
            <w:tcW w:w="9350" w:type="dxa"/>
          </w:tcPr>
          <w:p w14:paraId="25E78D1A" w14:textId="77777777" w:rsidR="0089203F" w:rsidRDefault="0089203F" w:rsidP="00FF2209">
            <w:pPr>
              <w:jc w:val="center"/>
              <w:rPr>
                <w:rFonts w:cs="Times New Roman"/>
              </w:rPr>
            </w:pPr>
            <w:r>
              <w:rPr>
                <w:noProof/>
              </w:rPr>
              <w:drawing>
                <wp:inline distT="0" distB="0" distL="0" distR="0" wp14:anchorId="3E23F2D2" wp14:editId="042740ED">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54D5810B" w14:textId="77777777" w:rsidR="0089203F" w:rsidRDefault="0089203F" w:rsidP="0089203F"/>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89203F" w14:paraId="15158248" w14:textId="77777777" w:rsidTr="00FF2209">
        <w:trPr>
          <w:trHeight w:val="351"/>
        </w:trPr>
        <w:tc>
          <w:tcPr>
            <w:tcW w:w="9350" w:type="dxa"/>
          </w:tcPr>
          <w:p w14:paraId="1DC476FD" w14:textId="77777777" w:rsidR="0089203F" w:rsidRDefault="0089203F" w:rsidP="00FF2209">
            <w:pPr>
              <w:rPr>
                <w:rFonts w:cs="Times New Roman"/>
              </w:rPr>
            </w:pPr>
            <w:r w:rsidRPr="00ED69AB">
              <w:t>Sign-in</w:t>
            </w:r>
            <w:r w:rsidRPr="00ED69AB">
              <w:rPr>
                <w:rFonts w:cstheme="majorBidi"/>
              </w:rPr>
              <w:t xml:space="preserve"> 0</w:t>
            </w:r>
            <w:r>
              <w:rPr>
                <w:rFonts w:cstheme="majorBidi"/>
              </w:rPr>
              <w:t>2</w:t>
            </w:r>
          </w:p>
        </w:tc>
      </w:tr>
      <w:tr w:rsidR="0089203F" w14:paraId="5EF5928B" w14:textId="77777777" w:rsidTr="00FF2209">
        <w:trPr>
          <w:trHeight w:val="2267"/>
        </w:trPr>
        <w:tc>
          <w:tcPr>
            <w:tcW w:w="9350" w:type="dxa"/>
          </w:tcPr>
          <w:p w14:paraId="7533CABC" w14:textId="77777777" w:rsidR="0089203F" w:rsidRDefault="0089203F" w:rsidP="00FF2209">
            <w:pPr>
              <w:rPr>
                <w:rFonts w:cs="Times New Roman"/>
              </w:rPr>
            </w:pPr>
            <w:r>
              <w:rPr>
                <w:noProof/>
              </w:rPr>
              <w:drawing>
                <wp:inline distT="0" distB="0" distL="0" distR="0" wp14:anchorId="70F28761" wp14:editId="234098CA">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0BDB45" w14:textId="77777777" w:rsidR="004237C8" w:rsidRDefault="004237C8" w:rsidP="004237C8"/>
    <w:p w14:paraId="3AE7B81D" w14:textId="77777777" w:rsidR="004237C8" w:rsidRPr="00ED69AB" w:rsidRDefault="004237C8" w:rsidP="00125AD6">
      <w:pPr>
        <w:pStyle w:val="ListParagraph"/>
        <w:numPr>
          <w:ilvl w:val="0"/>
          <w:numId w:val="47"/>
        </w:numPr>
      </w:pPr>
      <w:r w:rsidRPr="00ED69AB">
        <w:rPr>
          <w:rFonts w:cstheme="minorHAnsi"/>
          <w:color w:val="000000"/>
          <w:u w:color="000000"/>
        </w:rPr>
        <w:t>Reserve Parking</w:t>
      </w:r>
      <w:r w:rsidRPr="00ED69AB">
        <w:t>:</w:t>
      </w:r>
    </w:p>
    <w:tbl>
      <w:tblPr>
        <w:tblW w:w="8331" w:type="dxa"/>
        <w:jc w:val="center"/>
        <w:tblLook w:val="04A0" w:firstRow="1" w:lastRow="0" w:firstColumn="1" w:lastColumn="0" w:noHBand="0" w:noVBand="1"/>
      </w:tblPr>
      <w:tblGrid>
        <w:gridCol w:w="2900"/>
        <w:gridCol w:w="3379"/>
        <w:gridCol w:w="2052"/>
      </w:tblGrid>
      <w:tr w:rsidR="004237C8" w:rsidRPr="00ED69AB" w14:paraId="7566D4BA" w14:textId="77777777" w:rsidTr="00FF2209">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68F0667" w14:textId="77777777" w:rsidR="004237C8" w:rsidRPr="00ED69AB" w:rsidRDefault="004237C8" w:rsidP="00FF2209">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7F57D67" w14:textId="77777777" w:rsidR="004237C8" w:rsidRPr="00ED69AB" w:rsidRDefault="004237C8" w:rsidP="00FF2209">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FD8A60B" w14:textId="77777777" w:rsidR="004237C8" w:rsidRPr="00ED69AB" w:rsidRDefault="004237C8"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4237C8" w:rsidRPr="00ED69AB" w14:paraId="557E57EB" w14:textId="77777777" w:rsidTr="00FF2209">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4FBD085" w14:textId="77777777" w:rsidR="004237C8" w:rsidRPr="00ED69AB" w:rsidRDefault="004237C8" w:rsidP="00FF2209">
            <w:pPr>
              <w:rPr>
                <w:rFonts w:cstheme="majorBidi"/>
              </w:rPr>
            </w:pPr>
            <w:r w:rsidRPr="00ED69AB">
              <w:rPr>
                <w:rFonts w:cstheme="minorHAnsi"/>
                <w:color w:val="000000"/>
                <w:u w:color="000000"/>
              </w:rPr>
              <w:t>Reserve Parking</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7B35FD" w14:textId="77777777" w:rsidR="004237C8" w:rsidRPr="00ED69AB" w:rsidRDefault="004237C8" w:rsidP="00FF2209">
            <w:pPr>
              <w:jc w:val="center"/>
              <w:rPr>
                <w:rFonts w:cstheme="minorHAnsi"/>
              </w:rPr>
            </w:pPr>
            <w:r w:rsidRPr="00ED69AB">
              <w:rPr>
                <w:rFonts w:cstheme="minorHAnsi"/>
              </w:rPr>
              <w:t>VIP user reserves a parking spot successfull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0D3032D" w14:textId="77777777" w:rsidR="004237C8" w:rsidRPr="00ED69AB" w:rsidRDefault="004237C8" w:rsidP="00FF2209">
            <w:pPr>
              <w:jc w:val="center"/>
              <w:rPr>
                <w:rFonts w:cstheme="majorBidi"/>
              </w:rPr>
            </w:pPr>
          </w:p>
          <w:p w14:paraId="4A2DAE23" w14:textId="77777777" w:rsidR="004237C8" w:rsidRPr="00ED69AB" w:rsidRDefault="004237C8" w:rsidP="00FF2209">
            <w:pPr>
              <w:jc w:val="center"/>
              <w:rPr>
                <w:rFonts w:cstheme="majorBidi"/>
              </w:rPr>
            </w:pPr>
          </w:p>
        </w:tc>
      </w:tr>
      <w:tr w:rsidR="004237C8" w:rsidRPr="00ED69AB" w14:paraId="6DFD556C" w14:textId="77777777" w:rsidTr="00FF2209">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AFFBF17" w14:textId="77777777" w:rsidR="004237C8" w:rsidRPr="00ED69AB" w:rsidRDefault="004237C8" w:rsidP="00FF2209">
            <w:pPr>
              <w:rPr>
                <w:rFonts w:cstheme="majorBidi"/>
              </w:rPr>
            </w:pPr>
            <w:r w:rsidRPr="00ED69AB">
              <w:rPr>
                <w:rFonts w:cstheme="minorHAnsi"/>
                <w:color w:val="000000"/>
                <w:u w:color="000000"/>
              </w:rPr>
              <w:t>Reserve Parking</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052C4B2" w14:textId="77777777" w:rsidR="004237C8" w:rsidRPr="00ED69AB" w:rsidRDefault="004237C8" w:rsidP="00FF2209">
            <w:pPr>
              <w:jc w:val="center"/>
              <w:rPr>
                <w:rFonts w:cstheme="minorHAnsi"/>
              </w:rPr>
            </w:pPr>
            <w:r w:rsidRPr="00ED69AB">
              <w:rPr>
                <w:rFonts w:cstheme="minorHAnsi"/>
              </w:rPr>
              <w:t>VIP user already has a reservation at the selected time he/she wants to reserve on.</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250DDDF" w14:textId="77777777" w:rsidR="004237C8" w:rsidRPr="00ED69AB" w:rsidRDefault="004237C8" w:rsidP="00FF2209">
            <w:pPr>
              <w:jc w:val="center"/>
              <w:rPr>
                <w:rFonts w:cstheme="majorBidi"/>
              </w:rPr>
            </w:pPr>
          </w:p>
          <w:p w14:paraId="635C7B91" w14:textId="77777777" w:rsidR="004237C8" w:rsidRPr="00ED69AB" w:rsidRDefault="004237C8" w:rsidP="00FF2209">
            <w:pPr>
              <w:jc w:val="center"/>
              <w:rPr>
                <w:rFonts w:cstheme="majorBidi"/>
              </w:rPr>
            </w:pPr>
          </w:p>
        </w:tc>
      </w:tr>
      <w:tr w:rsidR="004237C8" w:rsidRPr="00ED69AB" w14:paraId="30E52D0D"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AC2F1B8" w14:textId="77777777" w:rsidR="004237C8" w:rsidRPr="00ED69AB" w:rsidRDefault="004237C8" w:rsidP="00FF2209">
            <w:pPr>
              <w:rPr>
                <w:rFonts w:cstheme="majorBidi"/>
              </w:rPr>
            </w:pPr>
            <w:r w:rsidRPr="00ED69AB">
              <w:rPr>
                <w:rFonts w:cstheme="minorHAnsi"/>
                <w:color w:val="000000"/>
                <w:u w:color="000000"/>
              </w:rPr>
              <w:t>Reserve Parking</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BFDF76" w14:textId="77777777" w:rsidR="004237C8" w:rsidRPr="00ED69AB" w:rsidRDefault="004237C8" w:rsidP="00FF2209">
            <w:pPr>
              <w:jc w:val="center"/>
              <w:rPr>
                <w:rFonts w:cstheme="minorHAnsi"/>
              </w:rPr>
            </w:pPr>
            <w:r w:rsidRPr="00ED69AB">
              <w:rPr>
                <w:rFonts w:cstheme="minorHAnsi"/>
              </w:rPr>
              <w:t>VIP user tries to reserve at a time where there is no available parking spot.</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2EC6D83" w14:textId="77777777" w:rsidR="004237C8" w:rsidRPr="00ED69AB" w:rsidRDefault="004237C8" w:rsidP="00FF2209">
            <w:pPr>
              <w:jc w:val="center"/>
              <w:rPr>
                <w:rFonts w:cstheme="majorBidi"/>
              </w:rPr>
            </w:pPr>
          </w:p>
          <w:p w14:paraId="0332048C" w14:textId="77777777" w:rsidR="004237C8" w:rsidRPr="00ED69AB" w:rsidRDefault="004237C8" w:rsidP="00FF2209">
            <w:pPr>
              <w:jc w:val="center"/>
              <w:rPr>
                <w:rFonts w:cstheme="majorBidi"/>
              </w:rPr>
            </w:pPr>
          </w:p>
        </w:tc>
      </w:tr>
      <w:tr w:rsidR="004237C8" w:rsidRPr="00ED69AB" w14:paraId="343F3B1C"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2FE1C6C" w14:textId="77777777" w:rsidR="004237C8" w:rsidRPr="00ED69AB" w:rsidRDefault="004237C8" w:rsidP="00FF2209">
            <w:pPr>
              <w:rPr>
                <w:rFonts w:cstheme="minorHAnsi"/>
                <w:color w:val="000000"/>
                <w:u w:color="000000"/>
              </w:rPr>
            </w:pPr>
            <w:r w:rsidRPr="00BD7F66">
              <w:rPr>
                <w:rFonts w:cstheme="minorHAnsi"/>
                <w:color w:val="000000"/>
                <w:u w:color="000000"/>
              </w:rPr>
              <w:lastRenderedPageBreak/>
              <w:t>Reserve Parking</w:t>
            </w:r>
            <w:r w:rsidRPr="00BD7F66">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953DC4" w14:textId="77777777" w:rsidR="004237C8" w:rsidRPr="00ED69AB" w:rsidRDefault="004237C8" w:rsidP="00FF2209">
            <w:pPr>
              <w:jc w:val="center"/>
              <w:rPr>
                <w:rFonts w:cstheme="minorHAnsi"/>
              </w:rPr>
            </w:pPr>
            <w:r w:rsidRPr="00ED69AB">
              <w:rPr>
                <w:rFonts w:cstheme="minorHAnsi"/>
              </w:rPr>
              <w:t xml:space="preserve">VIP user tries to reserve before the allowable reservation time which is same day or one day before. </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6F5C92" w14:textId="77777777" w:rsidR="004237C8" w:rsidRPr="00ED69AB" w:rsidRDefault="004237C8" w:rsidP="00FF2209">
            <w:pPr>
              <w:jc w:val="center"/>
              <w:rPr>
                <w:rFonts w:cstheme="majorBidi"/>
              </w:rPr>
            </w:pPr>
          </w:p>
        </w:tc>
      </w:tr>
      <w:tr w:rsidR="004237C8" w:rsidRPr="00ED69AB" w14:paraId="16170939"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8CB7490" w14:textId="77777777"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043BEE3" w14:textId="77777777" w:rsidR="004237C8" w:rsidRPr="00ED69AB" w:rsidRDefault="004237C8" w:rsidP="00FF2209">
            <w:pPr>
              <w:jc w:val="center"/>
              <w:rPr>
                <w:rFonts w:cstheme="minorHAnsi"/>
                <w:color w:val="000000"/>
                <w:u w:color="000000"/>
              </w:rPr>
            </w:pPr>
            <w:r w:rsidRPr="00ED69AB">
              <w:rPr>
                <w:rFonts w:cstheme="minorHAnsi"/>
                <w:color w:val="000000"/>
                <w:u w:color="000000"/>
              </w:rPr>
              <w:t>VIP user tries to reserve at a time that has elapsed.</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1FEC6A2" w14:textId="77777777" w:rsidR="004237C8" w:rsidRPr="00ED69AB" w:rsidRDefault="004237C8" w:rsidP="00FF2209">
            <w:pPr>
              <w:jc w:val="center"/>
              <w:rPr>
                <w:rFonts w:cstheme="majorBidi"/>
              </w:rPr>
            </w:pPr>
          </w:p>
        </w:tc>
      </w:tr>
      <w:tr w:rsidR="004237C8" w:rsidRPr="00ED69AB" w14:paraId="52D31A44"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CC9976B" w14:textId="77777777"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C290D4" w14:textId="77777777" w:rsidR="004237C8" w:rsidRPr="00ED69AB" w:rsidRDefault="004237C8" w:rsidP="00FF2209">
            <w:pPr>
              <w:jc w:val="center"/>
              <w:rPr>
                <w:rFonts w:cstheme="minorHAnsi"/>
              </w:rPr>
            </w:pPr>
            <w:r w:rsidRPr="00ED69AB">
              <w:rPr>
                <w:rFonts w:cstheme="minorHAnsi"/>
              </w:rPr>
              <w:t>VIP user tries to reserve more than the number of allowable reservation hours per day (6 hours)</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F3AEE41" w14:textId="77777777" w:rsidR="004237C8" w:rsidRPr="00ED69AB" w:rsidRDefault="004237C8" w:rsidP="00FF2209">
            <w:pPr>
              <w:jc w:val="center"/>
              <w:rPr>
                <w:rFonts w:cstheme="majorBidi"/>
              </w:rPr>
            </w:pPr>
          </w:p>
        </w:tc>
      </w:tr>
      <w:tr w:rsidR="004237C8" w:rsidRPr="00ED69AB" w14:paraId="5EFBD27F" w14:textId="77777777" w:rsidTr="00FF2209">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07A376B4" w14:textId="77777777"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250D7C42" w14:textId="77777777" w:rsidR="004237C8" w:rsidRPr="00ED69AB" w:rsidRDefault="004237C8" w:rsidP="00FF2209">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1164B18B" w14:textId="77777777" w:rsidR="004237C8" w:rsidRPr="00ED69AB" w:rsidRDefault="004237C8" w:rsidP="00FF2209">
            <w:pPr>
              <w:jc w:val="center"/>
              <w:rPr>
                <w:rFonts w:cstheme="majorBidi"/>
              </w:rPr>
            </w:pPr>
          </w:p>
        </w:tc>
      </w:tr>
    </w:tbl>
    <w:p w14:paraId="7DC74A65" w14:textId="77777777" w:rsidR="004237C8" w:rsidRDefault="004237C8" w:rsidP="004237C8">
      <w:pPr>
        <w:rPr>
          <w:noProof/>
        </w:rPr>
      </w:pPr>
      <w:r w:rsidRPr="00ED69AB">
        <w:t xml:space="preserve"> </w:t>
      </w:r>
      <w:r>
        <w:t xml:space="preserve"> </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4237C8" w14:paraId="2DF3958B" w14:textId="77777777" w:rsidTr="004237C8">
        <w:trPr>
          <w:trHeight w:val="462"/>
        </w:trPr>
        <w:tc>
          <w:tcPr>
            <w:tcW w:w="8024" w:type="dxa"/>
            <w:gridSpan w:val="2"/>
          </w:tcPr>
          <w:p w14:paraId="7BB37099" w14:textId="77777777" w:rsidR="004237C8" w:rsidRPr="00ED69AB" w:rsidRDefault="004237C8" w:rsidP="004237C8">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4237C8" w14:paraId="0B5B4C1E" w14:textId="77777777" w:rsidTr="004237C8">
        <w:trPr>
          <w:trHeight w:val="5105"/>
        </w:trPr>
        <w:tc>
          <w:tcPr>
            <w:tcW w:w="3978" w:type="dxa"/>
          </w:tcPr>
          <w:p w14:paraId="74BCC7FD" w14:textId="77777777" w:rsidR="004237C8" w:rsidRDefault="004237C8" w:rsidP="004237C8">
            <w:pPr>
              <w:jc w:val="center"/>
              <w:rPr>
                <w:rFonts w:cs="Times New Roman"/>
              </w:rPr>
            </w:pPr>
            <w:r>
              <w:rPr>
                <w:noProof/>
              </w:rPr>
              <w:drawing>
                <wp:inline distT="0" distB="0" distL="0" distR="0" wp14:anchorId="4883C469" wp14:editId="5F424C36">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09513497" w14:textId="77777777" w:rsidR="004237C8" w:rsidRDefault="004237C8" w:rsidP="004237C8">
            <w:pPr>
              <w:jc w:val="center"/>
              <w:rPr>
                <w:noProof/>
              </w:rPr>
            </w:pPr>
            <w:r>
              <w:rPr>
                <w:noProof/>
              </w:rPr>
              <w:drawing>
                <wp:inline distT="0" distB="0" distL="0" distR="0" wp14:anchorId="23B972CB" wp14:editId="3AC5EB91">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17DF2FC" w14:textId="33D7357D" w:rsidR="004237C8" w:rsidRDefault="004237C8" w:rsidP="004237C8"/>
    <w:p w14:paraId="622BD14D" w14:textId="46096F75" w:rsidR="004237C8" w:rsidRDefault="004237C8" w:rsidP="004237C8"/>
    <w:p w14:paraId="7305B856" w14:textId="3D7DBD78" w:rsidR="004237C8" w:rsidRDefault="004237C8" w:rsidP="004237C8"/>
    <w:p w14:paraId="1BDA72BF" w14:textId="2670CE2C" w:rsidR="004237C8" w:rsidRDefault="004237C8" w:rsidP="004237C8"/>
    <w:p w14:paraId="50A23E15" w14:textId="7B348C22" w:rsidR="004237C8" w:rsidRDefault="004237C8" w:rsidP="004237C8"/>
    <w:p w14:paraId="29F0F2C2" w14:textId="77777777" w:rsidR="004237C8" w:rsidRPr="00B02C22" w:rsidRDefault="004237C8" w:rsidP="004237C8"/>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4237C8" w14:paraId="1F121EA5" w14:textId="77777777" w:rsidTr="004237C8">
        <w:trPr>
          <w:trHeight w:val="462"/>
        </w:trPr>
        <w:tc>
          <w:tcPr>
            <w:tcW w:w="3267" w:type="dxa"/>
          </w:tcPr>
          <w:p w14:paraId="194FA24D" w14:textId="77777777" w:rsidR="004237C8" w:rsidRDefault="004237C8" w:rsidP="004237C8">
            <w:pPr>
              <w:rPr>
                <w:rFonts w:cs="Times New Roman"/>
              </w:rPr>
            </w:pPr>
            <w:r w:rsidRPr="00ED69AB">
              <w:rPr>
                <w:rFonts w:cstheme="minorHAnsi"/>
                <w:color w:val="000000"/>
                <w:u w:color="000000"/>
              </w:rPr>
              <w:lastRenderedPageBreak/>
              <w:t>Reserve Parking</w:t>
            </w:r>
            <w:r w:rsidRPr="00ED69AB">
              <w:rPr>
                <w:rFonts w:cstheme="majorBidi"/>
              </w:rPr>
              <w:t xml:space="preserve"> 02</w:t>
            </w:r>
          </w:p>
        </w:tc>
      </w:tr>
      <w:tr w:rsidR="004237C8" w14:paraId="2E8D92AC" w14:textId="77777777" w:rsidTr="004237C8">
        <w:trPr>
          <w:trHeight w:val="5105"/>
        </w:trPr>
        <w:tc>
          <w:tcPr>
            <w:tcW w:w="3267" w:type="dxa"/>
          </w:tcPr>
          <w:p w14:paraId="152E5C09" w14:textId="77777777" w:rsidR="004237C8" w:rsidRDefault="004237C8" w:rsidP="004237C8">
            <w:pPr>
              <w:jc w:val="center"/>
              <w:rPr>
                <w:rFonts w:cs="Times New Roman"/>
              </w:rPr>
            </w:pPr>
            <w:r>
              <w:rPr>
                <w:noProof/>
              </w:rPr>
              <w:drawing>
                <wp:inline distT="0" distB="0" distL="0" distR="0" wp14:anchorId="08409C51" wp14:editId="02D89700">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4945" w:tblpY="181"/>
        <w:tblOverlap w:val="never"/>
        <w:tblW w:w="0" w:type="auto"/>
        <w:tblLook w:val="04A0" w:firstRow="1" w:lastRow="0" w:firstColumn="1" w:lastColumn="0" w:noHBand="0" w:noVBand="1"/>
      </w:tblPr>
      <w:tblGrid>
        <w:gridCol w:w="3036"/>
        <w:gridCol w:w="3084"/>
      </w:tblGrid>
      <w:tr w:rsidR="004237C8" w14:paraId="48806FFB" w14:textId="77777777" w:rsidTr="004237C8">
        <w:trPr>
          <w:trHeight w:val="463"/>
        </w:trPr>
        <w:tc>
          <w:tcPr>
            <w:tcW w:w="6116" w:type="dxa"/>
            <w:gridSpan w:val="2"/>
          </w:tcPr>
          <w:p w14:paraId="004A969B" w14:textId="77777777" w:rsidR="004237C8" w:rsidRPr="00ED69AB" w:rsidRDefault="004237C8" w:rsidP="004237C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4237C8" w14:paraId="1268D10E" w14:textId="77777777" w:rsidTr="004237C8">
        <w:trPr>
          <w:trHeight w:val="5136"/>
        </w:trPr>
        <w:tc>
          <w:tcPr>
            <w:tcW w:w="3032" w:type="dxa"/>
          </w:tcPr>
          <w:p w14:paraId="0254C874" w14:textId="737C445D" w:rsidR="004237C8" w:rsidRDefault="004237C8" w:rsidP="004237C8">
            <w:pPr>
              <w:jc w:val="center"/>
              <w:rPr>
                <w:rFonts w:cs="Times New Roman"/>
              </w:rPr>
            </w:pPr>
            <w:r>
              <w:rPr>
                <w:b/>
                <w:bCs/>
                <w:noProof/>
              </w:rPr>
              <mc:AlternateContent>
                <mc:Choice Requires="wps">
                  <w:drawing>
                    <wp:anchor distT="0" distB="0" distL="114300" distR="114300" simplePos="0" relativeHeight="251757568" behindDoc="0" locked="0" layoutInCell="1" allowOverlap="1" wp14:anchorId="5931F983" wp14:editId="1847348A">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74AEBB" id="Oval 335" o:spid="_x0000_s1026" style="position:absolute;margin-left:17.7pt;margin-top:163pt;width:27.6pt;height:22.8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9376" behindDoc="0" locked="0" layoutInCell="1" allowOverlap="1" wp14:anchorId="5A28CB75" wp14:editId="27B841E4">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ED3DA1" id="Oval 334" o:spid="_x0000_s1026" style="position:absolute;margin-left:72.25pt;margin-top:113.95pt;width:24.45pt;height:21.8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00D8089D" wp14:editId="73E202B0">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3" w:type="dxa"/>
          </w:tcPr>
          <w:p w14:paraId="099ACAF5" w14:textId="77777777" w:rsidR="004237C8" w:rsidRDefault="004237C8" w:rsidP="004237C8">
            <w:pPr>
              <w:jc w:val="center"/>
              <w:rPr>
                <w:noProof/>
              </w:rPr>
            </w:pPr>
            <w:r>
              <w:rPr>
                <w:noProof/>
              </w:rPr>
              <w:drawing>
                <wp:inline distT="0" distB="0" distL="0" distR="0" wp14:anchorId="771B50E2" wp14:editId="4CEB71B6">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7A00934B" w14:textId="3A91E3DA" w:rsidR="004237C8" w:rsidRDefault="00076931" w:rsidP="004237C8">
      <w:r>
        <w:rPr>
          <w:noProof/>
        </w:rPr>
        <mc:AlternateContent>
          <mc:Choice Requires="wps">
            <w:drawing>
              <wp:anchor distT="0" distB="0" distL="114300" distR="114300" simplePos="0" relativeHeight="251763833" behindDoc="0" locked="0" layoutInCell="1" allowOverlap="1" wp14:anchorId="09DF0840" wp14:editId="7CD0D230">
                <wp:simplePos x="0" y="0"/>
                <wp:positionH relativeFrom="column">
                  <wp:posOffset>91440</wp:posOffset>
                </wp:positionH>
                <wp:positionV relativeFrom="paragraph">
                  <wp:posOffset>4511040</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6476A7" id="Straight Arrow Connector 380" o:spid="_x0000_s1026" type="#_x0000_t32" style="position:absolute;margin-left:7.2pt;margin-top:355.2pt;width:36.6pt;height:18.6pt;flip:y;z-index:25176383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" strokecolor="#4472c4 [3204]" strokeweight=".5pt">
                <v:stroke startarrow="block" endarrow="block" joinstyle="miter"/>
              </v:shape>
            </w:pict>
          </mc:Fallback>
        </mc:AlternateContent>
      </w:r>
      <w:r w:rsidR="001719B6">
        <w:rPr>
          <w:noProof/>
        </w:rPr>
        <w:drawing>
          <wp:anchor distT="0" distB="0" distL="114300" distR="114300" simplePos="0" relativeHeight="251844608" behindDoc="0" locked="0" layoutInCell="1" allowOverlap="1" wp14:anchorId="6212B5E7" wp14:editId="7D905C19">
            <wp:simplePos x="0" y="0"/>
            <wp:positionH relativeFrom="column">
              <wp:posOffset>-478155</wp:posOffset>
            </wp:positionH>
            <wp:positionV relativeFrom="paragraph">
              <wp:posOffset>4775200</wp:posOffset>
            </wp:positionV>
            <wp:extent cx="1132840" cy="270510"/>
            <wp:effectExtent l="0" t="0" r="0" b="0"/>
            <wp:wrapThrough wrapText="bothSides">
              <wp:wrapPolygon edited="0">
                <wp:start x="0" y="0"/>
                <wp:lineTo x="0" y="19775"/>
                <wp:lineTo x="21067" y="19775"/>
                <wp:lineTo x="21067" y="0"/>
                <wp:lineTo x="0" y="0"/>
              </wp:wrapPolygon>
            </wp:wrapThrough>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37C8">
        <w:t xml:space="preserve">                                                 </w:t>
      </w:r>
    </w:p>
    <w:tbl>
      <w:tblPr>
        <w:tblStyle w:val="TableGrid"/>
        <w:tblpPr w:leftFromText="180" w:rightFromText="180" w:vertAnchor="text" w:horzAnchor="margin" w:tblpXSpec="center" w:tblpY="206"/>
        <w:tblOverlap w:val="never"/>
        <w:tblW w:w="0" w:type="auto"/>
        <w:tblLook w:val="04A0" w:firstRow="1" w:lastRow="0" w:firstColumn="1" w:lastColumn="0" w:noHBand="0" w:noVBand="1"/>
      </w:tblPr>
      <w:tblGrid>
        <w:gridCol w:w="4079"/>
        <w:gridCol w:w="4080"/>
      </w:tblGrid>
      <w:tr w:rsidR="00505E7A" w:rsidRPr="00ED69AB" w14:paraId="5910C2E0" w14:textId="77777777" w:rsidTr="00792464">
        <w:trPr>
          <w:trHeight w:val="509"/>
        </w:trPr>
        <w:tc>
          <w:tcPr>
            <w:tcW w:w="8159" w:type="dxa"/>
            <w:gridSpan w:val="2"/>
          </w:tcPr>
          <w:p w14:paraId="0EC5E5E2" w14:textId="0293A4E2" w:rsidR="00505E7A" w:rsidRPr="00ED69AB" w:rsidRDefault="00505E7A" w:rsidP="00505E7A">
            <w:pPr>
              <w:rPr>
                <w:rFonts w:cstheme="minorHAnsi"/>
                <w:color w:val="000000"/>
                <w:u w:color="000000"/>
              </w:rPr>
            </w:pPr>
            <w:r>
              <w:rPr>
                <w:b/>
                <w:bCs/>
                <w:noProof/>
              </w:rPr>
              <mc:AlternateContent>
                <mc:Choice Requires="wps">
                  <w:drawing>
                    <wp:anchor distT="0" distB="0" distL="114300" distR="114300" simplePos="0" relativeHeight="251771904" behindDoc="0" locked="0" layoutInCell="1" allowOverlap="1" wp14:anchorId="61580369" wp14:editId="73DB32B9">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B9D447" id="Oval 337" o:spid="_x0000_s1026" style="position:absolute;margin-left:53.55pt;margin-top:17.4pt;width:24.45pt;height:21.8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505E7A" w14:paraId="08B1E961" w14:textId="77777777" w:rsidTr="00792464">
        <w:trPr>
          <w:trHeight w:val="5640"/>
        </w:trPr>
        <w:tc>
          <w:tcPr>
            <w:tcW w:w="4079" w:type="dxa"/>
          </w:tcPr>
          <w:p w14:paraId="7310F8EB" w14:textId="5AADAF27" w:rsidR="00505E7A" w:rsidRDefault="00505E7A" w:rsidP="00505E7A">
            <w:pPr>
              <w:jc w:val="center"/>
              <w:rPr>
                <w:rFonts w:cs="Times New Roman"/>
              </w:rPr>
            </w:pPr>
            <w:r>
              <w:rPr>
                <w:b/>
                <w:bCs/>
                <w:noProof/>
              </w:rPr>
              <mc:AlternateContent>
                <mc:Choice Requires="wps">
                  <w:drawing>
                    <wp:anchor distT="0" distB="0" distL="114300" distR="114300" simplePos="0" relativeHeight="251783168" behindDoc="0" locked="0" layoutInCell="1" allowOverlap="1" wp14:anchorId="2C52F2F3" wp14:editId="6534C887">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97C767" id="Oval 336" o:spid="_x0000_s1026" style="position:absolute;margin-left:87.45pt;margin-top:50.5pt;width:24.4pt;height:21.85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57B0B4F8" wp14:editId="02F8B11D">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4079" w:type="dxa"/>
          </w:tcPr>
          <w:p w14:paraId="6D2A3EA3" w14:textId="77777777" w:rsidR="00505E7A" w:rsidRDefault="00505E7A" w:rsidP="00505E7A">
            <w:pPr>
              <w:jc w:val="center"/>
              <w:rPr>
                <w:noProof/>
              </w:rPr>
            </w:pPr>
            <w:r>
              <w:rPr>
                <w:noProof/>
              </w:rPr>
              <w:drawing>
                <wp:inline distT="0" distB="0" distL="0" distR="0" wp14:anchorId="040766A5" wp14:editId="64B456F8">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031F8CC6" w14:textId="26193C7F" w:rsidR="004237C8" w:rsidRDefault="004237C8" w:rsidP="004237C8"/>
    <w:p w14:paraId="6C684A64" w14:textId="2816DDAB" w:rsidR="004237C8" w:rsidRDefault="004237C8" w:rsidP="004237C8"/>
    <w:p w14:paraId="5E89B831" w14:textId="0BE66CD8" w:rsidR="001719B6" w:rsidRDefault="001719B6" w:rsidP="004237C8"/>
    <w:p w14:paraId="77FABC96" w14:textId="75415412" w:rsidR="004237C8" w:rsidRDefault="00076931" w:rsidP="004237C8">
      <w:r>
        <w:rPr>
          <w:b/>
          <w:bCs/>
          <w:noProof/>
        </w:rPr>
        <w:lastRenderedPageBreak/>
        <mc:AlternateContent>
          <mc:Choice Requires="wps">
            <w:drawing>
              <wp:anchor distT="0" distB="0" distL="114300" distR="114300" simplePos="0" relativeHeight="251807744" behindDoc="0" locked="0" layoutInCell="1" allowOverlap="1" wp14:anchorId="632B3F08" wp14:editId="3B2866DE">
                <wp:simplePos x="0" y="0"/>
                <wp:positionH relativeFrom="column">
                  <wp:posOffset>-662940</wp:posOffset>
                </wp:positionH>
                <wp:positionV relativeFrom="paragraph">
                  <wp:posOffset>1547495</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7FEAE90A" w14:textId="397A0D8A" w:rsidR="00A02929" w:rsidRDefault="00E87A52" w:rsidP="00E87A52">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B3F08" id="Rectangle 367" o:spid="_x0000_s1086" style="position:absolute;margin-left:-52.2pt;margin-top:121.85pt;width:70.8pt;height:51.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" fillcolor="white [3201]" strokecolor="#4472c4 [3204]" strokeweight="1pt">
                <v:textbox>
                  <w:txbxContent>
                    <w:p w14:paraId="7FEAE90A" w14:textId="397A0D8A" w:rsidR="00A02929" w:rsidRDefault="00E87A52" w:rsidP="00E87A52">
                      <w:pPr>
                        <w:jc w:val="both"/>
                      </w:pPr>
                      <w:r>
                        <w:t>Total reservation hour= 4</w:t>
                      </w:r>
                    </w:p>
                  </w:txbxContent>
                </v:textbox>
              </v:rect>
            </w:pict>
          </mc:Fallback>
        </mc:AlternateContent>
      </w:r>
    </w:p>
    <w:tbl>
      <w:tblPr>
        <w:tblStyle w:val="TableGrid"/>
        <w:tblpPr w:leftFromText="180" w:rightFromText="180" w:vertAnchor="text" w:horzAnchor="margin" w:tblpXSpec="center" w:tblpY="-287"/>
        <w:tblOverlap w:val="never"/>
        <w:tblW w:w="0" w:type="auto"/>
        <w:tblLook w:val="04A0" w:firstRow="1" w:lastRow="0" w:firstColumn="1" w:lastColumn="0" w:noHBand="0" w:noVBand="1"/>
      </w:tblPr>
      <w:tblGrid>
        <w:gridCol w:w="4686"/>
        <w:gridCol w:w="3927"/>
      </w:tblGrid>
      <w:tr w:rsidR="00792464" w14:paraId="539A7449" w14:textId="77777777" w:rsidTr="00792464">
        <w:trPr>
          <w:trHeight w:val="527"/>
        </w:trPr>
        <w:tc>
          <w:tcPr>
            <w:tcW w:w="8152" w:type="dxa"/>
            <w:gridSpan w:val="2"/>
          </w:tcPr>
          <w:p w14:paraId="26EC558B" w14:textId="77777777" w:rsidR="00792464" w:rsidRPr="00ED69AB" w:rsidRDefault="00792464" w:rsidP="0079246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792464" w14:paraId="3D721F15" w14:textId="77777777" w:rsidTr="00792464">
        <w:trPr>
          <w:trHeight w:val="5827"/>
        </w:trPr>
        <w:tc>
          <w:tcPr>
            <w:tcW w:w="4225" w:type="dxa"/>
          </w:tcPr>
          <w:p w14:paraId="676BF699" w14:textId="7CBCCAAE" w:rsidR="00792464" w:rsidRDefault="00792464" w:rsidP="00792464">
            <w:pPr>
              <w:jc w:val="center"/>
              <w:rPr>
                <w:rFonts w:cs="Times New Roman"/>
              </w:rPr>
            </w:pPr>
            <w:r>
              <w:rPr>
                <w:b/>
                <w:bCs/>
                <w:noProof/>
              </w:rPr>
              <mc:AlternateContent>
                <mc:Choice Requires="wps">
                  <w:drawing>
                    <wp:anchor distT="0" distB="0" distL="114300" distR="114300" simplePos="0" relativeHeight="251793408" behindDoc="0" locked="0" layoutInCell="1" allowOverlap="1" wp14:anchorId="59CBEFE2" wp14:editId="5BACC33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7EBAA9" id="Oval 341" o:spid="_x0000_s1026" style="position:absolute;margin-left:64.7pt;margin-top:239.6pt;width:32.4pt;height:29.4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801600" behindDoc="0" locked="0" layoutInCell="1" allowOverlap="1" wp14:anchorId="5E1F39B3" wp14:editId="69FBFB5D">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B84A86" id="Oval 340" o:spid="_x0000_s1026" style="position:absolute;margin-left:65.3pt;margin-top:97.4pt;width:30pt;height:27.6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4F156C7E" wp14:editId="49291076">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33E042DE" w14:textId="6CD32EAD" w:rsidR="00792464" w:rsidRDefault="004D218E" w:rsidP="00792464">
            <w:pPr>
              <w:jc w:val="center"/>
              <w:rPr>
                <w:noProof/>
              </w:rPr>
            </w:pPr>
            <w:r>
              <w:rPr>
                <w:noProof/>
              </w:rPr>
              <mc:AlternateContent>
                <mc:Choice Requires="wps">
                  <w:drawing>
                    <wp:anchor distT="0" distB="0" distL="114300" distR="114300" simplePos="0" relativeHeight="251820032" behindDoc="0" locked="0" layoutInCell="1" allowOverlap="1" wp14:anchorId="195CED13" wp14:editId="1DC3FEA3">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5CD9A2EB" w14:textId="77777777" w:rsidR="004D218E" w:rsidRPr="00B47FF9" w:rsidRDefault="004D218E" w:rsidP="004D218E">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CED13" id="Arrow: Left 342" o:spid="_x0000_s1087" type="#_x0000_t66" style="position:absolute;left:0;text-align:left;margin-left:148.1pt;margin-top:223.5pt;width:107.35pt;height:40.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" adj="4074" fillcolor="white [3201]" strokecolor="#4472c4 [3204]" strokeweight="1pt">
                      <v:textbox>
                        <w:txbxContent>
                          <w:p w14:paraId="5CD9A2EB" w14:textId="77777777" w:rsidR="004D218E" w:rsidRPr="00B47FF9" w:rsidRDefault="004D218E" w:rsidP="004D218E">
                            <w:pPr>
                              <w:jc w:val="center"/>
                              <w:rPr>
                                <w:sz w:val="16"/>
                                <w:szCs w:val="16"/>
                              </w:rPr>
                            </w:pPr>
                            <w:r w:rsidRPr="00B47FF9">
                              <w:rPr>
                                <w:sz w:val="16"/>
                                <w:szCs w:val="16"/>
                              </w:rPr>
                              <w:t>Try to reserve 3 hours</w:t>
                            </w:r>
                          </w:p>
                        </w:txbxContent>
                      </v:textbox>
                    </v:shape>
                  </w:pict>
                </mc:Fallback>
              </mc:AlternateContent>
            </w:r>
            <w:r w:rsidR="00792464">
              <w:rPr>
                <w:noProof/>
              </w:rPr>
              <w:drawing>
                <wp:inline distT="0" distB="0" distL="0" distR="0" wp14:anchorId="2AC3F3A3" wp14:editId="5D4B8A07">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921CABD" w14:textId="4122F5ED" w:rsidR="004237C8" w:rsidRDefault="004237C8" w:rsidP="004237C8"/>
    <w:tbl>
      <w:tblPr>
        <w:tblStyle w:val="TableGrid"/>
        <w:tblpPr w:leftFromText="180" w:rightFromText="180" w:vertAnchor="text" w:horzAnchor="margin" w:tblpXSpec="center" w:tblpY="331"/>
        <w:tblOverlap w:val="never"/>
        <w:tblW w:w="0" w:type="auto"/>
        <w:tblLook w:val="04A0" w:firstRow="1" w:lastRow="0" w:firstColumn="1" w:lastColumn="0" w:noHBand="0" w:noVBand="1"/>
      </w:tblPr>
      <w:tblGrid>
        <w:gridCol w:w="4260"/>
      </w:tblGrid>
      <w:tr w:rsidR="004D218E" w14:paraId="47CE89F5" w14:textId="77777777" w:rsidTr="004D218E">
        <w:trPr>
          <w:trHeight w:val="495"/>
        </w:trPr>
        <w:tc>
          <w:tcPr>
            <w:tcW w:w="4260" w:type="dxa"/>
          </w:tcPr>
          <w:p w14:paraId="42EE375C" w14:textId="4939CD73" w:rsidR="004D218E" w:rsidRDefault="004D218E" w:rsidP="004D218E">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4D218E" w14:paraId="68592E1C" w14:textId="77777777" w:rsidTr="004D218E">
        <w:trPr>
          <w:trHeight w:val="5475"/>
        </w:trPr>
        <w:tc>
          <w:tcPr>
            <w:tcW w:w="4260" w:type="dxa"/>
          </w:tcPr>
          <w:p w14:paraId="598F450F" w14:textId="535F1080" w:rsidR="004D218E" w:rsidRDefault="004D218E" w:rsidP="004D218E">
            <w:pPr>
              <w:jc w:val="center"/>
              <w:rPr>
                <w:rFonts w:cs="Times New Roman"/>
              </w:rPr>
            </w:pPr>
            <w:r>
              <w:rPr>
                <w:noProof/>
              </w:rPr>
              <w:drawing>
                <wp:inline distT="0" distB="0" distL="0" distR="0" wp14:anchorId="67A1C7BD" wp14:editId="69160420">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244BE91D" w14:textId="77777777" w:rsidR="004D218E" w:rsidRDefault="004D218E" w:rsidP="004D218E">
      <w:pPr>
        <w:rPr>
          <w:rFonts w:cs="Times New Roman"/>
        </w:rPr>
      </w:pPr>
    </w:p>
    <w:p w14:paraId="0F3ACBEA" w14:textId="498B9B6E" w:rsidR="004D218E" w:rsidRDefault="00A6672E" w:rsidP="004D218E">
      <w:pPr>
        <w:rPr>
          <w:rFonts w:cs="Times New Roman"/>
        </w:rPr>
      </w:pPr>
      <w:r>
        <w:rPr>
          <w:rFonts w:cstheme="minorHAnsi"/>
          <w:noProof/>
          <w:color w:val="000000"/>
          <w:u w:color="000000"/>
        </w:rPr>
        <mc:AlternateContent>
          <mc:Choice Requires="wps">
            <w:drawing>
              <wp:anchor distT="0" distB="0" distL="114300" distR="114300" simplePos="0" relativeHeight="251830272" behindDoc="0" locked="0" layoutInCell="1" allowOverlap="1" wp14:anchorId="404AC3F6" wp14:editId="7569ADA3">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1C7CB08" w14:textId="77777777" w:rsidR="004D218E" w:rsidRPr="00B72454" w:rsidRDefault="004D218E" w:rsidP="004D218E">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AC3F6" id="Arrow: Left 338" o:spid="_x0000_s1088" type="#_x0000_t66" style="position:absolute;margin-left:306.25pt;margin-top:11.7pt;width:58.5pt;height:35.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" adj="6607" fillcolor="white [3201]" strokecolor="#4472c4 [3204]" strokeweight="1pt">
                <v:textbox>
                  <w:txbxContent>
                    <w:p w14:paraId="61C7CB08" w14:textId="77777777" w:rsidR="004D218E" w:rsidRPr="00B72454" w:rsidRDefault="004D218E" w:rsidP="004D218E">
                      <w:pPr>
                        <w:jc w:val="center"/>
                        <w:rPr>
                          <w:sz w:val="16"/>
                          <w:szCs w:val="16"/>
                        </w:rPr>
                      </w:pPr>
                      <w:r w:rsidRPr="00B72454">
                        <w:rPr>
                          <w:sz w:val="16"/>
                          <w:szCs w:val="16"/>
                        </w:rPr>
                        <w:t>4:49 PM</w:t>
                      </w:r>
                    </w:p>
                  </w:txbxContent>
                </v:textbox>
              </v:shape>
            </w:pict>
          </mc:Fallback>
        </mc:AlternateContent>
      </w:r>
    </w:p>
    <w:p w14:paraId="5DAD8355" w14:textId="0303133A" w:rsidR="004D218E" w:rsidRDefault="004D218E" w:rsidP="004D218E">
      <w:pPr>
        <w:rPr>
          <w:rFonts w:cs="Times New Roman"/>
        </w:rPr>
      </w:pPr>
    </w:p>
    <w:p w14:paraId="4D0938FD" w14:textId="77777777" w:rsidR="004D218E" w:rsidRDefault="004D218E" w:rsidP="004D218E">
      <w:pPr>
        <w:rPr>
          <w:rFonts w:cs="Times New Roman"/>
        </w:rPr>
      </w:pPr>
    </w:p>
    <w:p w14:paraId="75DC1F0B" w14:textId="35FAC146" w:rsidR="004D218E" w:rsidRDefault="004D218E" w:rsidP="004D218E">
      <w:pPr>
        <w:rPr>
          <w:rFonts w:cs="Times New Roman"/>
        </w:rPr>
      </w:pPr>
    </w:p>
    <w:p w14:paraId="189FE0BC" w14:textId="77777777" w:rsidR="004D218E" w:rsidRDefault="004D218E" w:rsidP="004D218E">
      <w:pPr>
        <w:rPr>
          <w:rFonts w:cs="Times New Roman"/>
        </w:rPr>
      </w:pPr>
    </w:p>
    <w:p w14:paraId="487D49F6" w14:textId="77777777" w:rsidR="004D218E" w:rsidRDefault="004D218E" w:rsidP="004D218E">
      <w:pPr>
        <w:rPr>
          <w:rFonts w:cs="Times New Roman"/>
        </w:rPr>
      </w:pPr>
    </w:p>
    <w:p w14:paraId="098B4F04" w14:textId="77777777" w:rsidR="004D218E" w:rsidRDefault="004D218E" w:rsidP="004D218E">
      <w:pPr>
        <w:rPr>
          <w:rFonts w:cs="Times New Roman"/>
        </w:rPr>
      </w:pPr>
    </w:p>
    <w:p w14:paraId="40630E77" w14:textId="46E225DB" w:rsidR="004D218E" w:rsidRDefault="004D218E" w:rsidP="004D218E">
      <w:pPr>
        <w:rPr>
          <w:rFonts w:cs="Times New Roman"/>
        </w:rPr>
      </w:pPr>
    </w:p>
    <w:p w14:paraId="332EC60B" w14:textId="2879A0F6" w:rsidR="004D218E" w:rsidRDefault="004D218E" w:rsidP="004D218E">
      <w:pPr>
        <w:rPr>
          <w:rFonts w:cs="Times New Roman"/>
        </w:rPr>
      </w:pPr>
    </w:p>
    <w:p w14:paraId="24707388" w14:textId="0108D319" w:rsidR="004D218E" w:rsidRDefault="00A6672E" w:rsidP="004D218E">
      <w:pPr>
        <w:rPr>
          <w:rFonts w:cs="Times New Roman"/>
        </w:rPr>
      </w:pPr>
      <w:r>
        <w:rPr>
          <w:rFonts w:cstheme="minorHAnsi"/>
          <w:noProof/>
          <w:color w:val="000000"/>
          <w:u w:color="000000"/>
        </w:rPr>
        <mc:AlternateContent>
          <mc:Choice Requires="wps">
            <w:drawing>
              <wp:anchor distT="0" distB="0" distL="114300" distR="114300" simplePos="0" relativeHeight="251837440" behindDoc="0" locked="0" layoutInCell="1" allowOverlap="1" wp14:anchorId="0426D964" wp14:editId="505C8FE0">
                <wp:simplePos x="0" y="0"/>
                <wp:positionH relativeFrom="column">
                  <wp:posOffset>3903980</wp:posOffset>
                </wp:positionH>
                <wp:positionV relativeFrom="paragraph">
                  <wp:posOffset>211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8C4DA0E" w14:textId="77777777" w:rsidR="004D218E" w:rsidRPr="00B72454" w:rsidRDefault="004D218E" w:rsidP="004D218E">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6D964" id="Arrow: Left 339" o:spid="_x0000_s1089" type="#_x0000_t66" style="position:absolute;margin-left:307.4pt;margin-top:16.65pt;width:58.5pt;height:35.8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" adj="6607" fillcolor="white [3201]" strokecolor="#4472c4 [3204]" strokeweight="1pt">
                <v:textbox>
                  <w:txbxContent>
                    <w:p w14:paraId="48C4DA0E" w14:textId="77777777" w:rsidR="004D218E" w:rsidRPr="00B72454" w:rsidRDefault="004D218E" w:rsidP="004D218E">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14:paraId="090CF297" w14:textId="0E8E7D7B" w:rsidR="004D218E" w:rsidRDefault="004D218E" w:rsidP="004D218E">
      <w:pPr>
        <w:rPr>
          <w:rFonts w:cs="Times New Roman"/>
        </w:rPr>
      </w:pPr>
    </w:p>
    <w:p w14:paraId="50C33796" w14:textId="656F3A84" w:rsidR="004D218E" w:rsidRDefault="004D218E" w:rsidP="004D218E">
      <w:pPr>
        <w:rPr>
          <w:rFonts w:cs="Times New Roman"/>
        </w:rPr>
      </w:pPr>
    </w:p>
    <w:p w14:paraId="6C386030" w14:textId="77777777" w:rsidR="004D218E" w:rsidRDefault="004D218E" w:rsidP="004D218E">
      <w:pPr>
        <w:rPr>
          <w:rFonts w:cs="Times New Roman"/>
        </w:rPr>
      </w:pPr>
    </w:p>
    <w:p w14:paraId="64A3AAAA" w14:textId="77777777" w:rsidR="00A6672E" w:rsidRDefault="00A6672E" w:rsidP="004237C8">
      <w:pPr>
        <w:rPr>
          <w:rFonts w:cs="Times New Roman"/>
        </w:rPr>
      </w:pPr>
    </w:p>
    <w:p w14:paraId="6B1FE1B6" w14:textId="77777777" w:rsidR="00A6672E" w:rsidRDefault="00A6672E" w:rsidP="004237C8"/>
    <w:p w14:paraId="56F6B5D5" w14:textId="77777777" w:rsidR="00A6672E" w:rsidRDefault="00A6672E" w:rsidP="004237C8"/>
    <w:tbl>
      <w:tblPr>
        <w:tblStyle w:val="TableGrid"/>
        <w:tblpPr w:leftFromText="180" w:rightFromText="180" w:vertAnchor="text" w:horzAnchor="margin" w:tblpY="-1439"/>
        <w:tblOverlap w:val="never"/>
        <w:tblW w:w="0" w:type="auto"/>
        <w:tblLook w:val="04A0" w:firstRow="1" w:lastRow="0" w:firstColumn="1" w:lastColumn="0" w:noHBand="0" w:noVBand="1"/>
      </w:tblPr>
      <w:tblGrid>
        <w:gridCol w:w="9016"/>
      </w:tblGrid>
      <w:tr w:rsidR="00A6672E" w14:paraId="38CF943D" w14:textId="77777777" w:rsidTr="00A6672E">
        <w:trPr>
          <w:trHeight w:val="435"/>
        </w:trPr>
        <w:tc>
          <w:tcPr>
            <w:tcW w:w="9016" w:type="dxa"/>
          </w:tcPr>
          <w:p w14:paraId="779561A3" w14:textId="77777777" w:rsidR="00A6672E" w:rsidRPr="00ED69AB" w:rsidRDefault="00A6672E" w:rsidP="00A6672E">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A6672E" w14:paraId="7D1FCA1E" w14:textId="77777777" w:rsidTr="00A6672E">
        <w:trPr>
          <w:trHeight w:val="1246"/>
        </w:trPr>
        <w:tc>
          <w:tcPr>
            <w:tcW w:w="9016" w:type="dxa"/>
          </w:tcPr>
          <w:p w14:paraId="0E76C2E7" w14:textId="77777777" w:rsidR="00A6672E" w:rsidRDefault="00A6672E" w:rsidP="00A6672E">
            <w:pPr>
              <w:jc w:val="center"/>
              <w:rPr>
                <w:noProof/>
              </w:rPr>
            </w:pPr>
            <w:r>
              <w:rPr>
                <w:noProof/>
              </w:rPr>
              <w:drawing>
                <wp:inline distT="0" distB="0" distL="0" distR="0" wp14:anchorId="46E3A8FF" wp14:editId="26D71BC6">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A6672E" w14:paraId="73A2C81B" w14:textId="77777777" w:rsidTr="00A6672E">
        <w:trPr>
          <w:trHeight w:val="1246"/>
        </w:trPr>
        <w:tc>
          <w:tcPr>
            <w:tcW w:w="9016" w:type="dxa"/>
          </w:tcPr>
          <w:p w14:paraId="4799D590" w14:textId="77777777" w:rsidR="00A6672E" w:rsidRDefault="00A6672E" w:rsidP="00A6672E">
            <w:pPr>
              <w:jc w:val="center"/>
              <w:rPr>
                <w:noProof/>
              </w:rPr>
            </w:pPr>
            <w:r>
              <w:rPr>
                <w:noProof/>
              </w:rPr>
              <w:drawing>
                <wp:inline distT="0" distB="0" distL="0" distR="0" wp14:anchorId="25514C4E" wp14:editId="3AE909DA">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A6672E" w14:paraId="194B20F7" w14:textId="77777777" w:rsidTr="00A6672E">
        <w:trPr>
          <w:trHeight w:val="435"/>
        </w:trPr>
        <w:tc>
          <w:tcPr>
            <w:tcW w:w="9016" w:type="dxa"/>
          </w:tcPr>
          <w:p w14:paraId="660CEF74" w14:textId="77777777" w:rsidR="00A6672E" w:rsidRPr="00ED69AB" w:rsidRDefault="00A6672E" w:rsidP="00A6672E">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A6672E" w14:paraId="121AE4B6" w14:textId="77777777" w:rsidTr="00A6672E">
        <w:trPr>
          <w:trHeight w:val="1246"/>
        </w:trPr>
        <w:tc>
          <w:tcPr>
            <w:tcW w:w="9016" w:type="dxa"/>
          </w:tcPr>
          <w:p w14:paraId="723C65D1" w14:textId="77777777" w:rsidR="00A6672E" w:rsidRDefault="00A6672E" w:rsidP="00A6672E">
            <w:pPr>
              <w:jc w:val="center"/>
              <w:rPr>
                <w:noProof/>
              </w:rPr>
            </w:pPr>
            <w:r>
              <w:rPr>
                <w:noProof/>
              </w:rPr>
              <w:drawing>
                <wp:inline distT="0" distB="0" distL="0" distR="0" wp14:anchorId="2CC4CF3E" wp14:editId="154F4F0C">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7F4D24" w14:textId="77777777" w:rsidR="004237C8" w:rsidRDefault="004237C8" w:rsidP="004237C8">
      <w:pPr>
        <w:rPr>
          <w:rFonts w:cs="Times New Roman"/>
        </w:rPr>
      </w:pPr>
    </w:p>
    <w:p w14:paraId="421BBA27" w14:textId="77777777" w:rsidR="004237C8" w:rsidRDefault="004237C8" w:rsidP="004237C8">
      <w:pPr>
        <w:rPr>
          <w:rFonts w:cs="Times New Roman"/>
        </w:rPr>
      </w:pPr>
    </w:p>
    <w:p w14:paraId="537AE407" w14:textId="77777777" w:rsidR="00A6672E" w:rsidRDefault="00A6672E" w:rsidP="004237C8">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4237C8" w14:paraId="2D3C0CFC" w14:textId="77777777" w:rsidTr="00FF2209">
        <w:trPr>
          <w:trHeight w:val="435"/>
        </w:trPr>
        <w:tc>
          <w:tcPr>
            <w:tcW w:w="9350" w:type="dxa"/>
          </w:tcPr>
          <w:p w14:paraId="5F5A7B60" w14:textId="77777777" w:rsidR="004237C8" w:rsidRPr="00ED69AB" w:rsidRDefault="004237C8" w:rsidP="00FF2209">
            <w:pPr>
              <w:rPr>
                <w:rFonts w:cstheme="minorHAnsi"/>
                <w:color w:val="000000"/>
                <w:u w:color="000000"/>
              </w:rPr>
            </w:pPr>
            <w:r w:rsidRPr="00ED69AB">
              <w:rPr>
                <w:rFonts w:cstheme="minorHAnsi"/>
                <w:color w:val="000000"/>
                <w:u w:color="000000"/>
              </w:rPr>
              <w:lastRenderedPageBreak/>
              <w:t>Reserve Parking</w:t>
            </w:r>
            <w:r w:rsidRPr="00ED69AB">
              <w:rPr>
                <w:rFonts w:cstheme="majorBidi"/>
              </w:rPr>
              <w:t xml:space="preserve"> 0</w:t>
            </w:r>
            <w:r>
              <w:rPr>
                <w:rFonts w:cstheme="majorBidi"/>
              </w:rPr>
              <w:t>3</w:t>
            </w:r>
          </w:p>
        </w:tc>
      </w:tr>
      <w:tr w:rsidR="004237C8" w14:paraId="498F6203" w14:textId="77777777" w:rsidTr="00FF2209">
        <w:trPr>
          <w:trHeight w:val="1246"/>
        </w:trPr>
        <w:tc>
          <w:tcPr>
            <w:tcW w:w="9350" w:type="dxa"/>
          </w:tcPr>
          <w:p w14:paraId="73CAE3BB" w14:textId="77777777" w:rsidR="004237C8" w:rsidRDefault="004237C8" w:rsidP="00FF2209">
            <w:pPr>
              <w:jc w:val="center"/>
              <w:rPr>
                <w:noProof/>
              </w:rPr>
            </w:pPr>
            <w:r>
              <w:rPr>
                <w:noProof/>
              </w:rPr>
              <w:drawing>
                <wp:inline distT="0" distB="0" distL="0" distR="0" wp14:anchorId="7AF13DA6" wp14:editId="13D70098">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AFE848" w14:textId="77777777" w:rsidR="004237C8" w:rsidRDefault="004237C8" w:rsidP="004237C8">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4237C8" w14:paraId="6BF405C5" w14:textId="77777777" w:rsidTr="00FF2209">
        <w:trPr>
          <w:trHeight w:val="435"/>
        </w:trPr>
        <w:tc>
          <w:tcPr>
            <w:tcW w:w="9276" w:type="dxa"/>
          </w:tcPr>
          <w:p w14:paraId="236EC7CF" w14:textId="77777777"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4237C8" w14:paraId="6DE8BDCB" w14:textId="77777777" w:rsidTr="00FF2209">
        <w:trPr>
          <w:trHeight w:val="1246"/>
        </w:trPr>
        <w:tc>
          <w:tcPr>
            <w:tcW w:w="9276" w:type="dxa"/>
          </w:tcPr>
          <w:p w14:paraId="0B8E51E7" w14:textId="77777777" w:rsidR="004237C8" w:rsidRDefault="004237C8" w:rsidP="00FF2209">
            <w:pPr>
              <w:jc w:val="center"/>
              <w:rPr>
                <w:noProof/>
              </w:rPr>
            </w:pPr>
            <w:r>
              <w:rPr>
                <w:noProof/>
              </w:rPr>
              <w:drawing>
                <wp:inline distT="0" distB="0" distL="0" distR="0" wp14:anchorId="3A3E814A" wp14:editId="0AF2C4F5">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273A08" w14:textId="34007B7F" w:rsidR="004237C8" w:rsidRDefault="004237C8" w:rsidP="004237C8">
      <w:pPr>
        <w:rPr>
          <w:rFonts w:cs="Times New Roman"/>
        </w:rPr>
      </w:pPr>
    </w:p>
    <w:p w14:paraId="118E93AD" w14:textId="77777777" w:rsidR="002A2B20" w:rsidRDefault="002A2B20" w:rsidP="004237C8">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4237C8" w14:paraId="1D5E9570" w14:textId="77777777" w:rsidTr="004C515F">
        <w:trPr>
          <w:trHeight w:val="435"/>
        </w:trPr>
        <w:tc>
          <w:tcPr>
            <w:tcW w:w="9016" w:type="dxa"/>
          </w:tcPr>
          <w:p w14:paraId="13EA44D0" w14:textId="77777777"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4237C8" w14:paraId="66E79E39" w14:textId="77777777" w:rsidTr="004C515F">
        <w:trPr>
          <w:trHeight w:val="1246"/>
        </w:trPr>
        <w:tc>
          <w:tcPr>
            <w:tcW w:w="9016" w:type="dxa"/>
          </w:tcPr>
          <w:p w14:paraId="5097B42A" w14:textId="77777777" w:rsidR="004237C8" w:rsidRDefault="004237C8" w:rsidP="00FF2209">
            <w:pPr>
              <w:jc w:val="center"/>
              <w:rPr>
                <w:noProof/>
              </w:rPr>
            </w:pPr>
            <w:r>
              <w:rPr>
                <w:noProof/>
              </w:rPr>
              <w:drawing>
                <wp:inline distT="0" distB="0" distL="0" distR="0" wp14:anchorId="1E7AB303" wp14:editId="643242EB">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4237C8" w14:paraId="520E4BAB" w14:textId="77777777" w:rsidTr="004C515F">
        <w:trPr>
          <w:trHeight w:val="1246"/>
        </w:trPr>
        <w:tc>
          <w:tcPr>
            <w:tcW w:w="9016" w:type="dxa"/>
          </w:tcPr>
          <w:p w14:paraId="5EADF148" w14:textId="4226596D" w:rsidR="004237C8" w:rsidRDefault="004237C8" w:rsidP="00FF2209">
            <w:pPr>
              <w:jc w:val="center"/>
              <w:rPr>
                <w:noProof/>
              </w:rPr>
            </w:pPr>
            <w:r>
              <w:rPr>
                <w:noProof/>
              </w:rPr>
              <w:lastRenderedPageBreak/>
              <w:drawing>
                <wp:inline distT="0" distB="0" distL="0" distR="0" wp14:anchorId="773E207D" wp14:editId="70C78B41">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4237C8" w14:paraId="2051892B" w14:textId="77777777" w:rsidTr="004C515F">
        <w:trPr>
          <w:trHeight w:val="1246"/>
        </w:trPr>
        <w:tc>
          <w:tcPr>
            <w:tcW w:w="9016" w:type="dxa"/>
          </w:tcPr>
          <w:p w14:paraId="0979CA46" w14:textId="3494FE43" w:rsidR="004237C8" w:rsidRDefault="00591B06" w:rsidP="00FF2209">
            <w:pPr>
              <w:jc w:val="center"/>
              <w:rPr>
                <w:noProof/>
              </w:rPr>
            </w:pPr>
            <w:r>
              <w:rPr>
                <w:noProof/>
              </w:rPr>
              <mc:AlternateContent>
                <mc:Choice Requires="wps">
                  <w:drawing>
                    <wp:anchor distT="0" distB="0" distL="114300" distR="114300" simplePos="0" relativeHeight="251765881" behindDoc="0" locked="0" layoutInCell="1" allowOverlap="1" wp14:anchorId="339955E4" wp14:editId="56271672">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07343E" id="Straight Arrow Connector 383" o:spid="_x0000_s1026" type="#_x0000_t32" style="position:absolute;margin-left:377.75pt;margin-top:203pt;width:48pt;height:22.2pt;flip:y;z-index:2517658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848704" behindDoc="0" locked="0" layoutInCell="1" allowOverlap="1" wp14:anchorId="4E37FCF8" wp14:editId="1547D34E">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sidR="004237C8">
              <w:rPr>
                <w:noProof/>
              </w:rPr>
              <w:drawing>
                <wp:inline distT="0" distB="0" distL="0" distR="0" wp14:anchorId="0539B160" wp14:editId="52EB2AED">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75CC4" w14:textId="62F9EC10" w:rsidR="004237C8" w:rsidRDefault="004237C8" w:rsidP="004237C8">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4237C8" w14:paraId="2FC619ED" w14:textId="77777777" w:rsidTr="00FF2209">
        <w:trPr>
          <w:trHeight w:val="435"/>
        </w:trPr>
        <w:tc>
          <w:tcPr>
            <w:tcW w:w="9276" w:type="dxa"/>
          </w:tcPr>
          <w:p w14:paraId="0E2EAD96" w14:textId="08E31306" w:rsidR="004237C8" w:rsidRPr="00ED69AB" w:rsidRDefault="004237C8" w:rsidP="00FF2209">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4237C8" w14:paraId="1213C3EF" w14:textId="77777777" w:rsidTr="00FF2209">
        <w:trPr>
          <w:trHeight w:val="1246"/>
        </w:trPr>
        <w:tc>
          <w:tcPr>
            <w:tcW w:w="9276" w:type="dxa"/>
          </w:tcPr>
          <w:p w14:paraId="5DDD690B" w14:textId="77777777" w:rsidR="004237C8" w:rsidRDefault="004237C8" w:rsidP="00FF2209">
            <w:pPr>
              <w:jc w:val="center"/>
              <w:rPr>
                <w:noProof/>
              </w:rPr>
            </w:pPr>
            <w:r>
              <w:rPr>
                <w:noProof/>
              </w:rPr>
              <mc:AlternateContent>
                <mc:Choice Requires="wps">
                  <w:drawing>
                    <wp:anchor distT="0" distB="0" distL="114300" distR="114300" simplePos="0" relativeHeight="251736064" behindDoc="0" locked="0" layoutInCell="1" allowOverlap="1" wp14:anchorId="2D52DB20" wp14:editId="5EAD1EE2">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C4C2E0" id="Oval 344" o:spid="_x0000_s1026" style="position:absolute;margin-left:286.55pt;margin-top:108.6pt;width:43.2pt;height:3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3286B026" wp14:editId="742078CB">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4237C8" w14:paraId="75C29F85" w14:textId="77777777" w:rsidTr="00FF2209">
        <w:trPr>
          <w:trHeight w:val="1246"/>
        </w:trPr>
        <w:tc>
          <w:tcPr>
            <w:tcW w:w="9276" w:type="dxa"/>
          </w:tcPr>
          <w:p w14:paraId="1B5061BF" w14:textId="77777777" w:rsidR="004237C8" w:rsidRDefault="004237C8" w:rsidP="00FF2209">
            <w:pPr>
              <w:jc w:val="center"/>
              <w:rPr>
                <w:noProof/>
              </w:rPr>
            </w:pPr>
            <w:r>
              <w:rPr>
                <w:noProof/>
              </w:rPr>
              <w:lastRenderedPageBreak/>
              <w:drawing>
                <wp:inline distT="0" distB="0" distL="0" distR="0" wp14:anchorId="1CC6FF88" wp14:editId="1945BA9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4237C8" w14:paraId="1E2D1D9F" w14:textId="77777777" w:rsidTr="00FF2209">
        <w:trPr>
          <w:trHeight w:val="1246"/>
        </w:trPr>
        <w:tc>
          <w:tcPr>
            <w:tcW w:w="9276" w:type="dxa"/>
          </w:tcPr>
          <w:p w14:paraId="466EA7EE" w14:textId="77777777" w:rsidR="004237C8" w:rsidRDefault="004237C8" w:rsidP="00FF2209">
            <w:pPr>
              <w:jc w:val="center"/>
              <w:rPr>
                <w:noProof/>
              </w:rPr>
            </w:pPr>
            <w:r>
              <w:rPr>
                <w:rFonts w:cstheme="minorHAnsi"/>
                <w:noProof/>
                <w:color w:val="000000"/>
                <w:u w:color="000000"/>
              </w:rPr>
              <mc:AlternateContent>
                <mc:Choice Requires="wps">
                  <w:drawing>
                    <wp:anchor distT="0" distB="0" distL="114300" distR="114300" simplePos="0" relativeHeight="251739136" behindDoc="0" locked="0" layoutInCell="1" allowOverlap="1" wp14:anchorId="2313A61F" wp14:editId="43D8AB62">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78C808F0" w14:textId="77777777" w:rsidR="004237C8" w:rsidRPr="00716A68" w:rsidRDefault="004237C8" w:rsidP="004237C8">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3A61F" id="Arrow: Left 345" o:spid="_x0000_s1090" type="#_x0000_t66" style="position:absolute;left:0;text-align:left;margin-left:108.95pt;margin-top:115.55pt;width:300pt;height:45.3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L6IRWRzAgAAMAUAAA4AAAAA&#10;AAAAAAAAAAAALgIAAGRycy9lMm9Eb2MueG1sUEsBAi0AFAAGAAgAAAAhAJrdlcfgAAAACwEAAA8A&#10;AAAAAAAAAAAAAAAAzQQAAGRycy9kb3ducmV2LnhtbFBLBQYAAAAABAAEAPMAAADaBQAAAAA=&#10;" adj="1633" fillcolor="white [3201]" strokecolor="#4472c4 [3204]" strokeweight="1pt">
                      <v:textbox>
                        <w:txbxContent>
                          <w:p w14:paraId="78C808F0" w14:textId="77777777" w:rsidR="004237C8" w:rsidRPr="00716A68" w:rsidRDefault="004237C8" w:rsidP="004237C8">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6A33AA50" wp14:editId="5B19A57D">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D60D2A" w14:textId="2EC93FD2" w:rsidR="004237C8" w:rsidRDefault="004237C8" w:rsidP="004237C8">
      <w:pPr>
        <w:rPr>
          <w:rFonts w:cs="Times New Roman"/>
        </w:rPr>
      </w:pPr>
    </w:p>
    <w:p w14:paraId="5B200691" w14:textId="77777777" w:rsidR="002E3D46" w:rsidRPr="00ED69AB" w:rsidRDefault="002E3D46" w:rsidP="00125AD6">
      <w:pPr>
        <w:pStyle w:val="ListParagraph"/>
        <w:numPr>
          <w:ilvl w:val="0"/>
          <w:numId w:val="47"/>
        </w:numPr>
      </w:pPr>
      <w:r w:rsidRPr="00ED69AB">
        <w:rPr>
          <w:rFonts w:cs="Trebuchet MS"/>
          <w:color w:val="000000"/>
          <w:u w:color="000000"/>
        </w:rPr>
        <w:t>View Reservation</w:t>
      </w:r>
      <w:r w:rsidRPr="00ED69AB">
        <w:t>:</w:t>
      </w:r>
    </w:p>
    <w:tbl>
      <w:tblPr>
        <w:tblW w:w="8476" w:type="dxa"/>
        <w:jc w:val="center"/>
        <w:tblLook w:val="04A0" w:firstRow="1" w:lastRow="0" w:firstColumn="1" w:lastColumn="0" w:noHBand="0" w:noVBand="1"/>
      </w:tblPr>
      <w:tblGrid>
        <w:gridCol w:w="2950"/>
        <w:gridCol w:w="3438"/>
        <w:gridCol w:w="2088"/>
      </w:tblGrid>
      <w:tr w:rsidR="002E3D46" w:rsidRPr="00ED69AB" w14:paraId="2CC8A95C"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6A8E08F" w14:textId="77777777" w:rsidR="002E3D46" w:rsidRPr="00ED69AB" w:rsidRDefault="002E3D46"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7BBBFC4" w14:textId="77777777" w:rsidR="002E3D46" w:rsidRPr="00ED69AB" w:rsidRDefault="002E3D46"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8B898C0" w14:textId="77777777" w:rsidR="002E3D46" w:rsidRPr="00ED69AB" w:rsidRDefault="002E3D46"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2E3D46" w:rsidRPr="00ED69AB" w14:paraId="32C92EAD"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915FD53" w14:textId="77777777" w:rsidR="002E3D46" w:rsidRPr="00ED69AB" w:rsidRDefault="002E3D46" w:rsidP="00FF2209">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A416E5" w14:textId="77777777" w:rsidR="002E3D46" w:rsidRPr="00ED69AB" w:rsidRDefault="002E3D46" w:rsidP="00FF2209">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10F1C71" w14:textId="77777777" w:rsidR="002E3D46" w:rsidRPr="00ED69AB" w:rsidRDefault="002E3D46" w:rsidP="00FF2209">
            <w:pPr>
              <w:jc w:val="center"/>
              <w:rPr>
                <w:rFonts w:cstheme="majorBidi"/>
              </w:rPr>
            </w:pPr>
          </w:p>
          <w:p w14:paraId="6BC2FF4D" w14:textId="77777777" w:rsidR="002E3D46" w:rsidRPr="00ED69AB" w:rsidRDefault="002E3D46" w:rsidP="00FF2209">
            <w:pPr>
              <w:jc w:val="center"/>
              <w:rPr>
                <w:rFonts w:cstheme="majorBidi"/>
              </w:rPr>
            </w:pPr>
          </w:p>
        </w:tc>
      </w:tr>
    </w:tbl>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2E3D46" w14:paraId="6F3963E3" w14:textId="77777777" w:rsidTr="002E3D46">
        <w:trPr>
          <w:trHeight w:val="423"/>
        </w:trPr>
        <w:tc>
          <w:tcPr>
            <w:tcW w:w="3769" w:type="dxa"/>
          </w:tcPr>
          <w:p w14:paraId="6B106681" w14:textId="77777777" w:rsidR="002E3D46" w:rsidRDefault="002E3D46" w:rsidP="00FF2209">
            <w:pPr>
              <w:rPr>
                <w:rFonts w:cs="Times New Roman"/>
              </w:rPr>
            </w:pPr>
            <w:r w:rsidRPr="00ED69AB">
              <w:rPr>
                <w:rFonts w:cs="Trebuchet MS"/>
                <w:color w:val="000000"/>
                <w:u w:color="000000"/>
              </w:rPr>
              <w:t>View Reservation</w:t>
            </w:r>
            <w:r w:rsidRPr="00ED69AB">
              <w:rPr>
                <w:rFonts w:cstheme="majorBidi"/>
              </w:rPr>
              <w:t xml:space="preserve"> 01</w:t>
            </w:r>
          </w:p>
        </w:tc>
      </w:tr>
      <w:tr w:rsidR="002E3D46" w14:paraId="03C22ED7" w14:textId="77777777" w:rsidTr="002E3D46">
        <w:trPr>
          <w:trHeight w:val="4678"/>
        </w:trPr>
        <w:tc>
          <w:tcPr>
            <w:tcW w:w="3769" w:type="dxa"/>
          </w:tcPr>
          <w:p w14:paraId="07B9F394" w14:textId="77777777" w:rsidR="002E3D46" w:rsidRDefault="002E3D46" w:rsidP="00FF2209">
            <w:pPr>
              <w:jc w:val="center"/>
              <w:rPr>
                <w:rFonts w:cs="Times New Roman"/>
              </w:rPr>
            </w:pPr>
            <w:r>
              <w:rPr>
                <w:noProof/>
              </w:rPr>
              <w:lastRenderedPageBreak/>
              <w:drawing>
                <wp:inline distT="0" distB="0" distL="0" distR="0" wp14:anchorId="1BC673C0" wp14:editId="4EEB2A79">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4B8B98D0" w14:textId="77777777" w:rsidR="002E3D46" w:rsidRDefault="002E3D46" w:rsidP="002E3D46"/>
    <w:p w14:paraId="457251EF" w14:textId="77777777" w:rsidR="002E3D46" w:rsidRDefault="002E3D46" w:rsidP="002E3D46"/>
    <w:p w14:paraId="4DBE06A7" w14:textId="77777777" w:rsidR="002E3D46" w:rsidRDefault="002E3D46" w:rsidP="002E3D46"/>
    <w:p w14:paraId="0E1223CA" w14:textId="77777777" w:rsidR="002E3D46" w:rsidRDefault="002E3D46" w:rsidP="002E3D46"/>
    <w:p w14:paraId="68F3BE2B" w14:textId="77777777" w:rsidR="002E3D46" w:rsidRDefault="002E3D46" w:rsidP="002E3D46"/>
    <w:p w14:paraId="69D363E4" w14:textId="77777777" w:rsidR="002E3D46" w:rsidRDefault="002E3D46" w:rsidP="002E3D46"/>
    <w:p w14:paraId="6DAC0DB9" w14:textId="77777777" w:rsidR="002E3D46" w:rsidRDefault="002E3D46" w:rsidP="002E3D46"/>
    <w:p w14:paraId="7C97619F" w14:textId="77777777" w:rsidR="002E3D46" w:rsidRDefault="002E3D46" w:rsidP="002E3D46"/>
    <w:p w14:paraId="568914DC" w14:textId="77777777" w:rsidR="002E3D46" w:rsidRDefault="002E3D46" w:rsidP="002E3D46"/>
    <w:p w14:paraId="63F21EC0" w14:textId="77777777" w:rsidR="002E3D46" w:rsidRDefault="002E3D46" w:rsidP="002E3D46"/>
    <w:tbl>
      <w:tblPr>
        <w:tblStyle w:val="TableGrid"/>
        <w:tblpPr w:leftFromText="180" w:rightFromText="180" w:vertAnchor="text" w:horzAnchor="margin" w:tblpY="1150"/>
        <w:tblOverlap w:val="never"/>
        <w:tblW w:w="0" w:type="auto"/>
        <w:tblLook w:val="04A0" w:firstRow="1" w:lastRow="0" w:firstColumn="1" w:lastColumn="0" w:noHBand="0" w:noVBand="1"/>
      </w:tblPr>
      <w:tblGrid>
        <w:gridCol w:w="9016"/>
      </w:tblGrid>
      <w:tr w:rsidR="002E3D46" w14:paraId="45773CDC" w14:textId="77777777" w:rsidTr="002E3D46">
        <w:trPr>
          <w:trHeight w:val="351"/>
        </w:trPr>
        <w:tc>
          <w:tcPr>
            <w:tcW w:w="9016" w:type="dxa"/>
          </w:tcPr>
          <w:p w14:paraId="5A929BFE" w14:textId="77777777" w:rsidR="002E3D46" w:rsidRDefault="002E3D46" w:rsidP="002E3D46">
            <w:pPr>
              <w:rPr>
                <w:rFonts w:cs="Times New Roman"/>
              </w:rPr>
            </w:pPr>
            <w:r w:rsidRPr="00ED69AB">
              <w:rPr>
                <w:rFonts w:cs="Trebuchet MS"/>
                <w:color w:val="000000"/>
                <w:u w:color="000000"/>
              </w:rPr>
              <w:t>View Reservation</w:t>
            </w:r>
            <w:r w:rsidRPr="00ED69AB">
              <w:rPr>
                <w:rFonts w:cstheme="majorBidi"/>
              </w:rPr>
              <w:t xml:space="preserve"> 01</w:t>
            </w:r>
          </w:p>
        </w:tc>
      </w:tr>
      <w:tr w:rsidR="002E3D46" w14:paraId="1CFE7C2E" w14:textId="77777777" w:rsidTr="002E3D46">
        <w:trPr>
          <w:trHeight w:val="374"/>
        </w:trPr>
        <w:tc>
          <w:tcPr>
            <w:tcW w:w="9016" w:type="dxa"/>
          </w:tcPr>
          <w:p w14:paraId="0A6698BF" w14:textId="77777777" w:rsidR="002E3D46" w:rsidRDefault="002E3D46" w:rsidP="002E3D46">
            <w:pPr>
              <w:rPr>
                <w:rFonts w:cs="Times New Roman"/>
              </w:rPr>
            </w:pPr>
            <w:r>
              <w:rPr>
                <w:rFonts w:cs="Times New Roman"/>
                <w:noProof/>
              </w:rPr>
              <w:drawing>
                <wp:inline distT="0" distB="0" distL="0" distR="0" wp14:anchorId="413272F7" wp14:editId="47714313">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4A14AC2" w14:textId="0AC15045" w:rsidR="002E3D46" w:rsidRDefault="002E3D46" w:rsidP="002E3D46"/>
    <w:p w14:paraId="353120D6" w14:textId="77777777" w:rsidR="002E3D46" w:rsidRDefault="002E3D46" w:rsidP="002E3D46"/>
    <w:p w14:paraId="042EAAD4" w14:textId="77777777" w:rsidR="002E3D46" w:rsidRDefault="002E3D46" w:rsidP="002E3D46"/>
    <w:p w14:paraId="0D5C322E" w14:textId="77777777" w:rsidR="002E3D46" w:rsidRPr="00ED69AB" w:rsidRDefault="002E3D46" w:rsidP="00125AD6">
      <w:pPr>
        <w:pStyle w:val="ListParagraph"/>
        <w:numPr>
          <w:ilvl w:val="0"/>
          <w:numId w:val="47"/>
        </w:numPr>
      </w:pPr>
      <w:r w:rsidRPr="00ED69AB">
        <w:rPr>
          <w:rFonts w:cstheme="minorHAnsi"/>
          <w:color w:val="000000"/>
          <w:u w:color="000000"/>
        </w:rPr>
        <w:t>Extend Reservation</w:t>
      </w:r>
      <w:r w:rsidRPr="00ED69AB">
        <w:t>:</w:t>
      </w:r>
    </w:p>
    <w:tbl>
      <w:tblPr>
        <w:tblW w:w="8476" w:type="dxa"/>
        <w:jc w:val="center"/>
        <w:tblLook w:val="04A0" w:firstRow="1" w:lastRow="0" w:firstColumn="1" w:lastColumn="0" w:noHBand="0" w:noVBand="1"/>
      </w:tblPr>
      <w:tblGrid>
        <w:gridCol w:w="2950"/>
        <w:gridCol w:w="3438"/>
        <w:gridCol w:w="2088"/>
      </w:tblGrid>
      <w:tr w:rsidR="002E3D46" w:rsidRPr="00ED69AB" w14:paraId="232B5F9C"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4FDB3CD" w14:textId="77777777" w:rsidR="002E3D46" w:rsidRPr="00ED69AB" w:rsidRDefault="002E3D46"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3E795F1" w14:textId="77777777" w:rsidR="002E3D46" w:rsidRPr="00ED69AB" w:rsidRDefault="002E3D46"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70098E" w14:textId="77777777" w:rsidR="002E3D46" w:rsidRPr="00ED69AB" w:rsidRDefault="002E3D46"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2E3D46" w:rsidRPr="00ED69AB" w14:paraId="5A7E0B6D"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1FFA10A" w14:textId="77777777" w:rsidR="002E3D46" w:rsidRPr="00ED69AB" w:rsidRDefault="002E3D46" w:rsidP="00FF2209">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6D1CD68" w14:textId="77777777" w:rsidR="002E3D46" w:rsidRPr="00ED69AB" w:rsidRDefault="002E3D46" w:rsidP="00FF2209">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9C1E147" w14:textId="77777777" w:rsidR="002E3D46" w:rsidRPr="00ED69AB" w:rsidRDefault="002E3D46" w:rsidP="00FF2209">
            <w:pPr>
              <w:jc w:val="center"/>
              <w:rPr>
                <w:rFonts w:cstheme="majorBidi"/>
              </w:rPr>
            </w:pPr>
          </w:p>
          <w:p w14:paraId="2DEC3A1C" w14:textId="77777777" w:rsidR="002E3D46" w:rsidRPr="00ED69AB" w:rsidRDefault="002E3D46" w:rsidP="00FF2209">
            <w:pPr>
              <w:jc w:val="center"/>
              <w:rPr>
                <w:rFonts w:cstheme="majorBidi"/>
              </w:rPr>
            </w:pPr>
          </w:p>
        </w:tc>
      </w:tr>
      <w:tr w:rsidR="002E3D46" w:rsidRPr="00ED69AB" w14:paraId="5D6D60A2"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0894AD6" w14:textId="77777777" w:rsidR="002E3D46" w:rsidRPr="00ED69AB" w:rsidRDefault="002E3D46"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08BF59" w14:textId="77777777" w:rsidR="002E3D46" w:rsidRPr="00ED69AB" w:rsidRDefault="002E3D46" w:rsidP="00FF2209">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0A1775F" w14:textId="77777777" w:rsidR="002E3D46" w:rsidRPr="00ED69AB" w:rsidRDefault="002E3D46" w:rsidP="00FF2209">
            <w:pPr>
              <w:jc w:val="center"/>
              <w:rPr>
                <w:rFonts w:cstheme="majorBidi"/>
              </w:rPr>
            </w:pPr>
          </w:p>
        </w:tc>
      </w:tr>
      <w:tr w:rsidR="002E3D46" w:rsidRPr="00ED69AB" w14:paraId="72BA8E72"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82120FC" w14:textId="77777777" w:rsidR="002E3D46" w:rsidRPr="00ED69AB" w:rsidRDefault="002E3D46" w:rsidP="00FF2209">
            <w:pPr>
              <w:rPr>
                <w:rFonts w:cstheme="minorHAnsi"/>
                <w:color w:val="000000"/>
                <w:u w:color="000000"/>
              </w:rPr>
            </w:pPr>
            <w:r w:rsidRPr="00ED69AB">
              <w:rPr>
                <w:rFonts w:cstheme="minorHAnsi"/>
                <w:color w:val="000000"/>
                <w:u w:color="000000"/>
              </w:rPr>
              <w:lastRenderedPageBreak/>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FB403C" w14:textId="77777777" w:rsidR="002E3D46" w:rsidRPr="00ED69AB" w:rsidRDefault="002E3D46" w:rsidP="00FF2209">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DC0BB8" w14:textId="77777777" w:rsidR="002E3D46" w:rsidRPr="00ED69AB" w:rsidRDefault="002E3D46" w:rsidP="00FF2209">
            <w:pPr>
              <w:jc w:val="center"/>
              <w:rPr>
                <w:rFonts w:cstheme="majorBidi"/>
              </w:rPr>
            </w:pPr>
          </w:p>
        </w:tc>
      </w:tr>
    </w:tbl>
    <w:p w14:paraId="15C9B5F1" w14:textId="77777777" w:rsidR="002E3D46" w:rsidRDefault="002E3D46" w:rsidP="002E3D46">
      <w:pPr>
        <w:tabs>
          <w:tab w:val="left" w:pos="754"/>
        </w:tabs>
      </w:pPr>
    </w:p>
    <w:tbl>
      <w:tblPr>
        <w:tblStyle w:val="TableGrid"/>
        <w:tblW w:w="9468" w:type="dxa"/>
        <w:jc w:val="center"/>
        <w:tblLook w:val="04A0" w:firstRow="1" w:lastRow="0" w:firstColumn="1" w:lastColumn="0" w:noHBand="0" w:noVBand="1"/>
      </w:tblPr>
      <w:tblGrid>
        <w:gridCol w:w="3276"/>
        <w:gridCol w:w="3606"/>
        <w:gridCol w:w="3546"/>
      </w:tblGrid>
      <w:tr w:rsidR="002E3D46" w14:paraId="4C850011" w14:textId="77777777" w:rsidTr="00FF2209">
        <w:trPr>
          <w:trHeight w:val="351"/>
          <w:jc w:val="center"/>
        </w:trPr>
        <w:tc>
          <w:tcPr>
            <w:tcW w:w="9468" w:type="dxa"/>
            <w:gridSpan w:val="3"/>
          </w:tcPr>
          <w:p w14:paraId="765596BE" w14:textId="77777777" w:rsidR="002E3D46" w:rsidRPr="00ED69AB" w:rsidRDefault="002E3D46" w:rsidP="00FF2209">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2E3D46" w14:paraId="490D8BEF" w14:textId="77777777" w:rsidTr="00FF2209">
        <w:trPr>
          <w:trHeight w:val="3879"/>
          <w:jc w:val="center"/>
        </w:trPr>
        <w:tc>
          <w:tcPr>
            <w:tcW w:w="2736" w:type="dxa"/>
          </w:tcPr>
          <w:p w14:paraId="25606E8F" w14:textId="77777777" w:rsidR="002E3D46" w:rsidRDefault="002E3D46" w:rsidP="00FF2209">
            <w:pPr>
              <w:jc w:val="center"/>
              <w:rPr>
                <w:noProof/>
              </w:rPr>
            </w:pPr>
            <w:r>
              <w:rPr>
                <w:noProof/>
              </w:rPr>
              <w:drawing>
                <wp:inline distT="0" distB="0" distL="0" distR="0" wp14:anchorId="5F270578" wp14:editId="07941691">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276" w:type="dxa"/>
          </w:tcPr>
          <w:p w14:paraId="7F7E2A61" w14:textId="5C5DC10E" w:rsidR="002E3D46" w:rsidRDefault="002E3D46" w:rsidP="00FF2209">
            <w:pPr>
              <w:jc w:val="center"/>
              <w:rPr>
                <w:rFonts w:cs="Times New Roman"/>
              </w:rPr>
            </w:pPr>
            <w:r>
              <w:rPr>
                <w:noProof/>
              </w:rPr>
              <mc:AlternateContent>
                <mc:Choice Requires="wps">
                  <w:drawing>
                    <wp:anchor distT="0" distB="0" distL="114300" distR="114300" simplePos="0" relativeHeight="251867136" behindDoc="0" locked="0" layoutInCell="1" allowOverlap="1" wp14:anchorId="710EC0C8" wp14:editId="02E6A7B7">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6C5577" id="Straight Arrow Connector 385" o:spid="_x0000_s1026" type="#_x0000_t32" style="position:absolute;margin-left:107.15pt;margin-top:81.7pt;width:84.4pt;height:1.3pt;flip:y;z-index:251867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862016" behindDoc="0" locked="0" layoutInCell="1" allowOverlap="1" wp14:anchorId="3EA49312" wp14:editId="105AC611">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0A2ADD" id="Straight Arrow Connector 386" o:spid="_x0000_s1026" type="#_x0000_t32" style="position:absolute;margin-left:108.95pt;margin-top:139.05pt;width:81.45pt;height:1.3pt;flip:y;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876352" behindDoc="0" locked="0" layoutInCell="1" allowOverlap="1" wp14:anchorId="4AC0E549" wp14:editId="63485FE8">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FD0A7D" id="Straight Arrow Connector 384" o:spid="_x0000_s1026" type="#_x0000_t32" style="position:absolute;margin-left:107.15pt;margin-top:101pt;width:84.4pt;height:1.3pt;flip:y;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1C757455" wp14:editId="2C961485">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262CC18D" w14:textId="77777777" w:rsidR="002E3D46" w:rsidRDefault="002E3D46" w:rsidP="00FF2209">
            <w:pPr>
              <w:jc w:val="center"/>
              <w:rPr>
                <w:rFonts w:cs="Times New Roman"/>
              </w:rPr>
            </w:pPr>
            <w:r>
              <w:rPr>
                <w:rFonts w:cs="Times New Roman"/>
              </w:rPr>
              <w:t xml:space="preserve">Before extending  </w:t>
            </w:r>
          </w:p>
        </w:tc>
        <w:tc>
          <w:tcPr>
            <w:tcW w:w="3456" w:type="dxa"/>
          </w:tcPr>
          <w:p w14:paraId="1E0A10DF" w14:textId="77777777" w:rsidR="002E3D46" w:rsidRDefault="002E3D46" w:rsidP="00FF2209">
            <w:pPr>
              <w:rPr>
                <w:noProof/>
              </w:rPr>
            </w:pPr>
            <w:r>
              <w:rPr>
                <w:b/>
                <w:bCs/>
                <w:noProof/>
              </w:rPr>
              <mc:AlternateContent>
                <mc:Choice Requires="wps">
                  <w:drawing>
                    <wp:anchor distT="0" distB="0" distL="114300" distR="114300" simplePos="0" relativeHeight="251877376" behindDoc="0" locked="0" layoutInCell="1" allowOverlap="1" wp14:anchorId="58E7A9C9" wp14:editId="6DBDA425">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12197" id="Oval 387" o:spid="_x0000_s1026" style="position:absolute;margin-left:49.65pt;margin-top:192.15pt;width:24.4pt;height:21.85pt;z-index:251877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739F2FB" wp14:editId="4B93007F">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0335FBE7" w14:textId="77777777" w:rsidR="002E3D46" w:rsidRDefault="002E3D46" w:rsidP="00FF2209">
            <w:pPr>
              <w:jc w:val="center"/>
              <w:rPr>
                <w:noProof/>
              </w:rPr>
            </w:pPr>
            <w:r>
              <w:rPr>
                <w:noProof/>
              </w:rPr>
              <w:t>After extending</w:t>
            </w:r>
          </w:p>
        </w:tc>
      </w:tr>
    </w:tbl>
    <w:tbl>
      <w:tblPr>
        <w:tblStyle w:val="TableGrid"/>
        <w:tblpPr w:leftFromText="180" w:rightFromText="180" w:vertAnchor="text" w:horzAnchor="page" w:tblpX="6652" w:tblpY="663"/>
        <w:tblOverlap w:val="never"/>
        <w:tblW w:w="0" w:type="auto"/>
        <w:tblLook w:val="04A0" w:firstRow="1" w:lastRow="0" w:firstColumn="1" w:lastColumn="0" w:noHBand="0" w:noVBand="1"/>
      </w:tblPr>
      <w:tblGrid>
        <w:gridCol w:w="3090"/>
      </w:tblGrid>
      <w:tr w:rsidR="002E3D46" w14:paraId="744D802D" w14:textId="77777777" w:rsidTr="00E9118C">
        <w:trPr>
          <w:trHeight w:val="444"/>
        </w:trPr>
        <w:tc>
          <w:tcPr>
            <w:tcW w:w="3090" w:type="dxa"/>
          </w:tcPr>
          <w:p w14:paraId="54D46C59" w14:textId="77777777" w:rsidR="002E3D46" w:rsidRDefault="002E3D46" w:rsidP="00FF2209">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2E3D46" w14:paraId="63BF684D" w14:textId="77777777" w:rsidTr="00E9118C">
        <w:trPr>
          <w:trHeight w:val="4908"/>
        </w:trPr>
        <w:tc>
          <w:tcPr>
            <w:tcW w:w="3090" w:type="dxa"/>
          </w:tcPr>
          <w:p w14:paraId="5C3B2320" w14:textId="77777777" w:rsidR="002E3D46" w:rsidRDefault="002E3D46" w:rsidP="00FF2209">
            <w:pPr>
              <w:jc w:val="center"/>
              <w:rPr>
                <w:rFonts w:cs="Times New Roman"/>
              </w:rPr>
            </w:pPr>
            <w:r>
              <w:rPr>
                <w:noProof/>
              </w:rPr>
              <w:drawing>
                <wp:inline distT="0" distB="0" distL="0" distR="0" wp14:anchorId="702AA0F4" wp14:editId="15D95240">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p w14:paraId="41113E78" w14:textId="77777777" w:rsidR="002E3D46" w:rsidRDefault="002E3D46" w:rsidP="002E3D46">
      <w:pPr>
        <w:tabs>
          <w:tab w:val="left" w:pos="754"/>
        </w:tabs>
      </w:pPr>
    </w:p>
    <w:tbl>
      <w:tblPr>
        <w:tblStyle w:val="TableGrid"/>
        <w:tblpPr w:leftFromText="180" w:rightFromText="180" w:vertAnchor="text" w:horzAnchor="page" w:tblpX="2425" w:tblpY="183"/>
        <w:tblOverlap w:val="never"/>
        <w:tblW w:w="0" w:type="auto"/>
        <w:tblLook w:val="04A0" w:firstRow="1" w:lastRow="0" w:firstColumn="1" w:lastColumn="0" w:noHBand="0" w:noVBand="1"/>
      </w:tblPr>
      <w:tblGrid>
        <w:gridCol w:w="3257"/>
      </w:tblGrid>
      <w:tr w:rsidR="00E9118C" w14:paraId="06671A94" w14:textId="77777777" w:rsidTr="00E9118C">
        <w:trPr>
          <w:trHeight w:val="442"/>
        </w:trPr>
        <w:tc>
          <w:tcPr>
            <w:tcW w:w="3257" w:type="dxa"/>
          </w:tcPr>
          <w:p w14:paraId="485BD780" w14:textId="77777777" w:rsidR="00E9118C" w:rsidRDefault="00E9118C" w:rsidP="00E9118C">
            <w:pPr>
              <w:rPr>
                <w:rFonts w:cs="Times New Roman"/>
              </w:rPr>
            </w:pPr>
            <w:r w:rsidRPr="00ED69AB">
              <w:rPr>
                <w:rFonts w:cstheme="minorHAnsi"/>
                <w:color w:val="000000"/>
                <w:u w:color="000000"/>
              </w:rPr>
              <w:t xml:space="preserve">Extend Reservation </w:t>
            </w:r>
            <w:r w:rsidRPr="00ED69AB">
              <w:rPr>
                <w:rFonts w:cstheme="majorBidi"/>
              </w:rPr>
              <w:t>02</w:t>
            </w:r>
          </w:p>
        </w:tc>
      </w:tr>
      <w:tr w:rsidR="00E9118C" w14:paraId="2CA121FA" w14:textId="77777777" w:rsidTr="00E9118C">
        <w:trPr>
          <w:trHeight w:val="4886"/>
        </w:trPr>
        <w:tc>
          <w:tcPr>
            <w:tcW w:w="3257" w:type="dxa"/>
          </w:tcPr>
          <w:p w14:paraId="3C734169" w14:textId="77777777" w:rsidR="00E9118C" w:rsidRDefault="00E9118C" w:rsidP="00E9118C">
            <w:pPr>
              <w:jc w:val="center"/>
              <w:rPr>
                <w:rFonts w:cs="Times New Roman"/>
              </w:rPr>
            </w:pPr>
            <w:r>
              <w:rPr>
                <w:noProof/>
              </w:rPr>
              <w:drawing>
                <wp:inline distT="0" distB="0" distL="0" distR="0" wp14:anchorId="3CA13C94" wp14:editId="41D0339E">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4D965C08" w14:textId="77777777" w:rsidR="002E3D46" w:rsidRDefault="002E3D46" w:rsidP="002E3D46">
      <w:pPr>
        <w:tabs>
          <w:tab w:val="left" w:pos="754"/>
        </w:tabs>
      </w:pPr>
      <w:r>
        <w:tab/>
      </w:r>
    </w:p>
    <w:p w14:paraId="1C5581F7" w14:textId="77777777" w:rsidR="002E3D46" w:rsidRDefault="002E3D46" w:rsidP="002E3D46">
      <w:pPr>
        <w:jc w:val="center"/>
      </w:pPr>
    </w:p>
    <w:p w14:paraId="17679927" w14:textId="77777777" w:rsidR="002E3D46" w:rsidRDefault="002E3D46" w:rsidP="002E3D46">
      <w:pPr>
        <w:jc w:val="center"/>
      </w:pPr>
    </w:p>
    <w:p w14:paraId="7C6B3E63" w14:textId="77777777" w:rsidR="002E3D46" w:rsidRDefault="002E3D46" w:rsidP="002E3D46">
      <w:pPr>
        <w:jc w:val="center"/>
      </w:pPr>
    </w:p>
    <w:p w14:paraId="39455846" w14:textId="77777777" w:rsidR="002E3D46" w:rsidRDefault="002E3D46" w:rsidP="002E3D46">
      <w:pPr>
        <w:jc w:val="center"/>
      </w:pPr>
    </w:p>
    <w:p w14:paraId="34583618" w14:textId="77777777" w:rsidR="002E3D46" w:rsidRDefault="002E3D46" w:rsidP="002E3D46">
      <w:pPr>
        <w:jc w:val="center"/>
      </w:pPr>
    </w:p>
    <w:p w14:paraId="37200731" w14:textId="77777777" w:rsidR="002E3D46" w:rsidRDefault="002E3D46" w:rsidP="002E3D46">
      <w:pPr>
        <w:jc w:val="center"/>
      </w:pPr>
    </w:p>
    <w:p w14:paraId="62C0BFC9" w14:textId="77777777" w:rsidR="002E3D46" w:rsidRDefault="002E3D46" w:rsidP="002E3D46">
      <w:pPr>
        <w:jc w:val="center"/>
      </w:pPr>
    </w:p>
    <w:p w14:paraId="178A6BD2" w14:textId="77777777" w:rsidR="002E3D46" w:rsidRDefault="002E3D46" w:rsidP="002E3D46">
      <w:pPr>
        <w:jc w:val="center"/>
      </w:pPr>
    </w:p>
    <w:p w14:paraId="34571D0C" w14:textId="0E30FC7F" w:rsidR="002E3D46" w:rsidRDefault="002E3D46" w:rsidP="002E3D46">
      <w:pPr>
        <w:jc w:val="center"/>
      </w:pPr>
    </w:p>
    <w:p w14:paraId="085359AD" w14:textId="00A3E48B" w:rsidR="00E9118C" w:rsidRDefault="00E9118C" w:rsidP="002E3D46">
      <w:pPr>
        <w:jc w:val="center"/>
      </w:pPr>
    </w:p>
    <w:p w14:paraId="2A835FCB" w14:textId="0CFECA8A" w:rsidR="00E9118C" w:rsidRDefault="00E9118C" w:rsidP="002E3D46">
      <w:pPr>
        <w:jc w:val="center"/>
      </w:pPr>
    </w:p>
    <w:p w14:paraId="25ACBC4E" w14:textId="77777777" w:rsidR="00E9118C" w:rsidRDefault="00E9118C" w:rsidP="002E3D46">
      <w:pPr>
        <w:jc w:val="center"/>
      </w:pPr>
    </w:p>
    <w:tbl>
      <w:tblPr>
        <w:tblStyle w:val="TableGrid"/>
        <w:tblW w:w="10602" w:type="dxa"/>
        <w:jc w:val="center"/>
        <w:tblLook w:val="04A0" w:firstRow="1" w:lastRow="0" w:firstColumn="1" w:lastColumn="0" w:noHBand="0" w:noVBand="1"/>
      </w:tblPr>
      <w:tblGrid>
        <w:gridCol w:w="10602"/>
      </w:tblGrid>
      <w:tr w:rsidR="002E3D46" w14:paraId="2877A217" w14:textId="77777777" w:rsidTr="0071172A">
        <w:trPr>
          <w:trHeight w:val="351"/>
          <w:jc w:val="center"/>
        </w:trPr>
        <w:tc>
          <w:tcPr>
            <w:tcW w:w="10488" w:type="dxa"/>
          </w:tcPr>
          <w:p w14:paraId="0D023353" w14:textId="77777777" w:rsidR="002E3D46" w:rsidRPr="00ED69AB" w:rsidRDefault="002E3D46" w:rsidP="00FF2209">
            <w:pPr>
              <w:rPr>
                <w:rFonts w:cstheme="minorHAnsi"/>
                <w:color w:val="000000"/>
                <w:u w:color="000000"/>
              </w:rPr>
            </w:pPr>
            <w:r w:rsidRPr="00D763BD">
              <w:rPr>
                <w:rFonts w:cstheme="minorHAnsi"/>
                <w:color w:val="000000"/>
                <w:highlight w:val="yellow"/>
                <w:u w:color="000000"/>
              </w:rPr>
              <w:lastRenderedPageBreak/>
              <w:t xml:space="preserve">Extend Reservation </w:t>
            </w:r>
            <w:r w:rsidRPr="00D763BD">
              <w:rPr>
                <w:rFonts w:cstheme="majorBidi"/>
                <w:highlight w:val="yellow"/>
              </w:rPr>
              <w:t>01</w:t>
            </w:r>
          </w:p>
        </w:tc>
      </w:tr>
      <w:tr w:rsidR="002E3D46" w14:paraId="4C863ABF" w14:textId="77777777" w:rsidTr="0071172A">
        <w:trPr>
          <w:trHeight w:val="351"/>
          <w:jc w:val="center"/>
        </w:trPr>
        <w:tc>
          <w:tcPr>
            <w:tcW w:w="10488" w:type="dxa"/>
          </w:tcPr>
          <w:p w14:paraId="109202E8" w14:textId="77777777" w:rsidR="002E3D46" w:rsidRPr="00ED69AB" w:rsidRDefault="002E3D46" w:rsidP="00FF2209">
            <w:pPr>
              <w:rPr>
                <w:rFonts w:cstheme="minorHAnsi"/>
                <w:color w:val="000000"/>
                <w:u w:color="000000"/>
              </w:rPr>
            </w:pPr>
            <w:r>
              <w:rPr>
                <w:noProof/>
              </w:rPr>
              <w:drawing>
                <wp:inline distT="0" distB="0" distL="0" distR="0" wp14:anchorId="415F9DA1" wp14:editId="0C2F0428">
                  <wp:extent cx="6495272" cy="2484120"/>
                  <wp:effectExtent l="0" t="0" r="127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10384" t="7065" r="12179" b="40285"/>
                          <a:stretch/>
                        </pic:blipFill>
                        <pic:spPr bwMode="auto">
                          <a:xfrm>
                            <a:off x="0" y="0"/>
                            <a:ext cx="6516434" cy="2492213"/>
                          </a:xfrm>
                          <a:prstGeom prst="rect">
                            <a:avLst/>
                          </a:prstGeom>
                          <a:ln>
                            <a:noFill/>
                          </a:ln>
                          <a:extLst>
                            <a:ext uri="{53640926-AAD7-44D8-BBD7-CCE9431645EC}">
                              <a14:shadowObscured xmlns:a14="http://schemas.microsoft.com/office/drawing/2010/main"/>
                            </a:ext>
                          </a:extLst>
                        </pic:spPr>
                      </pic:pic>
                    </a:graphicData>
                  </a:graphic>
                </wp:inline>
              </w:drawing>
            </w:r>
          </w:p>
        </w:tc>
      </w:tr>
      <w:tr w:rsidR="002E3D46" w14:paraId="18AD7B14" w14:textId="77777777" w:rsidTr="0071172A">
        <w:trPr>
          <w:trHeight w:val="351"/>
          <w:jc w:val="center"/>
        </w:trPr>
        <w:tc>
          <w:tcPr>
            <w:tcW w:w="10488" w:type="dxa"/>
          </w:tcPr>
          <w:p w14:paraId="5488A1A1" w14:textId="77777777" w:rsidR="002E3D46" w:rsidRDefault="002E3D46" w:rsidP="00FF2209">
            <w:pPr>
              <w:rPr>
                <w:noProof/>
              </w:rPr>
            </w:pPr>
            <w:r>
              <w:rPr>
                <w:noProof/>
              </w:rPr>
              <mc:AlternateContent>
                <mc:Choice Requires="wps">
                  <w:drawing>
                    <wp:anchor distT="0" distB="0" distL="114300" distR="114300" simplePos="0" relativeHeight="251879424" behindDoc="0" locked="0" layoutInCell="1" allowOverlap="1" wp14:anchorId="02BF1DC5" wp14:editId="78E5BA9F">
                      <wp:simplePos x="0" y="0"/>
                      <wp:positionH relativeFrom="column">
                        <wp:posOffset>906780</wp:posOffset>
                      </wp:positionH>
                      <wp:positionV relativeFrom="paragraph">
                        <wp:posOffset>1029970</wp:posOffset>
                      </wp:positionV>
                      <wp:extent cx="1470660" cy="281940"/>
                      <wp:effectExtent l="0" t="0" r="15240" b="22860"/>
                      <wp:wrapNone/>
                      <wp:docPr id="388" name="Oval 388"/>
                      <wp:cNvGraphicFramePr/>
                      <a:graphic xmlns:a="http://schemas.openxmlformats.org/drawingml/2006/main">
                        <a:graphicData uri="http://schemas.microsoft.com/office/word/2010/wordprocessingShape">
                          <wps:wsp>
                            <wps:cNvSpPr/>
                            <wps:spPr>
                              <a:xfrm>
                                <a:off x="0" y="0"/>
                                <a:ext cx="1470660" cy="2819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0A7A00" id="Oval 388" o:spid="_x0000_s1026" style="position:absolute;margin-left:71.4pt;margin-top:81.1pt;width:115.8pt;height:22.2pt;z-index:251879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" filled="f" strokecolor="#1f3763 [1604]" strokeweight="1pt">
                      <v:stroke joinstyle="miter"/>
                    </v:oval>
                  </w:pict>
                </mc:Fallback>
              </mc:AlternateContent>
            </w:r>
            <w:r>
              <w:rPr>
                <w:noProof/>
              </w:rPr>
              <w:drawing>
                <wp:inline distT="0" distB="0" distL="0" distR="0" wp14:anchorId="20355E7A" wp14:editId="3A762A57">
                  <wp:extent cx="6522720" cy="3283941"/>
                  <wp:effectExtent l="0" t="0" r="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29616" t="37151" r="26076" b="23191"/>
                          <a:stretch/>
                        </pic:blipFill>
                        <pic:spPr bwMode="auto">
                          <a:xfrm>
                            <a:off x="0" y="0"/>
                            <a:ext cx="6587799" cy="3316706"/>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XSpec="center" w:tblpY="307"/>
        <w:tblW w:w="10602" w:type="dxa"/>
        <w:tblLook w:val="04A0" w:firstRow="1" w:lastRow="0" w:firstColumn="1" w:lastColumn="0" w:noHBand="0" w:noVBand="1"/>
      </w:tblPr>
      <w:tblGrid>
        <w:gridCol w:w="10602"/>
      </w:tblGrid>
      <w:tr w:rsidR="0071172A" w14:paraId="66DAEC85" w14:textId="77777777" w:rsidTr="0071172A">
        <w:trPr>
          <w:trHeight w:val="351"/>
        </w:trPr>
        <w:tc>
          <w:tcPr>
            <w:tcW w:w="10602" w:type="dxa"/>
          </w:tcPr>
          <w:p w14:paraId="15EAAC26" w14:textId="77777777" w:rsidR="0071172A" w:rsidRPr="00ED69AB" w:rsidRDefault="0071172A" w:rsidP="0071172A">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71172A" w14:paraId="49FBA201" w14:textId="77777777" w:rsidTr="0071172A">
        <w:trPr>
          <w:trHeight w:val="351"/>
        </w:trPr>
        <w:tc>
          <w:tcPr>
            <w:tcW w:w="10602" w:type="dxa"/>
          </w:tcPr>
          <w:p w14:paraId="77B0856D" w14:textId="77777777" w:rsidR="0071172A" w:rsidRPr="00ED69AB" w:rsidRDefault="0071172A" w:rsidP="0071172A">
            <w:pPr>
              <w:rPr>
                <w:rFonts w:cstheme="minorHAnsi"/>
                <w:color w:val="000000"/>
                <w:u w:color="000000"/>
              </w:rPr>
            </w:pPr>
            <w:r>
              <w:rPr>
                <w:noProof/>
              </w:rPr>
              <w:drawing>
                <wp:inline distT="0" distB="0" distL="0" distR="0" wp14:anchorId="5582E07F" wp14:editId="18EB43B4">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575CB8" w14:textId="77777777" w:rsidR="002E3D46" w:rsidRDefault="002E3D46" w:rsidP="002E3D46">
      <w:pPr>
        <w:jc w:val="center"/>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71172A" w14:paraId="57F102C4" w14:textId="77777777" w:rsidTr="0071172A">
        <w:trPr>
          <w:trHeight w:val="351"/>
        </w:trPr>
        <w:tc>
          <w:tcPr>
            <w:tcW w:w="10488" w:type="dxa"/>
          </w:tcPr>
          <w:p w14:paraId="734FD025" w14:textId="77777777" w:rsidR="0071172A" w:rsidRPr="00ED69AB" w:rsidRDefault="0071172A" w:rsidP="0071172A">
            <w:pPr>
              <w:rPr>
                <w:rFonts w:cstheme="minorHAnsi"/>
                <w:color w:val="000000"/>
                <w:u w:color="000000"/>
              </w:rPr>
            </w:pPr>
            <w:r w:rsidRPr="00ED69AB">
              <w:rPr>
                <w:rFonts w:cstheme="minorHAnsi"/>
                <w:color w:val="000000"/>
                <w:u w:color="000000"/>
              </w:rPr>
              <w:lastRenderedPageBreak/>
              <w:t xml:space="preserve">Extend Reservation </w:t>
            </w:r>
            <w:r w:rsidRPr="00ED69AB">
              <w:rPr>
                <w:rFonts w:cstheme="majorBidi"/>
              </w:rPr>
              <w:t>0</w:t>
            </w:r>
            <w:r>
              <w:rPr>
                <w:rFonts w:cstheme="majorBidi"/>
              </w:rPr>
              <w:t>3</w:t>
            </w:r>
          </w:p>
        </w:tc>
      </w:tr>
      <w:tr w:rsidR="0071172A" w14:paraId="39589E99" w14:textId="77777777" w:rsidTr="0071172A">
        <w:trPr>
          <w:trHeight w:val="351"/>
        </w:trPr>
        <w:tc>
          <w:tcPr>
            <w:tcW w:w="10488" w:type="dxa"/>
          </w:tcPr>
          <w:p w14:paraId="540405A0" w14:textId="77777777" w:rsidR="0071172A" w:rsidRPr="00ED69AB" w:rsidRDefault="0071172A" w:rsidP="0071172A">
            <w:pPr>
              <w:rPr>
                <w:rFonts w:cstheme="minorHAnsi"/>
                <w:color w:val="000000"/>
                <w:u w:color="000000"/>
              </w:rPr>
            </w:pPr>
            <w:r>
              <w:rPr>
                <w:noProof/>
              </w:rPr>
              <w:drawing>
                <wp:inline distT="0" distB="0" distL="0" distR="0" wp14:anchorId="17C91466" wp14:editId="1820451B">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0129" t="7749" r="13333" b="15214"/>
                          <a:stretch/>
                        </pic:blipFill>
                        <pic:spPr bwMode="auto">
                          <a:xfrm>
                            <a:off x="0" y="0"/>
                            <a:ext cx="6536790" cy="37008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8CF05B" w14:textId="77777777" w:rsidR="002E3D46" w:rsidRDefault="002E3D46" w:rsidP="002E3D46">
      <w:pPr>
        <w:jc w:val="center"/>
      </w:pPr>
    </w:p>
    <w:p w14:paraId="00DA50D2" w14:textId="77777777" w:rsidR="00455C8D" w:rsidRDefault="00455C8D" w:rsidP="00455C8D"/>
    <w:p w14:paraId="525B2C54" w14:textId="77777777" w:rsidR="00455C8D" w:rsidRPr="00ED69AB" w:rsidRDefault="00455C8D" w:rsidP="00125AD6">
      <w:pPr>
        <w:pStyle w:val="ListParagraph"/>
        <w:numPr>
          <w:ilvl w:val="0"/>
          <w:numId w:val="47"/>
        </w:numPr>
      </w:pPr>
      <w:r w:rsidRPr="00ED69AB">
        <w:rPr>
          <w:rFonts w:cstheme="minorHAnsi"/>
          <w:color w:val="000000"/>
          <w:u w:color="000000"/>
        </w:rPr>
        <w:t>Cancel Reservation</w:t>
      </w:r>
      <w:r w:rsidRPr="00ED69AB">
        <w:t>:</w:t>
      </w:r>
    </w:p>
    <w:tbl>
      <w:tblPr>
        <w:tblW w:w="8476" w:type="dxa"/>
        <w:jc w:val="center"/>
        <w:tblLook w:val="04A0" w:firstRow="1" w:lastRow="0" w:firstColumn="1" w:lastColumn="0" w:noHBand="0" w:noVBand="1"/>
      </w:tblPr>
      <w:tblGrid>
        <w:gridCol w:w="2950"/>
        <w:gridCol w:w="3438"/>
        <w:gridCol w:w="2088"/>
      </w:tblGrid>
      <w:tr w:rsidR="00455C8D" w:rsidRPr="00ED69AB" w14:paraId="5F03F0F8"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EC07A85"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92903C1"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581C8E0" w14:textId="77777777" w:rsidR="00455C8D" w:rsidRPr="00ED69AB" w:rsidRDefault="00455C8D"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455C8D" w:rsidRPr="00ED69AB" w14:paraId="1A15928D"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4051C1" w14:textId="77777777" w:rsidR="00455C8D" w:rsidRPr="00ED69AB" w:rsidRDefault="00455C8D" w:rsidP="00FF2209">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F8D3605" w14:textId="77777777" w:rsidR="00455C8D" w:rsidRPr="00ED69AB" w:rsidRDefault="00455C8D" w:rsidP="00FF2209">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75E6702" w14:textId="77777777" w:rsidR="00455C8D" w:rsidRPr="00ED69AB" w:rsidRDefault="00455C8D" w:rsidP="00FF2209">
            <w:pPr>
              <w:jc w:val="center"/>
              <w:rPr>
                <w:rFonts w:cstheme="majorBidi"/>
              </w:rPr>
            </w:pPr>
          </w:p>
          <w:p w14:paraId="2BA2A80C" w14:textId="77777777" w:rsidR="00455C8D" w:rsidRPr="00ED69AB" w:rsidRDefault="00455C8D" w:rsidP="00FF2209">
            <w:pPr>
              <w:jc w:val="center"/>
              <w:rPr>
                <w:rFonts w:cstheme="majorBidi"/>
              </w:rPr>
            </w:pPr>
          </w:p>
        </w:tc>
      </w:tr>
      <w:tr w:rsidR="00455C8D" w:rsidRPr="00ED69AB" w14:paraId="3F279C2D"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8A3FBEC" w14:textId="31F6AC17" w:rsidR="00455C8D" w:rsidRPr="00ED69AB" w:rsidRDefault="00455C8D" w:rsidP="00FF2209">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6045843" w14:textId="77777777" w:rsidR="00455C8D" w:rsidRPr="00ED69AB" w:rsidRDefault="00455C8D" w:rsidP="00FF2209">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BADFC6" w14:textId="77777777" w:rsidR="00455C8D" w:rsidRPr="00ED69AB" w:rsidRDefault="00455C8D" w:rsidP="00FF2209">
            <w:pPr>
              <w:jc w:val="center"/>
              <w:rPr>
                <w:rFonts w:cstheme="majorBidi"/>
              </w:rPr>
            </w:pPr>
          </w:p>
        </w:tc>
      </w:tr>
    </w:tbl>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455C8D" w14:paraId="111641FA" w14:textId="77777777" w:rsidTr="00FF2209">
        <w:trPr>
          <w:trHeight w:val="351"/>
        </w:trPr>
        <w:tc>
          <w:tcPr>
            <w:tcW w:w="9468" w:type="dxa"/>
            <w:gridSpan w:val="3"/>
          </w:tcPr>
          <w:p w14:paraId="6D9F3DE4" w14:textId="77777777" w:rsidR="00455C8D" w:rsidRPr="00ED69AB" w:rsidRDefault="00455C8D" w:rsidP="00FF2209">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455C8D" w14:paraId="1D8C01B6" w14:textId="77777777" w:rsidTr="00FF2209">
        <w:trPr>
          <w:trHeight w:val="3879"/>
        </w:trPr>
        <w:tc>
          <w:tcPr>
            <w:tcW w:w="2886" w:type="dxa"/>
          </w:tcPr>
          <w:p w14:paraId="1DEDC7E6" w14:textId="77777777" w:rsidR="00455C8D" w:rsidRDefault="00455C8D" w:rsidP="00FF2209">
            <w:pPr>
              <w:jc w:val="center"/>
              <w:rPr>
                <w:noProof/>
              </w:rPr>
            </w:pPr>
            <w:r>
              <w:rPr>
                <w:noProof/>
              </w:rPr>
              <w:lastRenderedPageBreak/>
              <w:drawing>
                <wp:inline distT="0" distB="0" distL="0" distR="0" wp14:anchorId="0C4BF512" wp14:editId="59057447">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461A7F3F" w14:textId="77777777" w:rsidR="00455C8D" w:rsidRDefault="00455C8D" w:rsidP="00FF2209">
            <w:pPr>
              <w:jc w:val="center"/>
              <w:rPr>
                <w:rFonts w:cs="Times New Roman"/>
              </w:rPr>
            </w:pPr>
            <w:r>
              <w:rPr>
                <w:noProof/>
              </w:rPr>
              <mc:AlternateContent>
                <mc:Choice Requires="wps">
                  <w:drawing>
                    <wp:anchor distT="0" distB="0" distL="114300" distR="114300" simplePos="0" relativeHeight="251882496" behindDoc="0" locked="0" layoutInCell="1" allowOverlap="1" wp14:anchorId="414A9F3C" wp14:editId="66CB99A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0C9873" id="Straight Arrow Connector 400" o:spid="_x0000_s1026" type="#_x0000_t32" style="position:absolute;margin-left:99.55pt;margin-top:97pt;width:70.9pt;height:.55pt;flip:y;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881472" behindDoc="0" locked="0" layoutInCell="1" allowOverlap="1" wp14:anchorId="2BD2D292" wp14:editId="51E4ED46">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206A71" id="Straight Arrow Connector 401" o:spid="_x0000_s1026" type="#_x0000_t32" style="position:absolute;margin-left:102.8pt;margin-top:132.55pt;width:70.9pt;height:.55pt;flip:y;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80448" behindDoc="0" locked="0" layoutInCell="1" allowOverlap="1" wp14:anchorId="566F8626" wp14:editId="0F7A32FA">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171FA" id="Straight Arrow Connector 402" o:spid="_x0000_s1026" type="#_x0000_t32" style="position:absolute;margin-left:102.8pt;margin-top:28.3pt;width:70.9pt;height:.55pt;flip:y;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5E026C1F" wp14:editId="1DFAD028">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019072AD" w14:textId="77777777" w:rsidR="00455C8D" w:rsidRDefault="00455C8D" w:rsidP="00FF2209">
            <w:pPr>
              <w:rPr>
                <w:noProof/>
              </w:rPr>
            </w:pPr>
            <w:r>
              <w:rPr>
                <w:noProof/>
              </w:rPr>
              <w:drawing>
                <wp:inline distT="0" distB="0" distL="0" distR="0" wp14:anchorId="3A1061C7" wp14:editId="2183E191">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1F2A52B3" w14:textId="77777777" w:rsidR="00455C8D" w:rsidRDefault="00455C8D" w:rsidP="00455C8D">
      <w:r>
        <w:t xml:space="preserve">     </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382360" w14:paraId="6A7925AE" w14:textId="77777777" w:rsidTr="00382360">
        <w:trPr>
          <w:trHeight w:val="351"/>
        </w:trPr>
        <w:tc>
          <w:tcPr>
            <w:tcW w:w="9468" w:type="dxa"/>
            <w:gridSpan w:val="3"/>
          </w:tcPr>
          <w:p w14:paraId="2F83B30F" w14:textId="77777777" w:rsidR="00382360" w:rsidRPr="00ED69AB" w:rsidRDefault="00382360" w:rsidP="00382360">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382360" w14:paraId="44B203AE" w14:textId="77777777" w:rsidTr="00382360">
        <w:trPr>
          <w:trHeight w:val="3879"/>
        </w:trPr>
        <w:tc>
          <w:tcPr>
            <w:tcW w:w="3055" w:type="dxa"/>
          </w:tcPr>
          <w:p w14:paraId="44A77F3E" w14:textId="77777777" w:rsidR="00382360" w:rsidRDefault="00382360" w:rsidP="00382360">
            <w:pPr>
              <w:jc w:val="center"/>
              <w:rPr>
                <w:noProof/>
              </w:rPr>
            </w:pPr>
            <w:r>
              <w:rPr>
                <w:noProof/>
              </w:rPr>
              <w:drawing>
                <wp:inline distT="0" distB="0" distL="0" distR="0" wp14:anchorId="7C4402C6" wp14:editId="582B5A98">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68C9511A" w14:textId="77777777" w:rsidR="00382360" w:rsidRDefault="00382360" w:rsidP="00382360">
            <w:pPr>
              <w:jc w:val="center"/>
              <w:rPr>
                <w:rFonts w:cs="Times New Roman"/>
              </w:rPr>
            </w:pPr>
            <w:r>
              <w:rPr>
                <w:noProof/>
              </w:rPr>
              <w:drawing>
                <wp:inline distT="0" distB="0" distL="0" distR="0" wp14:anchorId="123F4C05" wp14:editId="21540448">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93529" behindDoc="0" locked="0" layoutInCell="1" allowOverlap="1" wp14:anchorId="2F34F4EE" wp14:editId="1DA51FD6">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908B8" id="Straight Arrow Connector 403" o:spid="_x0000_s1026" type="#_x0000_t32" style="position:absolute;margin-left:103.9pt;margin-top:135.75pt;width:70.9pt;height:.55pt;flip:y;z-index:25179352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94553" behindDoc="0" locked="0" layoutInCell="1" allowOverlap="1" wp14:anchorId="62C31242" wp14:editId="70A04CA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371F15" id="Straight Arrow Connector 404" o:spid="_x0000_s1026" type="#_x0000_t32" style="position:absolute;margin-left:99.55pt;margin-top:97pt;width:70.9pt;height:.55pt;flip:y;z-index:2517945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92505" behindDoc="0" locked="0" layoutInCell="1" allowOverlap="1" wp14:anchorId="50AAC631" wp14:editId="42821FF1">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300E4C" id="Straight Arrow Connector 405" o:spid="_x0000_s1026" type="#_x0000_t32" style="position:absolute;margin-left:102.8pt;margin-top:28.3pt;width:70.9pt;height:.55pt;flip:y;z-index:25179250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0E393BA6" w14:textId="77777777" w:rsidR="00382360" w:rsidRDefault="00382360" w:rsidP="00382360">
            <w:pPr>
              <w:rPr>
                <w:noProof/>
              </w:rPr>
            </w:pPr>
            <w:r>
              <w:rPr>
                <w:noProof/>
              </w:rPr>
              <w:drawing>
                <wp:inline distT="0" distB="0" distL="0" distR="0" wp14:anchorId="151027BC" wp14:editId="27D12034">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35B3691E" w14:textId="1CCD3A9E" w:rsidR="00455C8D" w:rsidRDefault="00455C8D" w:rsidP="00455C8D"/>
    <w:p w14:paraId="084E7D11" w14:textId="4620BB75" w:rsidR="00382360" w:rsidRDefault="00382360" w:rsidP="00455C8D"/>
    <w:p w14:paraId="70C45FE0" w14:textId="389F158D" w:rsidR="00382360" w:rsidRDefault="00382360" w:rsidP="00455C8D"/>
    <w:p w14:paraId="4A0AA1C2" w14:textId="14EC59A9" w:rsidR="00382360" w:rsidRDefault="00382360" w:rsidP="00455C8D"/>
    <w:p w14:paraId="4A385520" w14:textId="6E269752" w:rsidR="00382360" w:rsidRDefault="00382360" w:rsidP="00455C8D"/>
    <w:p w14:paraId="598817CE" w14:textId="77777777" w:rsidR="00382360" w:rsidRDefault="00382360" w:rsidP="00455C8D"/>
    <w:p w14:paraId="60A6503D" w14:textId="77777777" w:rsidR="00382360" w:rsidRDefault="00382360" w:rsidP="00455C8D"/>
    <w:tbl>
      <w:tblPr>
        <w:tblStyle w:val="TableGrid"/>
        <w:tblW w:w="10836" w:type="dxa"/>
        <w:jc w:val="center"/>
        <w:tblLook w:val="04A0" w:firstRow="1" w:lastRow="0" w:firstColumn="1" w:lastColumn="0" w:noHBand="0" w:noVBand="1"/>
      </w:tblPr>
      <w:tblGrid>
        <w:gridCol w:w="10836"/>
      </w:tblGrid>
      <w:tr w:rsidR="00455C8D" w14:paraId="5F3E3734" w14:textId="77777777" w:rsidTr="00FF2209">
        <w:trPr>
          <w:trHeight w:val="351"/>
          <w:jc w:val="center"/>
        </w:trPr>
        <w:tc>
          <w:tcPr>
            <w:tcW w:w="10836" w:type="dxa"/>
          </w:tcPr>
          <w:p w14:paraId="22F65597" w14:textId="77777777" w:rsidR="00455C8D" w:rsidRPr="00ED69AB" w:rsidRDefault="00455C8D" w:rsidP="00FF2209">
            <w:pPr>
              <w:rPr>
                <w:rFonts w:cstheme="minorHAnsi"/>
                <w:color w:val="000000"/>
                <w:u w:color="000000"/>
              </w:rPr>
            </w:pPr>
            <w:r w:rsidRPr="0079269E">
              <w:rPr>
                <w:rFonts w:cstheme="minorHAnsi"/>
                <w:color w:val="000000"/>
                <w:highlight w:val="yellow"/>
                <w:u w:color="000000"/>
              </w:rPr>
              <w:lastRenderedPageBreak/>
              <w:t xml:space="preserve">Cancel Reservation </w:t>
            </w:r>
            <w:r w:rsidRPr="0079269E">
              <w:rPr>
                <w:rFonts w:cstheme="majorBidi"/>
                <w:highlight w:val="yellow"/>
              </w:rPr>
              <w:t>01</w:t>
            </w:r>
          </w:p>
        </w:tc>
      </w:tr>
      <w:tr w:rsidR="00455C8D" w14:paraId="435784E1" w14:textId="77777777" w:rsidTr="00FF2209">
        <w:trPr>
          <w:trHeight w:val="2564"/>
          <w:jc w:val="center"/>
        </w:trPr>
        <w:tc>
          <w:tcPr>
            <w:tcW w:w="10836" w:type="dxa"/>
          </w:tcPr>
          <w:p w14:paraId="70D8AC51" w14:textId="77777777" w:rsidR="00455C8D" w:rsidRPr="00ED69AB" w:rsidRDefault="00455C8D" w:rsidP="00FF2209">
            <w:pPr>
              <w:rPr>
                <w:rFonts w:cstheme="minorHAnsi"/>
                <w:color w:val="000000"/>
                <w:u w:color="000000"/>
              </w:rPr>
            </w:pPr>
            <w:r>
              <w:rPr>
                <w:noProof/>
              </w:rPr>
              <w:drawing>
                <wp:anchor distT="0" distB="0" distL="114300" distR="114300" simplePos="0" relativeHeight="251912192" behindDoc="1" locked="0" layoutInCell="1" allowOverlap="1" wp14:anchorId="5732F466" wp14:editId="58D6C4B8">
                  <wp:simplePos x="0" y="0"/>
                  <wp:positionH relativeFrom="column">
                    <wp:posOffset>-19050</wp:posOffset>
                  </wp:positionH>
                  <wp:positionV relativeFrom="paragraph">
                    <wp:posOffset>69850</wp:posOffset>
                  </wp:positionV>
                  <wp:extent cx="6743700" cy="2065020"/>
                  <wp:effectExtent l="0" t="0" r="0" b="0"/>
                  <wp:wrapSquare wrapText="bothSides"/>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extLst>
                              <a:ext uri="{28A0092B-C50C-407E-A947-70E740481C1C}">
                                <a14:useLocalDpi xmlns:a14="http://schemas.microsoft.com/office/drawing/2010/main" val="0"/>
                              </a:ext>
                            </a:extLst>
                          </a:blip>
                          <a:srcRect l="9391" t="9801" r="12873" b="47878"/>
                          <a:stretch/>
                        </pic:blipFill>
                        <pic:spPr bwMode="auto">
                          <a:xfrm>
                            <a:off x="0" y="0"/>
                            <a:ext cx="6743700"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455C8D" w14:paraId="5C6DD40F" w14:textId="77777777" w:rsidTr="00FF2209">
        <w:trPr>
          <w:trHeight w:val="2564"/>
          <w:jc w:val="center"/>
        </w:trPr>
        <w:tc>
          <w:tcPr>
            <w:tcW w:w="10836" w:type="dxa"/>
          </w:tcPr>
          <w:p w14:paraId="0F91837C" w14:textId="77777777" w:rsidR="00455C8D" w:rsidRDefault="00455C8D" w:rsidP="00FF2209">
            <w:pPr>
              <w:rPr>
                <w:noProof/>
              </w:rPr>
            </w:pPr>
            <w:r>
              <w:rPr>
                <w:noProof/>
              </w:rPr>
              <w:drawing>
                <wp:inline distT="0" distB="0" distL="0" distR="0" wp14:anchorId="4245B49D" wp14:editId="072EC8D9">
                  <wp:extent cx="5942965" cy="3733681"/>
                  <wp:effectExtent l="0" t="0" r="635" b="63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30384" t="36415" r="29743" b="19053"/>
                          <a:stretch/>
                        </pic:blipFill>
                        <pic:spPr bwMode="auto">
                          <a:xfrm>
                            <a:off x="0" y="0"/>
                            <a:ext cx="5971163" cy="37513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305ADF" w14:textId="77777777" w:rsidR="00455C8D" w:rsidRDefault="00455C8D" w:rsidP="00455C8D"/>
    <w:tbl>
      <w:tblPr>
        <w:tblStyle w:val="TableGrid"/>
        <w:tblW w:w="10836" w:type="dxa"/>
        <w:jc w:val="center"/>
        <w:tblLook w:val="04A0" w:firstRow="1" w:lastRow="0" w:firstColumn="1" w:lastColumn="0" w:noHBand="0" w:noVBand="1"/>
      </w:tblPr>
      <w:tblGrid>
        <w:gridCol w:w="11199"/>
      </w:tblGrid>
      <w:tr w:rsidR="00455C8D" w14:paraId="4BE3C9C6" w14:textId="77777777" w:rsidTr="00FF2209">
        <w:trPr>
          <w:trHeight w:val="351"/>
          <w:jc w:val="center"/>
        </w:trPr>
        <w:tc>
          <w:tcPr>
            <w:tcW w:w="10836" w:type="dxa"/>
          </w:tcPr>
          <w:p w14:paraId="531AF2DC" w14:textId="77777777" w:rsidR="00455C8D" w:rsidRPr="00ED69AB" w:rsidRDefault="00455C8D" w:rsidP="00FF2209">
            <w:pPr>
              <w:rPr>
                <w:rFonts w:cstheme="minorHAnsi"/>
                <w:color w:val="000000"/>
                <w:u w:color="000000"/>
              </w:rPr>
            </w:pPr>
            <w:r w:rsidRPr="0079269E">
              <w:rPr>
                <w:rFonts w:cstheme="minorHAnsi"/>
                <w:color w:val="000000"/>
                <w:highlight w:val="yellow"/>
                <w:u w:color="000000"/>
              </w:rPr>
              <w:t xml:space="preserve">Cancel Reservation </w:t>
            </w:r>
            <w:r w:rsidRPr="0079269E">
              <w:rPr>
                <w:rFonts w:cstheme="majorBidi"/>
                <w:highlight w:val="yellow"/>
              </w:rPr>
              <w:t>02</w:t>
            </w:r>
          </w:p>
        </w:tc>
      </w:tr>
      <w:tr w:rsidR="00455C8D" w14:paraId="002E498A" w14:textId="77777777" w:rsidTr="00FF2209">
        <w:trPr>
          <w:trHeight w:val="2564"/>
          <w:jc w:val="center"/>
        </w:trPr>
        <w:tc>
          <w:tcPr>
            <w:tcW w:w="10836" w:type="dxa"/>
          </w:tcPr>
          <w:p w14:paraId="7CC08153" w14:textId="77777777" w:rsidR="00455C8D" w:rsidRPr="00ED69AB" w:rsidRDefault="00455C8D" w:rsidP="00FF2209">
            <w:pPr>
              <w:rPr>
                <w:rFonts w:cstheme="minorHAnsi"/>
                <w:color w:val="000000"/>
                <w:u w:color="000000"/>
              </w:rPr>
            </w:pPr>
            <w:r>
              <w:rPr>
                <w:noProof/>
              </w:rPr>
              <w:drawing>
                <wp:inline distT="0" distB="0" distL="0" distR="0" wp14:anchorId="28DBF032" wp14:editId="189A6CF5">
                  <wp:extent cx="6974205" cy="1562100"/>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r w:rsidR="00455C8D" w14:paraId="2F295FE7" w14:textId="77777777" w:rsidTr="00FF2209">
        <w:trPr>
          <w:trHeight w:val="2564"/>
          <w:jc w:val="center"/>
        </w:trPr>
        <w:tc>
          <w:tcPr>
            <w:tcW w:w="10836" w:type="dxa"/>
          </w:tcPr>
          <w:p w14:paraId="0AC7D454" w14:textId="77777777" w:rsidR="00455C8D" w:rsidRDefault="00455C8D" w:rsidP="00FF2209">
            <w:pPr>
              <w:rPr>
                <w:noProof/>
              </w:rPr>
            </w:pPr>
            <w:r>
              <w:rPr>
                <w:noProof/>
              </w:rPr>
              <w:lastRenderedPageBreak/>
              <w:drawing>
                <wp:inline distT="0" distB="0" distL="0" distR="0" wp14:anchorId="7752AEB8" wp14:editId="3A05C021">
                  <wp:extent cx="6271260" cy="3232312"/>
                  <wp:effectExtent l="0" t="0" r="0" b="635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30513" t="37834" r="27628" b="23810"/>
                          <a:stretch/>
                        </pic:blipFill>
                        <pic:spPr bwMode="auto">
                          <a:xfrm>
                            <a:off x="0" y="0"/>
                            <a:ext cx="6337125" cy="32662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3DB65D" w14:textId="77777777" w:rsidR="00455C8D" w:rsidRDefault="00455C8D" w:rsidP="00455C8D"/>
    <w:p w14:paraId="728A0BD0" w14:textId="77777777" w:rsidR="00455C8D" w:rsidRPr="00ED69AB" w:rsidRDefault="00455C8D" w:rsidP="00125AD6">
      <w:pPr>
        <w:pStyle w:val="ListParagraph"/>
        <w:numPr>
          <w:ilvl w:val="0"/>
          <w:numId w:val="47"/>
        </w:numPr>
      </w:pPr>
      <w:r w:rsidRPr="00ED69AB">
        <w:rPr>
          <w:rFonts w:cstheme="minorHAnsi"/>
          <w:color w:val="000000"/>
          <w:u w:color="000000"/>
        </w:rPr>
        <w:t>View Parking</w:t>
      </w:r>
      <w:r w:rsidRPr="00ED69AB">
        <w:t>:</w:t>
      </w:r>
    </w:p>
    <w:tbl>
      <w:tblPr>
        <w:tblW w:w="8476" w:type="dxa"/>
        <w:jc w:val="center"/>
        <w:tblLook w:val="04A0" w:firstRow="1" w:lastRow="0" w:firstColumn="1" w:lastColumn="0" w:noHBand="0" w:noVBand="1"/>
      </w:tblPr>
      <w:tblGrid>
        <w:gridCol w:w="2950"/>
        <w:gridCol w:w="3438"/>
        <w:gridCol w:w="2088"/>
      </w:tblGrid>
      <w:tr w:rsidR="00455C8D" w:rsidRPr="00ED69AB" w14:paraId="597129D8"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4F4187C"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35C1282"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4E3EC750" w14:textId="77777777" w:rsidR="00455C8D" w:rsidRPr="00ED69AB" w:rsidRDefault="00455C8D"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455C8D" w:rsidRPr="00ED69AB" w14:paraId="6C57AFF1"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55F1EE1" w14:textId="77777777" w:rsidR="00455C8D" w:rsidRPr="00ED69AB" w:rsidRDefault="00455C8D" w:rsidP="00FF2209">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D308EA9" w14:textId="77777777" w:rsidR="00455C8D" w:rsidRPr="00ED69AB" w:rsidRDefault="00455C8D" w:rsidP="00FF2209">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ADD929C" w14:textId="77777777" w:rsidR="00455C8D" w:rsidRPr="00ED69AB" w:rsidRDefault="00455C8D" w:rsidP="00FF2209">
            <w:pPr>
              <w:jc w:val="center"/>
              <w:rPr>
                <w:rFonts w:cstheme="majorBidi"/>
              </w:rPr>
            </w:pPr>
          </w:p>
          <w:p w14:paraId="414E1A67" w14:textId="77777777" w:rsidR="00455C8D" w:rsidRPr="00ED69AB" w:rsidRDefault="00455C8D" w:rsidP="00FF2209">
            <w:pPr>
              <w:jc w:val="center"/>
              <w:rPr>
                <w:rFonts w:cstheme="majorBidi"/>
              </w:rPr>
            </w:pPr>
          </w:p>
        </w:tc>
      </w:tr>
      <w:tr w:rsidR="00455C8D" w:rsidRPr="00ED69AB" w14:paraId="1EF5FEA0"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B05982C" w14:textId="77777777" w:rsidR="00455C8D" w:rsidRPr="00ED69AB" w:rsidRDefault="00455C8D" w:rsidP="00FF2209">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0ABD848" w14:textId="77777777" w:rsidR="00455C8D" w:rsidRPr="00ED69AB" w:rsidRDefault="00455C8D" w:rsidP="00FF2209">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950537" w14:textId="77777777" w:rsidR="00455C8D" w:rsidRPr="00ED69AB" w:rsidRDefault="00455C8D" w:rsidP="00FF2209">
            <w:pPr>
              <w:jc w:val="center"/>
              <w:rPr>
                <w:rFonts w:cstheme="majorBidi"/>
              </w:rPr>
            </w:pPr>
          </w:p>
        </w:tc>
      </w:tr>
    </w:tbl>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455C8D" w14:paraId="5A8981AE" w14:textId="77777777" w:rsidTr="00455C8D">
        <w:trPr>
          <w:trHeight w:val="431"/>
        </w:trPr>
        <w:tc>
          <w:tcPr>
            <w:tcW w:w="7881" w:type="dxa"/>
            <w:gridSpan w:val="2"/>
          </w:tcPr>
          <w:p w14:paraId="5E360C7A" w14:textId="77777777" w:rsidR="00455C8D" w:rsidRPr="00ED69AB" w:rsidRDefault="00455C8D" w:rsidP="00FF2209">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455C8D" w14:paraId="083A73EF" w14:textId="77777777" w:rsidTr="00455C8D">
        <w:trPr>
          <w:trHeight w:val="4765"/>
        </w:trPr>
        <w:tc>
          <w:tcPr>
            <w:tcW w:w="4166" w:type="dxa"/>
          </w:tcPr>
          <w:p w14:paraId="6840D67C" w14:textId="77777777" w:rsidR="00455C8D" w:rsidRDefault="00455C8D" w:rsidP="00FF2209">
            <w:pPr>
              <w:jc w:val="center"/>
              <w:rPr>
                <w:rFonts w:cs="Times New Roman"/>
              </w:rPr>
            </w:pPr>
            <w:r>
              <w:rPr>
                <w:noProof/>
              </w:rPr>
              <w:lastRenderedPageBreak/>
              <mc:AlternateContent>
                <mc:Choice Requires="wps">
                  <w:drawing>
                    <wp:anchor distT="0" distB="0" distL="114300" distR="114300" simplePos="0" relativeHeight="251905024" behindDoc="0" locked="0" layoutInCell="1" allowOverlap="1" wp14:anchorId="09A8926D" wp14:editId="23060A4F">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9A90DB" id="Arrow: Right 406" o:spid="_x0000_s1026" type="#_x0000_t13" style="position:absolute;margin-left:156.55pt;margin-top:68.35pt;width:49.65pt;height:21.1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39C640B5" wp14:editId="65EAC687">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1A7150EE" w14:textId="49A0FE4F" w:rsidR="00455C8D" w:rsidRDefault="00382360" w:rsidP="00FF2209">
            <w:pPr>
              <w:jc w:val="center"/>
              <w:rPr>
                <w:noProof/>
              </w:rPr>
            </w:pPr>
            <w:r>
              <w:rPr>
                <w:noProof/>
              </w:rPr>
              <mc:AlternateContent>
                <mc:Choice Requires="wps">
                  <w:drawing>
                    <wp:anchor distT="0" distB="0" distL="114300" distR="114300" simplePos="0" relativeHeight="251894784" behindDoc="0" locked="0" layoutInCell="1" allowOverlap="1" wp14:anchorId="732AFD8A" wp14:editId="6F69AFE6">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166312" id="Rectangle: Rounded Corners 408" o:spid="_x0000_s1026" style="position:absolute;margin-left:80.15pt;margin-top:144.1pt;width:23.4pt;height:49.1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sidR="00455C8D">
              <w:rPr>
                <w:noProof/>
              </w:rPr>
              <mc:AlternateContent>
                <mc:Choice Requires="wps">
                  <w:drawing>
                    <wp:anchor distT="0" distB="0" distL="114300" distR="114300" simplePos="0" relativeHeight="251900928" behindDoc="0" locked="0" layoutInCell="1" allowOverlap="1" wp14:anchorId="5EFACB3F" wp14:editId="3CAE506D">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1A2E64B6" w14:textId="169AEAE7" w:rsidR="00455C8D" w:rsidRDefault="00455C8D" w:rsidP="00455C8D">
                                  <w:pPr>
                                    <w:jc w:val="center"/>
                                  </w:pPr>
                                  <w:r>
                                    <w:t xml:space="preserve">We </w:t>
                                  </w:r>
                                  <w:r w:rsidR="00C377E6">
                                    <w:t>applied the concept on 4 spot</w:t>
                                  </w:r>
                                  <w:r w:rsidR="005B1FDD">
                                    <w:t>s</w:t>
                                  </w:r>
                                  <w:r w:rsidR="00C377E6">
                                    <w:t xml:space="preserve">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FACB3F" id="Rectangle 407" o:spid="_x0000_s1091" style="position:absolute;left:0;text-align:left;margin-left:167.25pt;margin-top:136.95pt;width:88.9pt;height:60.55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Dab0IRwAgAAKQUAAA4AAAAAAAAA&#10;AAAAAAAALgIAAGRycy9lMm9Eb2MueG1sUEsBAi0AFAAGAAgAAAAhAOnE6nXgAAAACwEAAA8AAAAA&#10;AAAAAAAAAAAAygQAAGRycy9kb3ducmV2LnhtbFBLBQYAAAAABAAEAPMAAADXBQAAAAA=&#10;" fillcolor="white [3201]" strokecolor="#4472c4 [3204]" strokeweight="1pt">
                      <v:textbox>
                        <w:txbxContent>
                          <w:p w14:paraId="1A2E64B6" w14:textId="169AEAE7" w:rsidR="00455C8D" w:rsidRDefault="00455C8D" w:rsidP="00455C8D">
                            <w:pPr>
                              <w:jc w:val="center"/>
                            </w:pPr>
                            <w:r>
                              <w:t xml:space="preserve">We </w:t>
                            </w:r>
                            <w:r w:rsidR="00C377E6">
                              <w:t>applied the concept on 4 spot</w:t>
                            </w:r>
                            <w:r w:rsidR="005B1FDD">
                              <w:t>s</w:t>
                            </w:r>
                            <w:r w:rsidR="00C377E6">
                              <w:t xml:space="preserve"> only </w:t>
                            </w:r>
                          </w:p>
                        </w:txbxContent>
                      </v:textbox>
                    </v:rect>
                  </w:pict>
                </mc:Fallback>
              </mc:AlternateContent>
            </w:r>
            <w:r w:rsidR="00455C8D">
              <w:rPr>
                <w:noProof/>
              </w:rPr>
              <w:drawing>
                <wp:inline distT="0" distB="0" distL="0" distR="0" wp14:anchorId="5FA892F6" wp14:editId="4FDEA500">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16"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57E5783" w14:textId="77777777" w:rsidR="00455C8D" w:rsidRDefault="00455C8D" w:rsidP="00455C8D"/>
    <w:p w14:paraId="1AF02591" w14:textId="77777777" w:rsidR="00455C8D" w:rsidRDefault="00455C8D" w:rsidP="00455C8D"/>
    <w:p w14:paraId="09DDF183" w14:textId="77777777" w:rsidR="00455C8D" w:rsidRDefault="00455C8D" w:rsidP="00455C8D"/>
    <w:p w14:paraId="2286ED28" w14:textId="77777777" w:rsidR="00455C8D" w:rsidRDefault="00455C8D" w:rsidP="00455C8D"/>
    <w:p w14:paraId="2D44E4B5" w14:textId="77777777" w:rsidR="00455C8D" w:rsidRDefault="00455C8D" w:rsidP="00455C8D"/>
    <w:p w14:paraId="4706D10A" w14:textId="77777777" w:rsidR="00455C8D" w:rsidRDefault="00455C8D" w:rsidP="00455C8D"/>
    <w:p w14:paraId="6B8E4BF0" w14:textId="77777777" w:rsidR="00455C8D" w:rsidRDefault="00455C8D" w:rsidP="00455C8D"/>
    <w:p w14:paraId="4D043830" w14:textId="77777777" w:rsidR="00455C8D" w:rsidRDefault="00455C8D" w:rsidP="00455C8D"/>
    <w:p w14:paraId="35EC68F9" w14:textId="77777777" w:rsidR="00455C8D" w:rsidRDefault="00455C8D" w:rsidP="00455C8D"/>
    <w:p w14:paraId="4983E2A3" w14:textId="77777777" w:rsidR="00455C8D" w:rsidRDefault="00455C8D" w:rsidP="00455C8D"/>
    <w:p w14:paraId="639A5A4F" w14:textId="77777777" w:rsidR="00455C8D" w:rsidRDefault="00455C8D" w:rsidP="00455C8D"/>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5B1FDD" w14:paraId="57DDA4FD" w14:textId="77777777" w:rsidTr="005B1FDD">
        <w:trPr>
          <w:trHeight w:val="513"/>
        </w:trPr>
        <w:tc>
          <w:tcPr>
            <w:tcW w:w="10165" w:type="dxa"/>
            <w:gridSpan w:val="3"/>
          </w:tcPr>
          <w:p w14:paraId="6EF8BFA9" w14:textId="77777777" w:rsidR="005B1FDD" w:rsidRPr="00ED69AB" w:rsidRDefault="005B1FDD" w:rsidP="005B1FDD">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5B1FDD" w14:paraId="72CDFCA2" w14:textId="77777777" w:rsidTr="005B1FDD">
        <w:trPr>
          <w:trHeight w:val="5671"/>
        </w:trPr>
        <w:tc>
          <w:tcPr>
            <w:tcW w:w="3415" w:type="dxa"/>
          </w:tcPr>
          <w:p w14:paraId="6D0F5BA5" w14:textId="77777777" w:rsidR="005B1FDD" w:rsidRDefault="005B1FDD" w:rsidP="005B1FDD">
            <w:pPr>
              <w:jc w:val="center"/>
              <w:rPr>
                <w:noProof/>
              </w:rPr>
            </w:pPr>
            <w:r>
              <w:rPr>
                <w:noProof/>
              </w:rPr>
              <w:drawing>
                <wp:inline distT="0" distB="0" distL="0" distR="0" wp14:anchorId="6361D0E1" wp14:editId="0B5178E0">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013BABB3" w14:textId="5FC5CCF8" w:rsidR="005B1FDD" w:rsidRDefault="005B1FDD" w:rsidP="005B1FDD">
            <w:pPr>
              <w:jc w:val="center"/>
              <w:rPr>
                <w:rFonts w:cs="Times New Roman"/>
              </w:rPr>
            </w:pPr>
            <w:r>
              <w:rPr>
                <w:b/>
                <w:bCs/>
                <w:noProof/>
              </w:rPr>
              <mc:AlternateContent>
                <mc:Choice Requires="wps">
                  <w:drawing>
                    <wp:anchor distT="0" distB="0" distL="114300" distR="114300" simplePos="0" relativeHeight="251920384" behindDoc="0" locked="0" layoutInCell="1" allowOverlap="1" wp14:anchorId="1E3C79D6" wp14:editId="689AB398">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8C47A9" id="Oval 410" o:spid="_x0000_s1026" style="position:absolute;margin-left:112.1pt;margin-top:247.25pt;width:24.4pt;height:21.85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994C5F2" wp14:editId="1FA8311F">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6936B516" w14:textId="4255404D" w:rsidR="005B1FDD" w:rsidRDefault="005B1FDD" w:rsidP="005B1FDD">
            <w:pPr>
              <w:jc w:val="center"/>
              <w:rPr>
                <w:noProof/>
              </w:rPr>
            </w:pPr>
            <w:r>
              <w:rPr>
                <w:noProof/>
              </w:rPr>
              <mc:AlternateContent>
                <mc:Choice Requires="wps">
                  <w:drawing>
                    <wp:anchor distT="0" distB="0" distL="114300" distR="114300" simplePos="0" relativeHeight="251927552" behindDoc="0" locked="0" layoutInCell="1" allowOverlap="1" wp14:anchorId="55F259C7" wp14:editId="1E3CB1FB">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CB776A" id="Arrow: Right 409" o:spid="_x0000_s1026" type="#_x0000_t13" style="position:absolute;margin-left:-26.95pt;margin-top:235.3pt;width:49.65pt;height:21.1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5E1BA1F0" wp14:editId="61960E4D">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3877366" w14:textId="77777777" w:rsidR="00455C8D" w:rsidRDefault="00455C8D" w:rsidP="00455C8D"/>
    <w:p w14:paraId="6E62DCB4" w14:textId="77777777" w:rsidR="00455C8D" w:rsidRDefault="00455C8D" w:rsidP="00455C8D"/>
    <w:p w14:paraId="61B9DE9F" w14:textId="54AF7DC8" w:rsidR="00455C8D" w:rsidRDefault="00455C8D" w:rsidP="00455C8D"/>
    <w:p w14:paraId="6B794B61" w14:textId="274DAD65" w:rsidR="005B1FDD" w:rsidRDefault="005B1FDD" w:rsidP="00455C8D"/>
    <w:p w14:paraId="6A01B78F" w14:textId="77777777" w:rsidR="005B1FDD" w:rsidRDefault="005B1FDD" w:rsidP="00455C8D"/>
    <w:p w14:paraId="13A8C88F" w14:textId="77777777" w:rsidR="00455C8D" w:rsidRDefault="00455C8D" w:rsidP="00455C8D"/>
    <w:tbl>
      <w:tblPr>
        <w:tblStyle w:val="TableGrid"/>
        <w:tblW w:w="10836" w:type="dxa"/>
        <w:jc w:val="center"/>
        <w:tblLook w:val="04A0" w:firstRow="1" w:lastRow="0" w:firstColumn="1" w:lastColumn="0" w:noHBand="0" w:noVBand="1"/>
      </w:tblPr>
      <w:tblGrid>
        <w:gridCol w:w="11136"/>
      </w:tblGrid>
      <w:tr w:rsidR="00455C8D" w14:paraId="4B98E0A1" w14:textId="77777777" w:rsidTr="00FF2209">
        <w:trPr>
          <w:trHeight w:val="351"/>
          <w:jc w:val="center"/>
        </w:trPr>
        <w:tc>
          <w:tcPr>
            <w:tcW w:w="10836" w:type="dxa"/>
          </w:tcPr>
          <w:p w14:paraId="4D22D02B" w14:textId="77777777" w:rsidR="00455C8D" w:rsidRPr="00ED69AB" w:rsidRDefault="00455C8D" w:rsidP="00FF2209">
            <w:pPr>
              <w:rPr>
                <w:rFonts w:cstheme="minorHAnsi"/>
                <w:color w:val="000000"/>
                <w:u w:color="000000"/>
              </w:rPr>
            </w:pPr>
            <w:r>
              <w:rPr>
                <w:rFonts w:cstheme="minorHAnsi"/>
                <w:color w:val="000000"/>
                <w:u w:color="000000"/>
              </w:rPr>
              <w:lastRenderedPageBreak/>
              <w:t>View Parking</w:t>
            </w:r>
            <w:r w:rsidRPr="00ED69AB">
              <w:rPr>
                <w:rFonts w:cstheme="minorHAnsi"/>
                <w:color w:val="000000"/>
                <w:u w:color="000000"/>
              </w:rPr>
              <w:t xml:space="preserve"> </w:t>
            </w:r>
            <w:r w:rsidRPr="00ED69AB">
              <w:rPr>
                <w:rFonts w:cstheme="majorBidi"/>
              </w:rPr>
              <w:t>0</w:t>
            </w:r>
            <w:r>
              <w:rPr>
                <w:rFonts w:cstheme="majorBidi"/>
              </w:rPr>
              <w:t>1</w:t>
            </w:r>
          </w:p>
        </w:tc>
      </w:tr>
      <w:tr w:rsidR="00455C8D" w14:paraId="4EE384FA" w14:textId="77777777" w:rsidTr="00FF2209">
        <w:trPr>
          <w:trHeight w:val="2564"/>
          <w:jc w:val="center"/>
        </w:trPr>
        <w:tc>
          <w:tcPr>
            <w:tcW w:w="10836" w:type="dxa"/>
          </w:tcPr>
          <w:p w14:paraId="42EE669E" w14:textId="77777777" w:rsidR="00455C8D" w:rsidRPr="00ED69AB" w:rsidRDefault="00455C8D" w:rsidP="00FF2209">
            <w:pPr>
              <w:rPr>
                <w:rFonts w:cstheme="minorHAnsi"/>
                <w:color w:val="000000"/>
                <w:u w:color="000000"/>
              </w:rPr>
            </w:pPr>
            <w:r>
              <w:rPr>
                <w:noProof/>
              </w:rPr>
              <mc:AlternateContent>
                <mc:Choice Requires="wps">
                  <w:drawing>
                    <wp:anchor distT="0" distB="0" distL="114300" distR="114300" simplePos="0" relativeHeight="251913216" behindDoc="0" locked="0" layoutInCell="1" allowOverlap="1" wp14:anchorId="18A9FF1E" wp14:editId="4CACE290">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76D70E" id="Arrow: Right 411" o:spid="_x0000_s1026" type="#_x0000_t13" style="position:absolute;margin-left:276.1pt;margin-top:184.25pt;width:101.3pt;height:21.1pt;rotation:90;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1F7C7ECA" wp14:editId="0618C202">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455C8D" w14:paraId="5B86007E" w14:textId="77777777" w:rsidTr="00FF2209">
        <w:trPr>
          <w:trHeight w:val="2564"/>
          <w:jc w:val="center"/>
        </w:trPr>
        <w:tc>
          <w:tcPr>
            <w:tcW w:w="10836" w:type="dxa"/>
          </w:tcPr>
          <w:p w14:paraId="097152E6" w14:textId="77777777" w:rsidR="00455C8D" w:rsidRDefault="00455C8D" w:rsidP="00FF2209">
            <w:pPr>
              <w:jc w:val="center"/>
              <w:rPr>
                <w:noProof/>
              </w:rPr>
            </w:pPr>
            <w:r>
              <w:rPr>
                <w:noProof/>
              </w:rPr>
              <w:drawing>
                <wp:inline distT="0" distB="0" distL="0" distR="0" wp14:anchorId="7ED78A29" wp14:editId="2DDC3304">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F6216C" w14:textId="0EE35627" w:rsidR="00455C8D" w:rsidRDefault="00455C8D" w:rsidP="00455C8D"/>
    <w:p w14:paraId="426CD722" w14:textId="6485F955" w:rsidR="005B1FDD" w:rsidRDefault="005B1FDD" w:rsidP="00455C8D"/>
    <w:p w14:paraId="02BB24BF" w14:textId="607D7852" w:rsidR="005B1FDD" w:rsidRDefault="005B1FDD" w:rsidP="00455C8D"/>
    <w:p w14:paraId="487DBFD4" w14:textId="1B34F0EC" w:rsidR="005B1FDD" w:rsidRDefault="005B1FDD" w:rsidP="00455C8D"/>
    <w:p w14:paraId="29CB8F0E" w14:textId="77777777" w:rsidR="005B1FDD" w:rsidRDefault="005B1FDD" w:rsidP="00455C8D"/>
    <w:p w14:paraId="156D33C8" w14:textId="77777777" w:rsidR="00455C8D" w:rsidRDefault="00455C8D" w:rsidP="00455C8D"/>
    <w:tbl>
      <w:tblPr>
        <w:tblStyle w:val="TableGrid"/>
        <w:tblW w:w="9895" w:type="dxa"/>
        <w:jc w:val="center"/>
        <w:tblLook w:val="04A0" w:firstRow="1" w:lastRow="0" w:firstColumn="1" w:lastColumn="0" w:noHBand="0" w:noVBand="1"/>
      </w:tblPr>
      <w:tblGrid>
        <w:gridCol w:w="9895"/>
      </w:tblGrid>
      <w:tr w:rsidR="00455C8D" w14:paraId="50E289F7" w14:textId="77777777" w:rsidTr="00FF2209">
        <w:trPr>
          <w:trHeight w:val="351"/>
          <w:jc w:val="center"/>
        </w:trPr>
        <w:tc>
          <w:tcPr>
            <w:tcW w:w="9895" w:type="dxa"/>
          </w:tcPr>
          <w:p w14:paraId="196849C3" w14:textId="77777777" w:rsidR="00455C8D" w:rsidRPr="00ED69AB" w:rsidRDefault="00455C8D" w:rsidP="00FF2209">
            <w:pPr>
              <w:rPr>
                <w:rFonts w:cstheme="minorHAnsi"/>
                <w:color w:val="000000"/>
                <w:u w:color="000000"/>
              </w:rPr>
            </w:pPr>
            <w:r>
              <w:rPr>
                <w:rFonts w:cstheme="minorHAnsi"/>
                <w:color w:val="000000"/>
                <w:u w:color="000000"/>
              </w:rPr>
              <w:lastRenderedPageBreak/>
              <w:t>View Parking</w:t>
            </w:r>
            <w:r w:rsidRPr="00ED69AB">
              <w:rPr>
                <w:rFonts w:cstheme="minorHAnsi"/>
                <w:color w:val="000000"/>
                <w:u w:color="000000"/>
              </w:rPr>
              <w:t xml:space="preserve"> </w:t>
            </w:r>
            <w:r w:rsidRPr="00ED69AB">
              <w:rPr>
                <w:rFonts w:cstheme="majorBidi"/>
              </w:rPr>
              <w:t>0</w:t>
            </w:r>
            <w:r>
              <w:rPr>
                <w:rFonts w:cstheme="majorBidi"/>
              </w:rPr>
              <w:t>2</w:t>
            </w:r>
          </w:p>
        </w:tc>
      </w:tr>
      <w:tr w:rsidR="00455C8D" w14:paraId="5E356880" w14:textId="77777777" w:rsidTr="00FF2209">
        <w:trPr>
          <w:trHeight w:val="2564"/>
          <w:jc w:val="center"/>
        </w:trPr>
        <w:tc>
          <w:tcPr>
            <w:tcW w:w="9895" w:type="dxa"/>
          </w:tcPr>
          <w:p w14:paraId="1DD3B78D" w14:textId="77777777" w:rsidR="00455C8D" w:rsidRPr="00ED69AB" w:rsidRDefault="00455C8D" w:rsidP="00FF2209">
            <w:pPr>
              <w:rPr>
                <w:rFonts w:cstheme="minorHAnsi"/>
                <w:color w:val="000000"/>
                <w:u w:color="000000"/>
              </w:rPr>
            </w:pPr>
            <w:r>
              <w:rPr>
                <w:noProof/>
              </w:rPr>
              <w:drawing>
                <wp:inline distT="0" distB="0" distL="0" distR="0" wp14:anchorId="739DFE7C" wp14:editId="0F38D9AE">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455C8D" w14:paraId="341F313A" w14:textId="77777777" w:rsidTr="00FF2209">
        <w:trPr>
          <w:trHeight w:val="2564"/>
          <w:jc w:val="center"/>
        </w:trPr>
        <w:tc>
          <w:tcPr>
            <w:tcW w:w="9895" w:type="dxa"/>
          </w:tcPr>
          <w:p w14:paraId="41F6CCE4" w14:textId="77777777" w:rsidR="00455C8D" w:rsidRDefault="00455C8D" w:rsidP="00FF2209">
            <w:pPr>
              <w:jc w:val="center"/>
              <w:rPr>
                <w:noProof/>
              </w:rPr>
            </w:pPr>
            <w:r>
              <w:rPr>
                <w:noProof/>
              </w:rPr>
              <mc:AlternateContent>
                <mc:Choice Requires="wps">
                  <w:drawing>
                    <wp:anchor distT="0" distB="0" distL="114300" distR="114300" simplePos="0" relativeHeight="251914240" behindDoc="0" locked="0" layoutInCell="1" allowOverlap="1" wp14:anchorId="13039ACA" wp14:editId="0C56022A">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00E4025" id="Arrow: Right 412" o:spid="_x0000_s1026" type="#_x0000_t13" style="position:absolute;margin-left:122.45pt;margin-top:6.65pt;width:79.65pt;height:21.1pt;rotation:90;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5A9DC35F" wp14:editId="715D039A">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812141" w14:textId="77777777" w:rsidR="005B1FDD" w:rsidRPr="00ED69AB" w:rsidRDefault="005B1FDD" w:rsidP="00455C8D"/>
    <w:p w14:paraId="26C1DBF9" w14:textId="77777777" w:rsidR="00455C8D" w:rsidRPr="00ED69AB" w:rsidRDefault="00455C8D" w:rsidP="00125AD6">
      <w:pPr>
        <w:pStyle w:val="ListParagraph"/>
        <w:numPr>
          <w:ilvl w:val="0"/>
          <w:numId w:val="47"/>
        </w:numPr>
      </w:pPr>
      <w:r w:rsidRPr="00ED69AB">
        <w:rPr>
          <w:rFonts w:cstheme="minorHAnsi"/>
          <w:color w:val="000000"/>
          <w:u w:color="000000"/>
        </w:rPr>
        <w:t>Request Car Care</w:t>
      </w:r>
      <w:r w:rsidRPr="00ED69AB">
        <w:t>:</w:t>
      </w:r>
    </w:p>
    <w:tbl>
      <w:tblPr>
        <w:tblW w:w="8476" w:type="dxa"/>
        <w:jc w:val="center"/>
        <w:tblLook w:val="04A0" w:firstRow="1" w:lastRow="0" w:firstColumn="1" w:lastColumn="0" w:noHBand="0" w:noVBand="1"/>
      </w:tblPr>
      <w:tblGrid>
        <w:gridCol w:w="2950"/>
        <w:gridCol w:w="3438"/>
        <w:gridCol w:w="2088"/>
      </w:tblGrid>
      <w:tr w:rsidR="00455C8D" w:rsidRPr="00ED69AB" w14:paraId="0B290B15"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620B3C0"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F9CB3DA"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9AC89A4" w14:textId="77777777" w:rsidR="00455C8D" w:rsidRPr="00ED69AB" w:rsidRDefault="00455C8D"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455C8D" w:rsidRPr="00ED69AB" w14:paraId="6989002E"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9AE870" w14:textId="77777777" w:rsidR="00455C8D" w:rsidRPr="00ED69AB" w:rsidRDefault="00455C8D" w:rsidP="00FF2209">
            <w:pPr>
              <w:rPr>
                <w:rFonts w:cstheme="majorBidi"/>
              </w:rPr>
            </w:pPr>
            <w:r w:rsidRPr="00ED69AB">
              <w:rPr>
                <w:rFonts w:cstheme="minorHAnsi"/>
                <w:color w:val="000000"/>
                <w:u w:color="000000"/>
              </w:rPr>
              <w:lastRenderedPageBreak/>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1D3F94A" w14:textId="77777777" w:rsidR="00455C8D" w:rsidRPr="00ED69AB" w:rsidRDefault="00455C8D" w:rsidP="00FF2209">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C0F553E" w14:textId="77777777" w:rsidR="00455C8D" w:rsidRPr="00ED69AB" w:rsidRDefault="00455C8D" w:rsidP="00FF2209">
            <w:pPr>
              <w:jc w:val="center"/>
              <w:rPr>
                <w:rFonts w:cstheme="majorBidi"/>
              </w:rPr>
            </w:pPr>
          </w:p>
          <w:p w14:paraId="4345D855" w14:textId="77777777" w:rsidR="00455C8D" w:rsidRPr="00ED69AB" w:rsidRDefault="00455C8D" w:rsidP="00FF2209">
            <w:pPr>
              <w:jc w:val="center"/>
              <w:rPr>
                <w:rFonts w:cstheme="majorBidi"/>
              </w:rPr>
            </w:pPr>
          </w:p>
        </w:tc>
      </w:tr>
      <w:tr w:rsidR="00455C8D" w:rsidRPr="00ED69AB" w14:paraId="5B422554"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D8D39B" w14:textId="77777777" w:rsidR="00455C8D" w:rsidRPr="00ED69AB" w:rsidRDefault="00455C8D"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43AB48D" w14:textId="77777777" w:rsidR="00455C8D" w:rsidRPr="00ED69AB" w:rsidRDefault="00455C8D" w:rsidP="00FF2209">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2D7DDC" w14:textId="77777777" w:rsidR="00455C8D" w:rsidRPr="00ED69AB" w:rsidRDefault="00455C8D" w:rsidP="00FF2209">
            <w:pPr>
              <w:jc w:val="center"/>
              <w:rPr>
                <w:rFonts w:cstheme="majorBidi"/>
              </w:rPr>
            </w:pPr>
          </w:p>
        </w:tc>
      </w:tr>
    </w:tbl>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455C8D" w14:paraId="56095A40" w14:textId="77777777" w:rsidTr="00FF2209">
        <w:trPr>
          <w:trHeight w:val="351"/>
        </w:trPr>
        <w:tc>
          <w:tcPr>
            <w:tcW w:w="7332" w:type="dxa"/>
            <w:gridSpan w:val="2"/>
          </w:tcPr>
          <w:p w14:paraId="139F0180" w14:textId="77777777" w:rsidR="00455C8D" w:rsidRPr="00ED69AB" w:rsidRDefault="00455C8D"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455C8D" w14:paraId="0E1ED04B" w14:textId="77777777" w:rsidTr="00FF2209">
        <w:trPr>
          <w:trHeight w:val="3879"/>
        </w:trPr>
        <w:tc>
          <w:tcPr>
            <w:tcW w:w="3595" w:type="dxa"/>
          </w:tcPr>
          <w:p w14:paraId="3FD81F6B" w14:textId="77777777" w:rsidR="00455C8D" w:rsidRDefault="00455C8D" w:rsidP="00FF2209">
            <w:pPr>
              <w:jc w:val="center"/>
              <w:rPr>
                <w:rFonts w:cs="Times New Roman"/>
              </w:rPr>
            </w:pPr>
            <w:r>
              <w:rPr>
                <w:noProof/>
              </w:rPr>
              <w:drawing>
                <wp:inline distT="0" distB="0" distL="0" distR="0" wp14:anchorId="186020F6" wp14:editId="3ADD3424">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613A215D" w14:textId="77777777" w:rsidR="00455C8D" w:rsidRDefault="00455C8D" w:rsidP="00FF2209">
            <w:pPr>
              <w:jc w:val="center"/>
              <w:rPr>
                <w:noProof/>
              </w:rPr>
            </w:pPr>
            <w:r>
              <w:rPr>
                <w:noProof/>
              </w:rPr>
              <w:drawing>
                <wp:inline distT="0" distB="0" distL="0" distR="0" wp14:anchorId="53261A73" wp14:editId="77D191A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F29891D" w14:textId="77777777" w:rsidR="00455C8D" w:rsidRDefault="00455C8D" w:rsidP="00455C8D"/>
    <w:p w14:paraId="077DFC66" w14:textId="77777777" w:rsidR="00455C8D" w:rsidRDefault="00455C8D" w:rsidP="00455C8D"/>
    <w:p w14:paraId="074886E3" w14:textId="77777777" w:rsidR="00455C8D" w:rsidRDefault="00455C8D" w:rsidP="00455C8D"/>
    <w:p w14:paraId="046B5DED" w14:textId="77777777" w:rsidR="00455C8D" w:rsidRDefault="00455C8D" w:rsidP="00455C8D"/>
    <w:p w14:paraId="25FF0E10" w14:textId="77777777" w:rsidR="00455C8D" w:rsidRDefault="00455C8D" w:rsidP="00455C8D"/>
    <w:p w14:paraId="44CB41CC" w14:textId="77777777" w:rsidR="00455C8D" w:rsidRDefault="00455C8D" w:rsidP="00455C8D"/>
    <w:p w14:paraId="44A7FB9C" w14:textId="77777777" w:rsidR="00455C8D" w:rsidRDefault="00455C8D" w:rsidP="00455C8D"/>
    <w:p w14:paraId="7B6C7AF7" w14:textId="77777777" w:rsidR="00455C8D" w:rsidRDefault="00455C8D" w:rsidP="00455C8D"/>
    <w:p w14:paraId="0BB65A22" w14:textId="77777777" w:rsidR="00455C8D" w:rsidRDefault="00455C8D" w:rsidP="00455C8D"/>
    <w:p w14:paraId="6DAC7C54" w14:textId="77777777" w:rsidR="00455C8D" w:rsidRDefault="00455C8D" w:rsidP="00455C8D"/>
    <w:p w14:paraId="0D2A8247" w14:textId="77777777" w:rsidR="00455C8D" w:rsidRDefault="00455C8D" w:rsidP="00455C8D"/>
    <w:p w14:paraId="32D496AA" w14:textId="77777777" w:rsidR="00455C8D" w:rsidRDefault="00455C8D" w:rsidP="00455C8D"/>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455C8D" w14:paraId="6D43552D" w14:textId="77777777" w:rsidTr="00FF2209">
        <w:trPr>
          <w:trHeight w:val="351"/>
        </w:trPr>
        <w:tc>
          <w:tcPr>
            <w:tcW w:w="7332" w:type="dxa"/>
            <w:gridSpan w:val="2"/>
          </w:tcPr>
          <w:p w14:paraId="20A4CC6E" w14:textId="77777777" w:rsidR="00455C8D" w:rsidRPr="00ED69AB" w:rsidRDefault="00455C8D"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455C8D" w14:paraId="257DEF26" w14:textId="77777777" w:rsidTr="00FF2209">
        <w:trPr>
          <w:trHeight w:val="3879"/>
        </w:trPr>
        <w:tc>
          <w:tcPr>
            <w:tcW w:w="3595" w:type="dxa"/>
          </w:tcPr>
          <w:p w14:paraId="4B27888C" w14:textId="77777777" w:rsidR="00455C8D" w:rsidRDefault="00455C8D" w:rsidP="00FF2209">
            <w:pPr>
              <w:jc w:val="center"/>
              <w:rPr>
                <w:rFonts w:cs="Times New Roman"/>
              </w:rPr>
            </w:pPr>
            <w:r>
              <w:rPr>
                <w:noProof/>
              </w:rPr>
              <w:drawing>
                <wp:inline distT="0" distB="0" distL="0" distR="0" wp14:anchorId="3DCDB8BE" wp14:editId="18351B4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6AE3D99" w14:textId="77777777" w:rsidR="00455C8D" w:rsidRDefault="00455C8D" w:rsidP="00FF2209">
            <w:pPr>
              <w:jc w:val="center"/>
              <w:rPr>
                <w:noProof/>
              </w:rPr>
            </w:pPr>
            <w:r>
              <w:rPr>
                <w:noProof/>
              </w:rPr>
              <w:drawing>
                <wp:inline distT="0" distB="0" distL="0" distR="0" wp14:anchorId="48644CDB" wp14:editId="4AE55423">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6B4C531A" w14:textId="77777777" w:rsidR="00455C8D" w:rsidRDefault="00455C8D" w:rsidP="00455C8D"/>
    <w:p w14:paraId="6A1D0587" w14:textId="77777777" w:rsidR="00455C8D" w:rsidRDefault="00455C8D" w:rsidP="00455C8D"/>
    <w:p w14:paraId="7669FA42" w14:textId="77777777" w:rsidR="00455C8D" w:rsidRDefault="00455C8D" w:rsidP="00455C8D"/>
    <w:p w14:paraId="5AB2BD98" w14:textId="77777777" w:rsidR="00455C8D" w:rsidRDefault="00455C8D" w:rsidP="00455C8D"/>
    <w:p w14:paraId="162067BB" w14:textId="77777777" w:rsidR="00455C8D" w:rsidRDefault="00455C8D" w:rsidP="00455C8D"/>
    <w:p w14:paraId="74383FE8" w14:textId="77777777" w:rsidR="00455C8D" w:rsidRDefault="00455C8D" w:rsidP="00455C8D"/>
    <w:p w14:paraId="2CF8925B" w14:textId="77777777" w:rsidR="00455C8D" w:rsidRDefault="00455C8D" w:rsidP="00455C8D"/>
    <w:p w14:paraId="57137643" w14:textId="77777777" w:rsidR="00455C8D" w:rsidRDefault="00455C8D" w:rsidP="00455C8D"/>
    <w:p w14:paraId="20ACD3F0" w14:textId="77777777" w:rsidR="00455C8D" w:rsidRDefault="00455C8D" w:rsidP="00455C8D"/>
    <w:p w14:paraId="214B71BC" w14:textId="7760A542" w:rsidR="00455C8D" w:rsidRDefault="00455C8D" w:rsidP="00455C8D"/>
    <w:p w14:paraId="51B0CA77" w14:textId="065409E1" w:rsidR="005B1FDD" w:rsidRDefault="005B1FDD" w:rsidP="00455C8D"/>
    <w:p w14:paraId="610BBDA0" w14:textId="1A768881" w:rsidR="005B1FDD" w:rsidRDefault="005B1FDD" w:rsidP="00455C8D"/>
    <w:p w14:paraId="505F8D7C" w14:textId="77777777" w:rsidR="005B1FDD" w:rsidRDefault="005B1FDD" w:rsidP="00455C8D"/>
    <w:tbl>
      <w:tblPr>
        <w:tblStyle w:val="TableGrid"/>
        <w:tblW w:w="10446" w:type="dxa"/>
        <w:jc w:val="center"/>
        <w:tblLook w:val="04A0" w:firstRow="1" w:lastRow="0" w:firstColumn="1" w:lastColumn="0" w:noHBand="0" w:noVBand="1"/>
      </w:tblPr>
      <w:tblGrid>
        <w:gridCol w:w="10446"/>
      </w:tblGrid>
      <w:tr w:rsidR="00455C8D" w14:paraId="32D1368E" w14:textId="77777777" w:rsidTr="00FF2209">
        <w:trPr>
          <w:trHeight w:val="351"/>
          <w:jc w:val="center"/>
        </w:trPr>
        <w:tc>
          <w:tcPr>
            <w:tcW w:w="10446" w:type="dxa"/>
          </w:tcPr>
          <w:p w14:paraId="66570113" w14:textId="77777777" w:rsidR="00455C8D" w:rsidRPr="00ED69AB" w:rsidRDefault="00455C8D" w:rsidP="00FF2209">
            <w:pPr>
              <w:rPr>
                <w:rFonts w:cstheme="minorHAnsi"/>
                <w:color w:val="000000"/>
                <w:u w:color="000000"/>
              </w:rPr>
            </w:pPr>
            <w:r>
              <w:rPr>
                <w:rFonts w:cstheme="minorHAnsi"/>
                <w:color w:val="000000"/>
                <w:u w:color="000000"/>
              </w:rPr>
              <w:lastRenderedPageBreak/>
              <w:t>Request Car Care 2</w:t>
            </w:r>
          </w:p>
        </w:tc>
      </w:tr>
      <w:tr w:rsidR="00455C8D" w14:paraId="2BD5726B" w14:textId="77777777" w:rsidTr="00FF2209">
        <w:trPr>
          <w:trHeight w:val="351"/>
          <w:jc w:val="center"/>
        </w:trPr>
        <w:tc>
          <w:tcPr>
            <w:tcW w:w="10446" w:type="dxa"/>
          </w:tcPr>
          <w:p w14:paraId="1F26BAB5" w14:textId="77777777" w:rsidR="00455C8D" w:rsidRPr="00ED69AB" w:rsidRDefault="00455C8D" w:rsidP="00FF2209">
            <w:pPr>
              <w:rPr>
                <w:rFonts w:cstheme="minorHAnsi"/>
                <w:color w:val="000000"/>
                <w:u w:color="000000"/>
              </w:rPr>
            </w:pPr>
            <w:r>
              <w:rPr>
                <w:noProof/>
              </w:rPr>
              <w:drawing>
                <wp:inline distT="0" distB="0" distL="0" distR="0" wp14:anchorId="5AD98FBD" wp14:editId="676C3B5F">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934358" w14:textId="77777777" w:rsidR="00455C8D" w:rsidRDefault="00455C8D" w:rsidP="00455C8D"/>
    <w:p w14:paraId="20BAC1D0" w14:textId="77777777" w:rsidR="00455C8D" w:rsidRPr="005B1FDD" w:rsidRDefault="00455C8D" w:rsidP="00125AD6">
      <w:pPr>
        <w:pStyle w:val="ListParagraph"/>
        <w:numPr>
          <w:ilvl w:val="0"/>
          <w:numId w:val="47"/>
        </w:numPr>
        <w:rPr>
          <w:highlight w:val="yellow"/>
        </w:rPr>
      </w:pPr>
      <w:r w:rsidRPr="005B1FDD">
        <w:rPr>
          <w:rFonts w:cs="Trebuchet MS"/>
          <w:color w:val="000000"/>
          <w:highlight w:val="yellow"/>
          <w:u w:color="000000"/>
        </w:rPr>
        <w:t>View Current Occupancy Trend</w:t>
      </w:r>
      <w:r w:rsidRPr="005B1FDD">
        <w:rPr>
          <w:highlight w:val="yellow"/>
        </w:rPr>
        <w:t>:</w:t>
      </w:r>
    </w:p>
    <w:tbl>
      <w:tblPr>
        <w:tblW w:w="8476" w:type="dxa"/>
        <w:jc w:val="center"/>
        <w:tblLook w:val="04A0" w:firstRow="1" w:lastRow="0" w:firstColumn="1" w:lastColumn="0" w:noHBand="0" w:noVBand="1"/>
      </w:tblPr>
      <w:tblGrid>
        <w:gridCol w:w="2950"/>
        <w:gridCol w:w="3438"/>
        <w:gridCol w:w="2088"/>
      </w:tblGrid>
      <w:tr w:rsidR="00455C8D" w:rsidRPr="00ED69AB" w14:paraId="230A32F3"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7AA0029"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FD4F632" w14:textId="77777777" w:rsidR="00455C8D" w:rsidRPr="00ED69AB" w:rsidRDefault="00455C8D"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77F592B5" w14:textId="77777777" w:rsidR="00455C8D" w:rsidRPr="00ED69AB" w:rsidRDefault="00455C8D"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455C8D" w:rsidRPr="00ED69AB" w14:paraId="74AAECF6"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9515E3B" w14:textId="77777777" w:rsidR="00455C8D" w:rsidRPr="00ED69AB" w:rsidRDefault="00455C8D" w:rsidP="00FF2209">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198E1FD" w14:textId="77777777" w:rsidR="00455C8D" w:rsidRPr="00ED69AB" w:rsidRDefault="00455C8D" w:rsidP="00FF2209">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22779D" w14:textId="77777777" w:rsidR="00455C8D" w:rsidRPr="00ED69AB" w:rsidRDefault="00455C8D" w:rsidP="00FF2209">
            <w:pPr>
              <w:jc w:val="center"/>
              <w:rPr>
                <w:rFonts w:cstheme="majorBidi"/>
              </w:rPr>
            </w:pPr>
          </w:p>
          <w:p w14:paraId="22536734" w14:textId="77777777" w:rsidR="00455C8D" w:rsidRPr="00ED69AB" w:rsidRDefault="00455C8D" w:rsidP="00FF2209">
            <w:pPr>
              <w:jc w:val="center"/>
              <w:rPr>
                <w:rFonts w:cstheme="majorBidi"/>
              </w:rPr>
            </w:pPr>
          </w:p>
        </w:tc>
      </w:tr>
    </w:tbl>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455C8D" w14:paraId="405F449E" w14:textId="77777777" w:rsidTr="00FF2209">
        <w:trPr>
          <w:trHeight w:val="351"/>
        </w:trPr>
        <w:tc>
          <w:tcPr>
            <w:tcW w:w="7332" w:type="dxa"/>
            <w:gridSpan w:val="2"/>
          </w:tcPr>
          <w:p w14:paraId="5C51921D" w14:textId="77777777" w:rsidR="00455C8D" w:rsidRPr="00ED69AB" w:rsidRDefault="00455C8D" w:rsidP="00FF2209">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455C8D" w14:paraId="6B13D954" w14:textId="77777777" w:rsidTr="00FF2209">
        <w:trPr>
          <w:trHeight w:val="3879"/>
        </w:trPr>
        <w:tc>
          <w:tcPr>
            <w:tcW w:w="3595" w:type="dxa"/>
          </w:tcPr>
          <w:p w14:paraId="21D83253" w14:textId="77777777" w:rsidR="00455C8D" w:rsidRDefault="00455C8D" w:rsidP="00FF2209">
            <w:pPr>
              <w:jc w:val="center"/>
              <w:rPr>
                <w:rFonts w:cs="Times New Roman"/>
              </w:rPr>
            </w:pPr>
            <w:r>
              <w:rPr>
                <w:noProof/>
              </w:rPr>
              <w:lastRenderedPageBreak/>
              <w:drawing>
                <wp:inline distT="0" distB="0" distL="0" distR="0" wp14:anchorId="3E2E9310" wp14:editId="1BCCA7B4">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7E0F5438" w14:textId="77777777" w:rsidR="00455C8D" w:rsidRDefault="00455C8D" w:rsidP="00FF2209">
            <w:pPr>
              <w:jc w:val="center"/>
              <w:rPr>
                <w:rFonts w:cs="Times New Roman"/>
              </w:rPr>
            </w:pPr>
            <w:r>
              <w:rPr>
                <w:rFonts w:cs="Times New Roman"/>
              </w:rPr>
              <w:t>In check availability page</w:t>
            </w:r>
          </w:p>
        </w:tc>
        <w:tc>
          <w:tcPr>
            <w:tcW w:w="3737" w:type="dxa"/>
          </w:tcPr>
          <w:p w14:paraId="2D1EDFC8" w14:textId="77777777" w:rsidR="00455C8D" w:rsidRDefault="00455C8D" w:rsidP="00FF2209">
            <w:pPr>
              <w:jc w:val="center"/>
              <w:rPr>
                <w:noProof/>
              </w:rPr>
            </w:pPr>
            <w:r>
              <w:rPr>
                <w:noProof/>
              </w:rPr>
              <w:drawing>
                <wp:inline distT="0" distB="0" distL="0" distR="0" wp14:anchorId="154A6488" wp14:editId="61FF7B76">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147BC3D1" w14:textId="77777777" w:rsidR="00455C8D" w:rsidRDefault="00455C8D" w:rsidP="00FF2209">
            <w:pPr>
              <w:jc w:val="center"/>
              <w:rPr>
                <w:noProof/>
              </w:rPr>
            </w:pPr>
            <w:r>
              <w:rPr>
                <w:noProof/>
              </w:rPr>
              <w:t>In reservation page</w:t>
            </w:r>
          </w:p>
        </w:tc>
      </w:tr>
    </w:tbl>
    <w:p w14:paraId="73855264" w14:textId="77777777" w:rsidR="00455C8D" w:rsidRDefault="00455C8D" w:rsidP="00455C8D"/>
    <w:p w14:paraId="5CB6AF4D" w14:textId="77777777" w:rsidR="00455C8D" w:rsidRDefault="00455C8D" w:rsidP="00455C8D"/>
    <w:p w14:paraId="6770093E" w14:textId="77777777" w:rsidR="00455C8D" w:rsidRDefault="00455C8D" w:rsidP="00455C8D"/>
    <w:p w14:paraId="501F7B6B" w14:textId="77777777" w:rsidR="00455C8D" w:rsidRDefault="00455C8D" w:rsidP="00455C8D"/>
    <w:p w14:paraId="62CEA74A" w14:textId="77777777" w:rsidR="00455C8D" w:rsidRDefault="00455C8D" w:rsidP="00455C8D"/>
    <w:p w14:paraId="2CF49F8B" w14:textId="77777777" w:rsidR="00455C8D" w:rsidRDefault="00455C8D" w:rsidP="00455C8D"/>
    <w:p w14:paraId="3F997349" w14:textId="77777777" w:rsidR="00455C8D" w:rsidRDefault="00455C8D" w:rsidP="00455C8D"/>
    <w:p w14:paraId="7CE87E8C" w14:textId="77777777" w:rsidR="00455C8D" w:rsidRDefault="00455C8D" w:rsidP="00455C8D"/>
    <w:p w14:paraId="7E4BC88D" w14:textId="77777777" w:rsidR="00455C8D" w:rsidRDefault="00455C8D" w:rsidP="00455C8D"/>
    <w:p w14:paraId="3C59C7A1" w14:textId="77777777" w:rsidR="00455C8D" w:rsidRDefault="00455C8D" w:rsidP="00455C8D"/>
    <w:p w14:paraId="5B4C2F72" w14:textId="77777777" w:rsidR="00455C8D" w:rsidRDefault="00455C8D" w:rsidP="00455C8D"/>
    <w:p w14:paraId="14C51EF4" w14:textId="77777777" w:rsidR="00455C8D" w:rsidRDefault="00455C8D" w:rsidP="00455C8D"/>
    <w:p w14:paraId="56EEE4D7" w14:textId="77777777" w:rsidR="00C551B0" w:rsidRPr="00ED69AB" w:rsidRDefault="00C551B0" w:rsidP="00C551B0"/>
    <w:p w14:paraId="25CDE98B" w14:textId="77777777" w:rsidR="00C551B0" w:rsidRPr="00ED69AB" w:rsidRDefault="00C551B0" w:rsidP="00125AD6">
      <w:pPr>
        <w:pStyle w:val="ListParagraph"/>
        <w:numPr>
          <w:ilvl w:val="0"/>
          <w:numId w:val="47"/>
        </w:numPr>
      </w:pPr>
      <w:r w:rsidRPr="00ED69AB">
        <w:t>Check In</w:t>
      </w:r>
    </w:p>
    <w:tbl>
      <w:tblPr>
        <w:tblW w:w="8476" w:type="dxa"/>
        <w:jc w:val="center"/>
        <w:tblLook w:val="04A0" w:firstRow="1" w:lastRow="0" w:firstColumn="1" w:lastColumn="0" w:noHBand="0" w:noVBand="1"/>
      </w:tblPr>
      <w:tblGrid>
        <w:gridCol w:w="2950"/>
        <w:gridCol w:w="3438"/>
        <w:gridCol w:w="2088"/>
      </w:tblGrid>
      <w:tr w:rsidR="00C551B0" w:rsidRPr="00ED69AB" w14:paraId="7A59C8FA"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7854060"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E039CA1"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6B9CD30F" w14:textId="77777777" w:rsidR="00C551B0" w:rsidRPr="00ED69AB" w:rsidRDefault="00C551B0"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C551B0" w:rsidRPr="00ED69AB" w14:paraId="6038CA3B"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18019A0" w14:textId="77777777" w:rsidR="00C551B0" w:rsidRPr="00ED69AB" w:rsidRDefault="00C551B0" w:rsidP="00FF2209">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64043E" w14:textId="77777777" w:rsidR="00C551B0" w:rsidRPr="00ED69AB" w:rsidRDefault="00C551B0" w:rsidP="00FF2209">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A036E54" w14:textId="77777777" w:rsidR="00C551B0" w:rsidRPr="00ED69AB" w:rsidRDefault="00C551B0" w:rsidP="00FF2209">
            <w:pPr>
              <w:jc w:val="center"/>
              <w:rPr>
                <w:rFonts w:cstheme="majorBidi"/>
              </w:rPr>
            </w:pPr>
          </w:p>
          <w:p w14:paraId="30AC6203" w14:textId="77777777" w:rsidR="00C551B0" w:rsidRPr="00ED69AB" w:rsidRDefault="00C551B0" w:rsidP="00FF2209">
            <w:pPr>
              <w:jc w:val="center"/>
              <w:rPr>
                <w:rFonts w:cstheme="majorBidi"/>
              </w:rPr>
            </w:pPr>
          </w:p>
        </w:tc>
      </w:tr>
      <w:tr w:rsidR="00C551B0" w:rsidRPr="00ED69AB" w14:paraId="4DD6226B"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DB31BA9" w14:textId="77777777" w:rsidR="00C551B0" w:rsidRPr="00ED69AB" w:rsidRDefault="00C551B0" w:rsidP="00FF2209">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B39279E" w14:textId="77777777" w:rsidR="00C551B0" w:rsidRPr="00ED69AB" w:rsidRDefault="00C551B0" w:rsidP="00FF2209">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AB1B0BD" w14:textId="77777777" w:rsidR="00C551B0" w:rsidRPr="00ED69AB" w:rsidRDefault="00C551B0" w:rsidP="00FF2209">
            <w:pPr>
              <w:jc w:val="center"/>
              <w:rPr>
                <w:rFonts w:cstheme="majorBidi"/>
              </w:rPr>
            </w:pPr>
          </w:p>
        </w:tc>
      </w:tr>
      <w:tr w:rsidR="00C551B0" w:rsidRPr="00ED69AB" w14:paraId="2D3B895A"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AF341F5" w14:textId="77777777" w:rsidR="00C551B0" w:rsidRPr="00ED69AB" w:rsidRDefault="00C551B0" w:rsidP="00FF2209">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361ABC" w14:textId="77777777" w:rsidR="00C551B0" w:rsidRPr="00ED69AB" w:rsidRDefault="00C551B0" w:rsidP="00FF2209">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AC8A1F" w14:textId="77777777" w:rsidR="00C551B0" w:rsidRPr="00ED69AB" w:rsidRDefault="00C551B0" w:rsidP="00FF2209">
            <w:pPr>
              <w:jc w:val="center"/>
              <w:rPr>
                <w:rFonts w:cstheme="majorBidi"/>
              </w:rPr>
            </w:pPr>
          </w:p>
        </w:tc>
      </w:tr>
      <w:tr w:rsidR="00C551B0" w:rsidRPr="00ED69AB" w14:paraId="76E99AF3"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010FD1D" w14:textId="77777777" w:rsidR="00C551B0" w:rsidRPr="00ED69AB" w:rsidRDefault="00C551B0" w:rsidP="00FF2209">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6CB1CF4" w14:textId="77777777" w:rsidR="00C551B0" w:rsidRPr="00ED69AB" w:rsidRDefault="00C551B0" w:rsidP="00FF2209">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2260D5" w14:textId="77777777" w:rsidR="00C551B0" w:rsidRPr="00ED69AB" w:rsidRDefault="00C551B0" w:rsidP="00FF2209">
            <w:pPr>
              <w:jc w:val="center"/>
              <w:rPr>
                <w:rFonts w:cstheme="majorBidi"/>
              </w:rPr>
            </w:pPr>
          </w:p>
        </w:tc>
      </w:tr>
    </w:tbl>
    <w:p w14:paraId="7AEA58BB" w14:textId="77777777" w:rsidR="00C551B0" w:rsidRPr="00ED69AB" w:rsidRDefault="00C551B0" w:rsidP="00C551B0"/>
    <w:p w14:paraId="0B5AF2E6" w14:textId="77777777" w:rsidR="00C551B0" w:rsidRPr="00ED69AB" w:rsidRDefault="00C551B0" w:rsidP="00125AD6">
      <w:pPr>
        <w:pStyle w:val="ListParagraph"/>
        <w:numPr>
          <w:ilvl w:val="0"/>
          <w:numId w:val="47"/>
        </w:numPr>
      </w:pPr>
      <w:r w:rsidRPr="00ED69AB">
        <w:t>Check Out</w:t>
      </w:r>
    </w:p>
    <w:tbl>
      <w:tblPr>
        <w:tblW w:w="8331" w:type="dxa"/>
        <w:jc w:val="center"/>
        <w:tblLook w:val="04A0" w:firstRow="1" w:lastRow="0" w:firstColumn="1" w:lastColumn="0" w:noHBand="0" w:noVBand="1"/>
      </w:tblPr>
      <w:tblGrid>
        <w:gridCol w:w="2900"/>
        <w:gridCol w:w="3379"/>
        <w:gridCol w:w="2052"/>
      </w:tblGrid>
      <w:tr w:rsidR="00C551B0" w:rsidRPr="00ED69AB" w14:paraId="40CBFD20" w14:textId="77777777" w:rsidTr="00FF2209">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B2529DC"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BC3C1A1"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FE7F5C2" w14:textId="77777777" w:rsidR="00C551B0" w:rsidRPr="00ED69AB" w:rsidRDefault="00C551B0"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C551B0" w:rsidRPr="00ED69AB" w14:paraId="26C54A41" w14:textId="77777777" w:rsidTr="00FF2209">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BA92CF" w14:textId="77777777" w:rsidR="00C551B0" w:rsidRPr="00ED69AB" w:rsidRDefault="00C551B0" w:rsidP="00FF2209">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C9EF567" w14:textId="77777777" w:rsidR="00C551B0" w:rsidRPr="00ED69AB" w:rsidRDefault="00C551B0" w:rsidP="00FF2209">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93940F8" w14:textId="77777777" w:rsidR="00C551B0" w:rsidRPr="00ED69AB" w:rsidRDefault="00C551B0" w:rsidP="00FF2209">
            <w:pPr>
              <w:jc w:val="center"/>
              <w:rPr>
                <w:rFonts w:cstheme="majorBidi"/>
              </w:rPr>
            </w:pPr>
          </w:p>
          <w:p w14:paraId="747E27AF" w14:textId="77777777" w:rsidR="00C551B0" w:rsidRPr="00ED69AB" w:rsidRDefault="00C551B0" w:rsidP="00FF2209">
            <w:pPr>
              <w:jc w:val="center"/>
              <w:rPr>
                <w:rFonts w:cstheme="majorBidi"/>
              </w:rPr>
            </w:pPr>
          </w:p>
        </w:tc>
      </w:tr>
      <w:tr w:rsidR="00C551B0" w:rsidRPr="00ED69AB" w14:paraId="2796B7BA" w14:textId="77777777" w:rsidTr="00FF2209">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9BE65D1" w14:textId="77777777" w:rsidR="00C551B0" w:rsidRPr="00ED69AB" w:rsidRDefault="00C551B0" w:rsidP="00FF2209">
            <w:pPr>
              <w:rPr>
                <w:rFonts w:cstheme="majorBidi"/>
              </w:rPr>
            </w:pPr>
            <w:r w:rsidRPr="00ED69AB">
              <w:rPr>
                <w:rFonts w:cstheme="minorHAnsi"/>
                <w:color w:val="000000"/>
                <w:u w:color="000000"/>
              </w:rPr>
              <w:lastRenderedPageBreak/>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550AB3" w14:textId="77777777" w:rsidR="00C551B0" w:rsidRPr="00ED69AB" w:rsidRDefault="00C551B0" w:rsidP="00FF2209">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1882D9A" w14:textId="77777777" w:rsidR="00C551B0" w:rsidRPr="00ED69AB" w:rsidRDefault="00C551B0" w:rsidP="00FF2209">
            <w:pPr>
              <w:jc w:val="center"/>
              <w:rPr>
                <w:rFonts w:cstheme="majorBidi"/>
              </w:rPr>
            </w:pPr>
          </w:p>
          <w:p w14:paraId="304A25BE" w14:textId="77777777" w:rsidR="00C551B0" w:rsidRPr="00ED69AB" w:rsidRDefault="00C551B0" w:rsidP="00FF2209">
            <w:pPr>
              <w:jc w:val="center"/>
              <w:rPr>
                <w:rFonts w:cstheme="majorBidi"/>
              </w:rPr>
            </w:pPr>
          </w:p>
        </w:tc>
      </w:tr>
      <w:tr w:rsidR="00C551B0" w:rsidRPr="00ED69AB" w14:paraId="28453DC3"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131BE8" w14:textId="77777777" w:rsidR="00C551B0" w:rsidRPr="00ED69AB" w:rsidRDefault="00C551B0" w:rsidP="00FF2209">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227C1B" w14:textId="77777777" w:rsidR="00C551B0" w:rsidRPr="00ED69AB" w:rsidRDefault="00C551B0" w:rsidP="00FF2209">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9FFF612" w14:textId="77777777" w:rsidR="00C551B0" w:rsidRPr="00ED69AB" w:rsidRDefault="00C551B0" w:rsidP="00FF2209">
            <w:pPr>
              <w:jc w:val="center"/>
              <w:rPr>
                <w:rFonts w:cstheme="majorBidi"/>
              </w:rPr>
            </w:pPr>
          </w:p>
          <w:p w14:paraId="0B8FD75A" w14:textId="77777777" w:rsidR="00C551B0" w:rsidRPr="00ED69AB" w:rsidRDefault="00C551B0" w:rsidP="00FF2209">
            <w:pPr>
              <w:jc w:val="center"/>
              <w:rPr>
                <w:rFonts w:cstheme="majorBidi"/>
              </w:rPr>
            </w:pPr>
          </w:p>
        </w:tc>
      </w:tr>
      <w:tr w:rsidR="00C551B0" w:rsidRPr="00ED69AB" w14:paraId="5B2ECAA5"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35F1FCF" w14:textId="77777777" w:rsidR="00C551B0" w:rsidRPr="00ED69AB" w:rsidRDefault="00C551B0"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35403FD" w14:textId="77777777" w:rsidR="00C551B0" w:rsidRPr="00ED69AB" w:rsidRDefault="00C551B0" w:rsidP="00FF2209">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29FF29" w14:textId="77777777" w:rsidR="00C551B0" w:rsidRPr="00ED69AB" w:rsidRDefault="00C551B0" w:rsidP="00FF2209">
            <w:pPr>
              <w:jc w:val="center"/>
              <w:rPr>
                <w:rFonts w:cstheme="majorBidi"/>
              </w:rPr>
            </w:pPr>
          </w:p>
        </w:tc>
      </w:tr>
      <w:tr w:rsidR="00C551B0" w:rsidRPr="00ED69AB" w14:paraId="3050A4DC"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D20F46F" w14:textId="77777777" w:rsidR="00C551B0" w:rsidRPr="00ED69AB" w:rsidRDefault="00C551B0"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44E0DA7" w14:textId="77777777" w:rsidR="00C551B0" w:rsidRPr="00ED69AB" w:rsidRDefault="00C551B0" w:rsidP="00FF2209">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16EBCE0" w14:textId="77777777" w:rsidR="00C551B0" w:rsidRPr="00ED69AB" w:rsidRDefault="00C551B0" w:rsidP="00FF2209">
            <w:pPr>
              <w:jc w:val="center"/>
              <w:rPr>
                <w:rFonts w:cstheme="majorBidi"/>
              </w:rPr>
            </w:pPr>
          </w:p>
        </w:tc>
      </w:tr>
      <w:tr w:rsidR="00C551B0" w:rsidRPr="00ED69AB" w14:paraId="5E62E632" w14:textId="77777777" w:rsidTr="00FF2209">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0D14A57" w14:textId="77777777" w:rsidR="00C551B0" w:rsidRPr="00ED69AB" w:rsidRDefault="00C551B0"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81DAAD9" w14:textId="77777777" w:rsidR="00C551B0" w:rsidRPr="00ED69AB" w:rsidRDefault="00C551B0" w:rsidP="00FF2209">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53005FF" w14:textId="77777777" w:rsidR="00C551B0" w:rsidRPr="00ED69AB" w:rsidRDefault="00C551B0" w:rsidP="00FF2209">
            <w:pPr>
              <w:jc w:val="center"/>
              <w:rPr>
                <w:rFonts w:cstheme="majorBidi"/>
              </w:rPr>
            </w:pPr>
          </w:p>
        </w:tc>
      </w:tr>
      <w:tr w:rsidR="00C551B0" w:rsidRPr="00ED69AB" w14:paraId="759B798B" w14:textId="77777777" w:rsidTr="00FF2209">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1325EED9" w14:textId="77777777" w:rsidR="00C551B0" w:rsidRPr="00ED69AB" w:rsidRDefault="00C551B0" w:rsidP="00FF2209">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148B6C7" w14:textId="77777777" w:rsidR="00C551B0" w:rsidRPr="00ED69AB" w:rsidRDefault="00C551B0" w:rsidP="00FF2209">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4D98AFC2" w14:textId="77777777" w:rsidR="00C551B0" w:rsidRPr="00ED69AB" w:rsidRDefault="00C551B0" w:rsidP="00FF2209">
            <w:pPr>
              <w:jc w:val="center"/>
              <w:rPr>
                <w:rFonts w:cstheme="majorBidi"/>
              </w:rPr>
            </w:pPr>
          </w:p>
        </w:tc>
      </w:tr>
    </w:tbl>
    <w:p w14:paraId="6892C20E" w14:textId="77777777" w:rsidR="00C551B0" w:rsidRPr="00ED69AB" w:rsidRDefault="00C551B0" w:rsidP="00C551B0">
      <w:pPr>
        <w:spacing w:after="0" w:line="240" w:lineRule="auto"/>
        <w:rPr>
          <w:rFonts w:cs="Times New Roman"/>
          <w:color w:val="000000"/>
          <w:sz w:val="24"/>
          <w:szCs w:val="24"/>
        </w:rPr>
      </w:pPr>
    </w:p>
    <w:p w14:paraId="612B76F7" w14:textId="77777777" w:rsidR="00C551B0" w:rsidRPr="00ED69AB" w:rsidRDefault="00C551B0" w:rsidP="00125AD6">
      <w:pPr>
        <w:pStyle w:val="ListParagraph"/>
        <w:numPr>
          <w:ilvl w:val="0"/>
          <w:numId w:val="47"/>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B7FC070" w14:textId="77777777" w:rsidR="00C551B0" w:rsidRPr="00ED69AB" w:rsidRDefault="00C551B0" w:rsidP="00C551B0">
      <w:pPr>
        <w:spacing w:after="0" w:line="240" w:lineRule="auto"/>
        <w:rPr>
          <w:rFonts w:cs="Times New Roman"/>
          <w:color w:val="000000"/>
        </w:rPr>
      </w:pPr>
    </w:p>
    <w:tbl>
      <w:tblPr>
        <w:tblW w:w="8476" w:type="dxa"/>
        <w:jc w:val="center"/>
        <w:tblLook w:val="04A0" w:firstRow="1" w:lastRow="0" w:firstColumn="1" w:lastColumn="0" w:noHBand="0" w:noVBand="1"/>
      </w:tblPr>
      <w:tblGrid>
        <w:gridCol w:w="2950"/>
        <w:gridCol w:w="3438"/>
        <w:gridCol w:w="2088"/>
      </w:tblGrid>
      <w:tr w:rsidR="00C551B0" w:rsidRPr="00ED69AB" w14:paraId="522ADDE1" w14:textId="77777777" w:rsidTr="00FF2209">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F06794E"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87F66" w14:textId="77777777" w:rsidR="00C551B0" w:rsidRPr="00ED69AB" w:rsidRDefault="00C551B0" w:rsidP="00FF2209">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1EC52A2" w14:textId="77777777" w:rsidR="00C551B0" w:rsidRPr="00ED69AB" w:rsidRDefault="00C551B0" w:rsidP="00FF2209">
            <w:pPr>
              <w:rPr>
                <w:rFonts w:eastAsia="Times New Roman" w:cstheme="majorBidi"/>
                <w:b/>
                <w:bCs/>
                <w:color w:val="000000"/>
              </w:rPr>
            </w:pPr>
            <w:r w:rsidRPr="00ED69AB">
              <w:rPr>
                <w:rFonts w:eastAsia="Times New Roman" w:cstheme="majorBidi"/>
                <w:b/>
                <w:bCs/>
                <w:color w:val="000000"/>
              </w:rPr>
              <w:t xml:space="preserve"> Screenshots</w:t>
            </w:r>
          </w:p>
        </w:tc>
      </w:tr>
      <w:tr w:rsidR="00C551B0" w:rsidRPr="00ED69AB" w14:paraId="0C7365BE" w14:textId="77777777" w:rsidTr="00FF2209">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18ED016" w14:textId="77777777" w:rsidR="00C551B0" w:rsidRPr="00ED69AB" w:rsidRDefault="00C551B0" w:rsidP="00FF2209">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ED1C38A" w14:textId="77777777" w:rsidR="00C551B0" w:rsidRPr="00ED69AB" w:rsidRDefault="00C551B0" w:rsidP="00FF2209">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0478663" w14:textId="77777777" w:rsidR="00C551B0" w:rsidRPr="00ED69AB" w:rsidRDefault="00C551B0" w:rsidP="00FF2209">
            <w:pPr>
              <w:jc w:val="center"/>
              <w:rPr>
                <w:rFonts w:cstheme="majorBidi"/>
              </w:rPr>
            </w:pPr>
          </w:p>
          <w:p w14:paraId="52FB442D" w14:textId="77777777" w:rsidR="00C551B0" w:rsidRPr="00ED69AB" w:rsidRDefault="00C551B0" w:rsidP="00FF2209">
            <w:pPr>
              <w:jc w:val="center"/>
              <w:rPr>
                <w:rFonts w:cstheme="majorBidi"/>
              </w:rPr>
            </w:pPr>
          </w:p>
        </w:tc>
      </w:tr>
    </w:tbl>
    <w:p w14:paraId="4212E165" w14:textId="77777777" w:rsidR="00C551B0" w:rsidRPr="00ED69AB" w:rsidRDefault="00C551B0" w:rsidP="00C551B0">
      <w:pPr>
        <w:spacing w:after="0" w:line="240" w:lineRule="auto"/>
        <w:rPr>
          <w:rFonts w:cs="Times New Roman"/>
          <w:color w:val="000000"/>
        </w:rPr>
      </w:pPr>
    </w:p>
    <w:p w14:paraId="695DC272" w14:textId="77777777" w:rsidR="00C551B0" w:rsidRDefault="00C551B0" w:rsidP="00C551B0">
      <w:pPr>
        <w:spacing w:after="0" w:line="240" w:lineRule="auto"/>
        <w:rPr>
          <w:rFonts w:cs="Times New Roman"/>
          <w:color w:val="000000"/>
          <w:sz w:val="24"/>
          <w:szCs w:val="24"/>
        </w:rPr>
      </w:pPr>
    </w:p>
    <w:p w14:paraId="4CF978B0" w14:textId="77777777" w:rsidR="00C551B0" w:rsidRDefault="00C551B0" w:rsidP="00C551B0">
      <w:pPr>
        <w:spacing w:after="0" w:line="240" w:lineRule="auto"/>
        <w:rPr>
          <w:rFonts w:cs="Times New Roman"/>
          <w:color w:val="000000"/>
          <w:sz w:val="24"/>
          <w:szCs w:val="24"/>
        </w:rPr>
      </w:pPr>
    </w:p>
    <w:p w14:paraId="1997D9A6" w14:textId="77777777" w:rsidR="00C551B0" w:rsidRDefault="00C551B0" w:rsidP="00C551B0">
      <w:pPr>
        <w:spacing w:after="0" w:line="240" w:lineRule="auto"/>
        <w:rPr>
          <w:noProof/>
        </w:rPr>
      </w:pPr>
    </w:p>
    <w:p w14:paraId="71856362" w14:textId="77777777" w:rsidR="00C551B0" w:rsidRDefault="00C551B0" w:rsidP="00C551B0">
      <w:pPr>
        <w:spacing w:after="0" w:line="240" w:lineRule="auto"/>
        <w:rPr>
          <w:rFonts w:cs="Times New Roman"/>
          <w:color w:val="000000"/>
          <w:sz w:val="24"/>
          <w:szCs w:val="24"/>
        </w:rPr>
      </w:pPr>
    </w:p>
    <w:p w14:paraId="7E880C87" w14:textId="77777777" w:rsidR="00455C8D" w:rsidRDefault="00455C8D" w:rsidP="00455C8D"/>
    <w:p w14:paraId="44558317" w14:textId="77777777" w:rsidR="00455C8D" w:rsidRDefault="00455C8D" w:rsidP="00455C8D"/>
    <w:p w14:paraId="22CEF1D5" w14:textId="77777777" w:rsidR="00306D21" w:rsidRPr="00306D21" w:rsidRDefault="00306D21" w:rsidP="00306D21">
      <w:pPr>
        <w:rPr>
          <w:rFonts w:cstheme="minorHAnsi"/>
        </w:rPr>
      </w:pPr>
    </w:p>
    <w:p w14:paraId="1D14F328" w14:textId="63630D3A" w:rsidR="00617CB5" w:rsidRPr="00617CB5" w:rsidRDefault="00617CB5" w:rsidP="00617CB5">
      <w:pPr>
        <w:pStyle w:val="Heading2"/>
        <w:rPr>
          <w:b w:val="0"/>
          <w:bCs w:val="0"/>
          <w:color w:val="2F5496" w:themeColor="accent1" w:themeShade="BF"/>
        </w:rPr>
      </w:pPr>
      <w:r w:rsidRPr="00617CB5">
        <w:rPr>
          <w:b w:val="0"/>
          <w:bCs w:val="0"/>
          <w:color w:val="2F5496" w:themeColor="accent1" w:themeShade="BF"/>
        </w:rPr>
        <w:lastRenderedPageBreak/>
        <w:t xml:space="preserve">6.2 </w:t>
      </w:r>
      <w:r w:rsidRPr="00617CB5">
        <w:rPr>
          <w:color w:val="2F5496" w:themeColor="accent1" w:themeShade="BF"/>
        </w:rPr>
        <w:t>Outdoor Testing</w:t>
      </w:r>
    </w:p>
    <w:p w14:paraId="00FDA0F8" w14:textId="77777777" w:rsidR="00617CB5" w:rsidRPr="00617CB5" w:rsidRDefault="00617CB5" w:rsidP="00617CB5"/>
    <w:p w14:paraId="73CBF05B" w14:textId="77777777" w:rsidR="00F12774" w:rsidRPr="00F12774" w:rsidRDefault="00F12774" w:rsidP="00F12774"/>
    <w:p w14:paraId="66C0C005" w14:textId="77777777" w:rsidR="00F12774" w:rsidRPr="00F12774" w:rsidRDefault="00F12774" w:rsidP="00F12774"/>
    <w:p w14:paraId="47408808" w14:textId="77777777" w:rsidR="00201A59" w:rsidRPr="00201A59" w:rsidRDefault="00201A59" w:rsidP="00201A59">
      <w:pPr>
        <w:pStyle w:val="ListParagraph"/>
        <w:ind w:left="1080"/>
      </w:pPr>
    </w:p>
    <w:p w14:paraId="034164DE" w14:textId="77777777" w:rsidR="008A5CAD" w:rsidRPr="008A5CAD" w:rsidRDefault="008A5CAD" w:rsidP="008A5CAD"/>
    <w:p w14:paraId="4F1B865E" w14:textId="6DFEB284" w:rsidR="006B1E0F" w:rsidRDefault="006B1E0F" w:rsidP="006B1E0F">
      <w:pPr>
        <w:rPr>
          <w:highlight w:val="yellow"/>
        </w:rPr>
      </w:pPr>
    </w:p>
    <w:p w14:paraId="5F136F88" w14:textId="6646BF48" w:rsidR="006B1E0F" w:rsidRDefault="006B1E0F" w:rsidP="006B1E0F">
      <w:pPr>
        <w:rPr>
          <w:highlight w:val="yellow"/>
        </w:rPr>
      </w:pPr>
    </w:p>
    <w:p w14:paraId="43252770" w14:textId="5F9E3E60" w:rsidR="006B1E0F" w:rsidRDefault="006B1E0F" w:rsidP="006B1E0F">
      <w:pPr>
        <w:rPr>
          <w:highlight w:val="yellow"/>
        </w:rPr>
      </w:pPr>
    </w:p>
    <w:p w14:paraId="54CBE4A8" w14:textId="78204CAC" w:rsidR="006B1E0F" w:rsidRDefault="006B1E0F" w:rsidP="006B1E0F">
      <w:pPr>
        <w:rPr>
          <w:highlight w:val="yellow"/>
        </w:rPr>
      </w:pPr>
    </w:p>
    <w:p w14:paraId="0A2A4997" w14:textId="1355D6F0" w:rsidR="00306D21" w:rsidRDefault="00306D21" w:rsidP="006B1E0F">
      <w:pPr>
        <w:rPr>
          <w:highlight w:val="yellow"/>
        </w:rPr>
      </w:pPr>
    </w:p>
    <w:p w14:paraId="5F2367B0" w14:textId="6CE10448" w:rsidR="00306D21" w:rsidRDefault="00306D21" w:rsidP="006B1E0F">
      <w:pPr>
        <w:rPr>
          <w:highlight w:val="yellow"/>
        </w:rPr>
      </w:pPr>
    </w:p>
    <w:p w14:paraId="0F6E37C5" w14:textId="45EB2B72" w:rsidR="00306D21" w:rsidRDefault="00306D21" w:rsidP="006B1E0F">
      <w:pPr>
        <w:rPr>
          <w:highlight w:val="yellow"/>
        </w:rPr>
      </w:pPr>
    </w:p>
    <w:p w14:paraId="69EE8389" w14:textId="3AEAFE06" w:rsidR="00306D21" w:rsidRDefault="00306D21" w:rsidP="006B1E0F">
      <w:pPr>
        <w:rPr>
          <w:highlight w:val="yellow"/>
        </w:rPr>
      </w:pPr>
    </w:p>
    <w:p w14:paraId="64200AD0" w14:textId="54B44EAD" w:rsidR="00306D21" w:rsidRDefault="00306D21" w:rsidP="006B1E0F">
      <w:pPr>
        <w:rPr>
          <w:highlight w:val="yellow"/>
        </w:rPr>
      </w:pPr>
    </w:p>
    <w:p w14:paraId="243B1366" w14:textId="05D771E6" w:rsidR="00306D21" w:rsidRDefault="00306D21" w:rsidP="006B1E0F">
      <w:pPr>
        <w:rPr>
          <w:highlight w:val="yellow"/>
        </w:rPr>
      </w:pPr>
    </w:p>
    <w:p w14:paraId="353938A1" w14:textId="3D0C1574" w:rsidR="00306D21" w:rsidRDefault="00306D21" w:rsidP="006B1E0F">
      <w:pPr>
        <w:rPr>
          <w:highlight w:val="yellow"/>
        </w:rPr>
      </w:pPr>
    </w:p>
    <w:p w14:paraId="139FE00E" w14:textId="0B0A7CF8" w:rsidR="00306D21" w:rsidRDefault="00306D21" w:rsidP="006B1E0F">
      <w:pPr>
        <w:rPr>
          <w:highlight w:val="yellow"/>
        </w:rPr>
      </w:pPr>
    </w:p>
    <w:p w14:paraId="2C68F27D" w14:textId="0E832396" w:rsidR="00306D21" w:rsidRDefault="00306D21" w:rsidP="006B1E0F">
      <w:pPr>
        <w:rPr>
          <w:highlight w:val="yellow"/>
        </w:rPr>
      </w:pPr>
    </w:p>
    <w:p w14:paraId="57F8D9CD" w14:textId="6DE8C63B" w:rsidR="00306D21" w:rsidRDefault="00306D21" w:rsidP="006B1E0F">
      <w:pPr>
        <w:rPr>
          <w:highlight w:val="yellow"/>
        </w:rPr>
      </w:pPr>
    </w:p>
    <w:p w14:paraId="1609B6B1" w14:textId="55492447" w:rsidR="00306D21" w:rsidRDefault="00306D21" w:rsidP="006B1E0F">
      <w:pPr>
        <w:rPr>
          <w:highlight w:val="yellow"/>
        </w:rPr>
      </w:pPr>
    </w:p>
    <w:p w14:paraId="72018FC2" w14:textId="1810AE92" w:rsidR="00306D21" w:rsidRDefault="00306D21" w:rsidP="006B1E0F">
      <w:pPr>
        <w:rPr>
          <w:highlight w:val="yellow"/>
        </w:rPr>
      </w:pPr>
    </w:p>
    <w:p w14:paraId="5305C39F" w14:textId="66E07D86" w:rsidR="00306D21" w:rsidRDefault="00306D21" w:rsidP="006B1E0F">
      <w:pPr>
        <w:rPr>
          <w:highlight w:val="yellow"/>
        </w:rPr>
      </w:pPr>
    </w:p>
    <w:p w14:paraId="4D3C5A84" w14:textId="5F46614F" w:rsidR="00306D21" w:rsidRDefault="00306D21" w:rsidP="006B1E0F">
      <w:pPr>
        <w:rPr>
          <w:highlight w:val="yellow"/>
        </w:rPr>
      </w:pPr>
    </w:p>
    <w:p w14:paraId="2A0FEC0B" w14:textId="18D86B3E" w:rsidR="00306D21" w:rsidRDefault="00306D21" w:rsidP="006B1E0F">
      <w:pPr>
        <w:rPr>
          <w:highlight w:val="yellow"/>
        </w:rPr>
      </w:pPr>
    </w:p>
    <w:p w14:paraId="4196EEFB" w14:textId="3952BD44" w:rsidR="00306D21" w:rsidRDefault="00306D21" w:rsidP="006B1E0F">
      <w:pPr>
        <w:rPr>
          <w:highlight w:val="yellow"/>
        </w:rPr>
      </w:pPr>
    </w:p>
    <w:p w14:paraId="3633A442" w14:textId="28356C07" w:rsidR="00306D21" w:rsidRDefault="00306D21" w:rsidP="006B1E0F">
      <w:pPr>
        <w:rPr>
          <w:highlight w:val="yellow"/>
        </w:rPr>
      </w:pPr>
    </w:p>
    <w:p w14:paraId="247E10C7" w14:textId="7F38D7DC" w:rsidR="00306D21" w:rsidRDefault="00306D21" w:rsidP="006B1E0F">
      <w:pPr>
        <w:rPr>
          <w:highlight w:val="yellow"/>
        </w:rPr>
      </w:pPr>
    </w:p>
    <w:p w14:paraId="42BE1B11" w14:textId="32143A9C" w:rsidR="00306D21" w:rsidRDefault="00306D21" w:rsidP="006B1E0F">
      <w:pPr>
        <w:rPr>
          <w:highlight w:val="yellow"/>
        </w:rPr>
      </w:pPr>
    </w:p>
    <w:p w14:paraId="4D194923" w14:textId="3B00F909" w:rsidR="00306D21" w:rsidRDefault="00306D21" w:rsidP="006B1E0F">
      <w:pPr>
        <w:rPr>
          <w:highlight w:val="yellow"/>
        </w:rPr>
      </w:pPr>
    </w:p>
    <w:p w14:paraId="2F5E9F0B" w14:textId="065E7B9E" w:rsidR="00306D21" w:rsidRDefault="00306D21" w:rsidP="006B1E0F">
      <w:pPr>
        <w:rPr>
          <w:highlight w:val="yellow"/>
        </w:rPr>
      </w:pPr>
      <w:bookmarkStart w:id="281" w:name="_GoBack"/>
      <w:bookmarkEnd w:id="281"/>
    </w:p>
    <w:p w14:paraId="71B905E8" w14:textId="77777777" w:rsidR="00306D21" w:rsidRPr="006B1E0F" w:rsidRDefault="00306D21" w:rsidP="006B1E0F">
      <w:pPr>
        <w:rPr>
          <w:highlight w:val="yellow"/>
        </w:rPr>
      </w:pPr>
    </w:p>
    <w:p w14:paraId="0E867F91" w14:textId="70AAC415" w:rsidR="00C32478" w:rsidRPr="00BA4282" w:rsidRDefault="00C32478" w:rsidP="00125AD6">
      <w:pPr>
        <w:pStyle w:val="Heading1"/>
        <w:numPr>
          <w:ilvl w:val="0"/>
          <w:numId w:val="42"/>
        </w:numPr>
        <w:spacing w:before="360" w:after="240"/>
        <w:ind w:left="360"/>
      </w:pPr>
      <w:bookmarkStart w:id="282" w:name="_Toc1152110"/>
      <w:r w:rsidRPr="00BA4282">
        <w:t>Evaluation of the impact of the engineered solution</w:t>
      </w:r>
      <w:bookmarkEnd w:id="282"/>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Pr>
                <w:rFonts w:cstheme="minorHAnsi"/>
                <w:highlight w:val="cyan"/>
              </w:rPr>
              <w:t>2.2</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5A327F4D" w14:textId="1C47AB27" w:rsidR="00755E35" w:rsidRDefault="00755E35" w:rsidP="00125AD6">
      <w:pPr>
        <w:pStyle w:val="Heading1"/>
        <w:numPr>
          <w:ilvl w:val="0"/>
          <w:numId w:val="42"/>
        </w:numPr>
        <w:spacing w:before="360" w:after="240"/>
        <w:ind w:left="360"/>
        <w:rPr>
          <w:highlight w:val="yellow"/>
        </w:rPr>
      </w:pPr>
      <w:bookmarkStart w:id="283" w:name="_Toc1152111"/>
      <w:r>
        <w:rPr>
          <w:highlight w:val="yellow"/>
        </w:rPr>
        <w:t>Conclusion</w:t>
      </w:r>
      <w:bookmarkEnd w:id="283"/>
      <w:r>
        <w:rPr>
          <w:highlight w:val="yellow"/>
        </w:rPr>
        <w:t xml:space="preserve"> </w:t>
      </w:r>
    </w:p>
    <w:p w14:paraId="0FA02421" w14:textId="357AF82B" w:rsidR="008901A1" w:rsidRPr="008F68E8" w:rsidRDefault="008901A1" w:rsidP="00125AD6">
      <w:pPr>
        <w:pStyle w:val="Heading1"/>
        <w:numPr>
          <w:ilvl w:val="0"/>
          <w:numId w:val="42"/>
        </w:numPr>
        <w:tabs>
          <w:tab w:val="left" w:pos="360"/>
        </w:tabs>
        <w:spacing w:before="360" w:after="240"/>
        <w:ind w:hanging="720"/>
      </w:pPr>
      <w:bookmarkStart w:id="284" w:name="_Toc1152112"/>
      <w:r w:rsidRPr="008F68E8">
        <w:t>Future work</w:t>
      </w:r>
      <w:bookmarkEnd w:id="284"/>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125AD6">
      <w:pPr>
        <w:pStyle w:val="ListParagraph"/>
        <w:numPr>
          <w:ilvl w:val="0"/>
          <w:numId w:val="41"/>
        </w:numPr>
        <w:rPr>
          <w:rFonts w:cstheme="minorHAnsi"/>
        </w:rPr>
      </w:pPr>
      <w:r w:rsidRPr="008F68E8">
        <w:rPr>
          <w:rFonts w:cstheme="minorHAnsi"/>
        </w:rPr>
        <w:t xml:space="preserve">Develop an iOS application for iOS users. </w:t>
      </w:r>
    </w:p>
    <w:p w14:paraId="281846F1" w14:textId="77777777" w:rsidR="007D5372" w:rsidRPr="008F68E8" w:rsidRDefault="007D5372" w:rsidP="00125AD6">
      <w:pPr>
        <w:pStyle w:val="ListParagraph"/>
        <w:numPr>
          <w:ilvl w:val="0"/>
          <w:numId w:val="41"/>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125AD6">
      <w:pPr>
        <w:pStyle w:val="ListParagraph"/>
        <w:numPr>
          <w:ilvl w:val="0"/>
          <w:numId w:val="41"/>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125AD6">
      <w:pPr>
        <w:pStyle w:val="ListParagraph"/>
        <w:numPr>
          <w:ilvl w:val="0"/>
          <w:numId w:val="41"/>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125AD6">
      <w:pPr>
        <w:pStyle w:val="ListParagraph"/>
        <w:numPr>
          <w:ilvl w:val="0"/>
          <w:numId w:val="41"/>
        </w:numPr>
        <w:rPr>
          <w:rFonts w:cstheme="minorHAnsi"/>
        </w:rPr>
      </w:pPr>
      <w:r w:rsidRPr="008F68E8">
        <w:rPr>
          <w:rFonts w:cstheme="minorHAnsi"/>
        </w:rPr>
        <w:lastRenderedPageBreak/>
        <w:t>Develop an admin interface where the admin has several functionalities such as adding additional zones to the system.</w:t>
      </w:r>
    </w:p>
    <w:p w14:paraId="6EF64654" w14:textId="77777777" w:rsidR="007D5372" w:rsidRPr="008F68E8" w:rsidRDefault="007D5372" w:rsidP="00125AD6">
      <w:pPr>
        <w:pStyle w:val="ListParagraph"/>
        <w:numPr>
          <w:ilvl w:val="0"/>
          <w:numId w:val="41"/>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125AD6">
      <w:pPr>
        <w:pStyle w:val="ListParagraph"/>
        <w:numPr>
          <w:ilvl w:val="0"/>
          <w:numId w:val="41"/>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125AD6">
      <w:pPr>
        <w:pStyle w:val="ListParagraph"/>
        <w:numPr>
          <w:ilvl w:val="0"/>
          <w:numId w:val="41"/>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125AD6">
      <w:pPr>
        <w:pStyle w:val="ListParagraph"/>
        <w:numPr>
          <w:ilvl w:val="0"/>
          <w:numId w:val="41"/>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125AD6">
      <w:pPr>
        <w:pStyle w:val="ListParagraph"/>
        <w:numPr>
          <w:ilvl w:val="0"/>
          <w:numId w:val="41"/>
        </w:numPr>
        <w:spacing w:line="360" w:lineRule="auto"/>
        <w:jc w:val="lowKashida"/>
        <w:rPr>
          <w:rFonts w:cstheme="minorHAnsi"/>
        </w:rPr>
      </w:pPr>
      <w:r w:rsidRPr="008F68E8">
        <w:rPr>
          <w:rFonts w:cstheme="minorHAnsi"/>
        </w:rPr>
        <w:t>Allocate parking spots for handicaps and people with special needs.</w:t>
      </w:r>
    </w:p>
    <w:p w14:paraId="3CCB9C3E" w14:textId="7CE62438" w:rsidR="00A660F7" w:rsidRDefault="00A660F7" w:rsidP="00125AD6">
      <w:pPr>
        <w:pStyle w:val="Heading1"/>
        <w:numPr>
          <w:ilvl w:val="0"/>
          <w:numId w:val="42"/>
        </w:numPr>
        <w:spacing w:before="360" w:after="240"/>
        <w:ind w:left="360"/>
        <w:rPr>
          <w:highlight w:val="yellow"/>
        </w:rPr>
      </w:pPr>
      <w:bookmarkStart w:id="285" w:name="_Toc1152113"/>
      <w:r>
        <w:rPr>
          <w:highlight w:val="yellow"/>
        </w:rPr>
        <w:t>Student reflections</w:t>
      </w:r>
      <w:bookmarkEnd w:id="285"/>
    </w:p>
    <w:p w14:paraId="2F0181C1" w14:textId="77777777" w:rsidR="00F65500" w:rsidRPr="00F65500" w:rsidRDefault="00F65500" w:rsidP="00F65500"/>
    <w:p w14:paraId="24086178" w14:textId="77777777" w:rsidR="00A660F7" w:rsidRPr="00A660F7" w:rsidRDefault="00A660F7" w:rsidP="00A660F7">
      <w:pPr>
        <w:rPr>
          <w:highlight w:val="yellow"/>
        </w:rPr>
      </w:pP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63A8964A" w14:textId="559A801B" w:rsidR="00BC00FE" w:rsidRDefault="00BC00FE" w:rsidP="00BC00FE"/>
    <w:p w14:paraId="3C199658" w14:textId="77777777" w:rsidR="00BC00FE" w:rsidRPr="00BC00FE" w:rsidRDefault="00BC00FE" w:rsidP="00BC00FE"/>
    <w:p w14:paraId="56D02DEC" w14:textId="11963528" w:rsidR="00632771" w:rsidRPr="004F4B74" w:rsidRDefault="00632771" w:rsidP="00632771">
      <w:pPr>
        <w:pStyle w:val="Heading1"/>
        <w:spacing w:after="240"/>
        <w:rPr>
          <w:sz w:val="36"/>
          <w:szCs w:val="36"/>
        </w:rPr>
      </w:pPr>
      <w:bookmarkStart w:id="286" w:name="_Toc6700293"/>
      <w:r w:rsidRPr="004F4B74">
        <w:rPr>
          <w:sz w:val="36"/>
          <w:szCs w:val="36"/>
        </w:rPr>
        <w:t>References</w:t>
      </w:r>
      <w:bookmarkEnd w:id="258"/>
      <w:bookmarkEnd w:id="286"/>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lastRenderedPageBreak/>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lastRenderedPageBreak/>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401578D2" w14:textId="12C8E15D" w:rsidR="0061753D" w:rsidRDefault="0061753D" w:rsidP="00632771"/>
    <w:p w14:paraId="3F7A74CB" w14:textId="57DF5893" w:rsidR="0061753D" w:rsidRDefault="0061753D" w:rsidP="00632771"/>
    <w:p w14:paraId="2E55EE86" w14:textId="31AC4C78" w:rsidR="0061753D" w:rsidRDefault="0061753D" w:rsidP="00632771"/>
    <w:p w14:paraId="39FE5D81" w14:textId="6E55E365" w:rsidR="0061753D" w:rsidRDefault="0061753D" w:rsidP="00632771"/>
    <w:p w14:paraId="7001891B" w14:textId="05F5D4E9" w:rsidR="0061753D" w:rsidRDefault="0061753D" w:rsidP="00632771"/>
    <w:p w14:paraId="42F5AB1D" w14:textId="77777777" w:rsidR="0061753D" w:rsidRPr="00F35BDB" w:rsidRDefault="0061753D" w:rsidP="00632771"/>
    <w:p w14:paraId="6D49CC46" w14:textId="6DD42D14" w:rsidR="0061753D" w:rsidRDefault="00632771" w:rsidP="0061753D">
      <w:pPr>
        <w:pStyle w:val="Heading1"/>
        <w:spacing w:after="240"/>
        <w:rPr>
          <w:sz w:val="36"/>
          <w:szCs w:val="36"/>
        </w:rPr>
      </w:pPr>
      <w:r w:rsidRPr="0010195C">
        <w:rPr>
          <w:rFonts w:cstheme="minorHAnsi"/>
        </w:rPr>
        <w:lastRenderedPageBreak/>
        <w:fldChar w:fldCharType="end"/>
      </w:r>
      <w:bookmarkStart w:id="287" w:name="_Toc1152115"/>
      <w:r w:rsidR="0061753D" w:rsidRPr="0061753D">
        <w:rPr>
          <w:sz w:val="36"/>
          <w:szCs w:val="36"/>
          <w:highlight w:val="yellow"/>
        </w:rPr>
        <w:t xml:space="preserve"> </w:t>
      </w:r>
      <w:r w:rsidR="0061753D">
        <w:rPr>
          <w:sz w:val="36"/>
          <w:szCs w:val="36"/>
          <w:highlight w:val="yellow"/>
        </w:rPr>
        <w:t>Appendix A – Project Plan</w:t>
      </w:r>
      <w:bookmarkEnd w:id="287"/>
    </w:p>
    <w:p w14:paraId="432E99EF" w14:textId="77777777" w:rsidR="0061753D" w:rsidRDefault="0061753D" w:rsidP="0061753D">
      <w:pPr>
        <w:pStyle w:val="Heading2"/>
        <w:spacing w:before="240" w:after="240"/>
        <w:rPr>
          <w:color w:val="2F5496" w:themeColor="accent1" w:themeShade="BF"/>
        </w:rPr>
      </w:pPr>
      <w:bookmarkStart w:id="288" w:name="_Toc1152116"/>
      <w:bookmarkStart w:id="289" w:name="_Toc476660729"/>
      <w:r>
        <w:rPr>
          <w:color w:val="2F5496" w:themeColor="accent1" w:themeShade="BF"/>
        </w:rPr>
        <w:t>A.1. Project milestones</w:t>
      </w:r>
      <w:bookmarkEnd w:id="288"/>
      <w:bookmarkEnd w:id="289"/>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7E586D0C" w:rsidR="00845E82" w:rsidRDefault="00845E82" w:rsidP="00845E82">
      <w:pPr>
        <w:pStyle w:val="Caption"/>
        <w:keepNext/>
      </w:pPr>
      <w:bookmarkStart w:id="290" w:name="_Toc531729551"/>
      <w:bookmarkStart w:id="291" w:name="_Toc6700450"/>
      <w:r>
        <w:t xml:space="preserve">Table </w:t>
      </w:r>
      <w:fldSimple w:instr=" STYLEREF 1 \s ">
        <w:r w:rsidR="008C3BB7">
          <w:rPr>
            <w:noProof/>
            <w:cs/>
          </w:rPr>
          <w:t>‎</w:t>
        </w:r>
        <w:r w:rsidR="008C3BB7">
          <w:rPr>
            <w:noProof/>
          </w:rPr>
          <w:t>0</w:t>
        </w:r>
      </w:fldSimple>
      <w:r w:rsidR="008C3BB7">
        <w:t>.</w:t>
      </w:r>
      <w:fldSimple w:instr=" SEQ Table \* ARABIC \s 1 ">
        <w:r w:rsidR="008C3BB7">
          <w:rPr>
            <w:noProof/>
          </w:rPr>
          <w:t>1</w:t>
        </w:r>
      </w:fldSimple>
      <w:r>
        <w:t>: Milestone Fall 2018</w:t>
      </w:r>
      <w:bookmarkEnd w:id="290"/>
      <w:bookmarkEnd w:id="291"/>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8649C77" w:rsidR="00845E82" w:rsidRDefault="00845E82" w:rsidP="00845E82">
      <w:pPr>
        <w:pStyle w:val="Caption"/>
        <w:keepNext/>
      </w:pPr>
      <w:bookmarkStart w:id="292" w:name="_Toc531729552"/>
      <w:bookmarkStart w:id="293" w:name="_Toc6700451"/>
      <w:r>
        <w:t xml:space="preserve">Table </w:t>
      </w:r>
      <w:fldSimple w:instr=" STYLEREF 1 \s ">
        <w:r w:rsidR="008C3BB7">
          <w:rPr>
            <w:noProof/>
            <w:cs/>
          </w:rPr>
          <w:t>‎</w:t>
        </w:r>
        <w:r w:rsidR="008C3BB7">
          <w:rPr>
            <w:noProof/>
          </w:rPr>
          <w:t>0</w:t>
        </w:r>
      </w:fldSimple>
      <w:r w:rsidR="008C3BB7">
        <w:t>.</w:t>
      </w:r>
      <w:fldSimple w:instr=" SEQ Table \* ARABIC \s 1 ">
        <w:r w:rsidR="008C3BB7">
          <w:rPr>
            <w:noProof/>
          </w:rPr>
          <w:t>2</w:t>
        </w:r>
      </w:fldSimple>
      <w:r>
        <w:t>: Milestone Spring 2019</w:t>
      </w:r>
      <w:bookmarkEnd w:id="292"/>
      <w:bookmarkEnd w:id="293"/>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footerReference w:type="default" r:id="rId229"/>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294" w:name="_Toc1152117"/>
      <w:bookmarkStart w:id="295" w:name="_Toc476660730"/>
      <w:bookmarkStart w:id="296" w:name="_Toc531729553"/>
      <w:bookmarkStart w:id="297" w:name="_Toc6700452"/>
      <w:bookmarkStart w:id="298" w:name="_Hlk6667056"/>
      <w:r>
        <w:rPr>
          <w:color w:val="2F5496" w:themeColor="accent1" w:themeShade="BF"/>
        </w:rPr>
        <w:lastRenderedPageBreak/>
        <w:t>A.2. Project timeline</w:t>
      </w:r>
      <w:bookmarkEnd w:id="294"/>
      <w:bookmarkEnd w:id="295"/>
      <w:r>
        <w:rPr>
          <w:color w:val="2F5496" w:themeColor="accent1" w:themeShade="BF"/>
        </w:rPr>
        <w:t xml:space="preserve"> </w:t>
      </w:r>
    </w:p>
    <w:p w14:paraId="0B338FB7" w14:textId="76E06612" w:rsidR="00E97B90" w:rsidRPr="000B5B96" w:rsidRDefault="00E97B90" w:rsidP="001D46B9">
      <w:pPr>
        <w:pStyle w:val="Caption"/>
        <w:keepNext/>
      </w:pPr>
      <w:r>
        <w:t xml:space="preserve">Table </w:t>
      </w:r>
      <w:fldSimple w:instr=" STYLEREF 1 \s ">
        <w:r w:rsidR="008C3BB7">
          <w:rPr>
            <w:noProof/>
            <w:cs/>
          </w:rPr>
          <w:t>‎</w:t>
        </w:r>
        <w:r w:rsidR="008C3BB7">
          <w:rPr>
            <w:noProof/>
          </w:rPr>
          <w:t>0</w:t>
        </w:r>
      </w:fldSimple>
      <w:r w:rsidR="008C3BB7">
        <w:t>.</w:t>
      </w:r>
      <w:fldSimple w:instr=" SEQ Table \* ARABIC \s 1 ">
        <w:r w:rsidR="008C3BB7">
          <w:rPr>
            <w:noProof/>
          </w:rPr>
          <w:t>3</w:t>
        </w:r>
      </w:fldSimple>
      <w:r>
        <w:t>: Timeline Fall 2018</w:t>
      </w:r>
      <w:bookmarkEnd w:id="296"/>
      <w:bookmarkEnd w:id="29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6B1E0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6B1E0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6B1E0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6B1E0F">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6B1E0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6B1E0F">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6B1E0F">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6B1E0F">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6B1E0F">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6B1E0F">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6B1E0F">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6B1E0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6B1E0F">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6B1E0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299" w:name="_Toc530498551"/>
      <w:r>
        <w:rPr>
          <w:noProof/>
          <w:sz w:val="36"/>
          <w:szCs w:val="36"/>
        </w:rPr>
        <mc:AlternateContent>
          <mc:Choice Requires="wps">
            <w:drawing>
              <wp:anchor distT="0" distB="0" distL="114300" distR="114300" simplePos="0" relativeHeight="251658338"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050ABF"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050ABF"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050ABF" w:rsidRPr="00D03E85" w:rsidRDefault="00050ABF"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050ABF"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050ABF"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050ABF"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050ABF" w:rsidRDefault="00050ABF"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092" style="position:absolute;margin-left:545.2pt;margin-top:-15.25pt;width:167.4pt;height:87.6pt;z-index:2516583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050ABF"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050ABF"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050ABF" w:rsidRPr="00D03E85" w:rsidRDefault="00050ABF"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050ABF"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050ABF"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050ABF"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050ABF" w:rsidRPr="00D03E85" w:rsidRDefault="00050ABF"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050ABF" w:rsidRDefault="00050ABF" w:rsidP="00E97B90">
                      <w:pPr>
                        <w:jc w:val="center"/>
                      </w:pPr>
                    </w:p>
                  </w:txbxContent>
                </v:textbox>
                <w10:wrap anchorx="margin"/>
              </v:rect>
            </w:pict>
          </mc:Fallback>
        </mc:AlternateContent>
      </w:r>
      <w:bookmarkEnd w:id="29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29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00" w:name="_Toc1152118"/>
      <w:bookmarkStart w:id="301" w:name="_Toc476660731"/>
      <w:r>
        <w:rPr>
          <w:color w:val="2F5496" w:themeColor="accent1" w:themeShade="BF"/>
        </w:rPr>
        <w:lastRenderedPageBreak/>
        <w:t>A.3. Anticipated risks</w:t>
      </w:r>
      <w:bookmarkEnd w:id="300"/>
      <w:bookmarkEnd w:id="301"/>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67106ACA" w14:textId="39CAAAF4"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492771" w14:textId="77777777" w:rsidR="00632771" w:rsidRPr="00C01B29"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C5A232D" w14:textId="72E156B2" w:rsidR="007B0E51" w:rsidRDefault="007B0E51" w:rsidP="007B0E51">
      <w:pPr>
        <w:pStyle w:val="Heading1"/>
        <w:spacing w:after="240"/>
      </w:pPr>
      <w:bookmarkStart w:id="302" w:name="_Toc531798277"/>
      <w:bookmarkStart w:id="303" w:name="_Toc274166462"/>
      <w:r>
        <w:rPr>
          <w:sz w:val="36"/>
          <w:szCs w:val="36"/>
        </w:rPr>
        <w:t>Appendix B – Use cases specification</w:t>
      </w:r>
      <w:bookmarkEnd w:id="302"/>
      <w:bookmarkEnd w:id="303"/>
    </w:p>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131AD" w14:textId="77777777" w:rsidR="009C1F0C" w:rsidRDefault="009C1F0C" w:rsidP="00E97B90">
      <w:pPr>
        <w:spacing w:after="0" w:line="240" w:lineRule="auto"/>
      </w:pPr>
      <w:r>
        <w:separator/>
      </w:r>
    </w:p>
  </w:endnote>
  <w:endnote w:type="continuationSeparator" w:id="0">
    <w:p w14:paraId="6ED1D2A8" w14:textId="77777777" w:rsidR="009C1F0C" w:rsidRDefault="009C1F0C" w:rsidP="00E97B90">
      <w:pPr>
        <w:spacing w:after="0" w:line="240" w:lineRule="auto"/>
      </w:pPr>
      <w:r>
        <w:continuationSeparator/>
      </w:r>
    </w:p>
  </w:endnote>
  <w:endnote w:type="continuationNotice" w:id="1">
    <w:p w14:paraId="3BAF0771" w14:textId="77777777" w:rsidR="009C1F0C" w:rsidRDefault="009C1F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roman"/>
    <w:pitch w:val="variable"/>
  </w:font>
  <w:font w:name="Nimbus Mono L">
    <w:charset w:val="01"/>
    <w:family w:val="auto"/>
    <w:pitch w:val="variable"/>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050ABF" w:rsidRDefault="00050ABF"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447"/>
      <w:gridCol w:w="12511"/>
    </w:tblGrid>
    <w:tr w:rsidR="00050ABF" w14:paraId="463599E8" w14:textId="77777777">
      <w:tc>
        <w:tcPr>
          <w:tcW w:w="918" w:type="dxa"/>
        </w:tcPr>
        <w:p w14:paraId="424DCE37" w14:textId="77777777" w:rsidR="00050ABF" w:rsidRPr="00796232" w:rsidRDefault="00050ABF">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050ABF" w:rsidRPr="00796232" w:rsidRDefault="00050ABF">
          <w:pPr>
            <w:pStyle w:val="Footer"/>
            <w:rPr>
              <w:sz w:val="18"/>
              <w:szCs w:val="18"/>
            </w:rPr>
          </w:pPr>
        </w:p>
      </w:tc>
    </w:tr>
  </w:tbl>
  <w:p w14:paraId="115E451B" w14:textId="77777777" w:rsidR="00050ABF" w:rsidRDefault="00050A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050ABF" w14:paraId="46F76C91" w14:textId="77777777">
      <w:tc>
        <w:tcPr>
          <w:tcW w:w="918" w:type="dxa"/>
        </w:tcPr>
        <w:p w14:paraId="25ACD8FA" w14:textId="77777777" w:rsidR="00050ABF" w:rsidRPr="00796232" w:rsidRDefault="00050ABF">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050ABF" w:rsidRPr="00796232" w:rsidRDefault="00050ABF">
          <w:pPr>
            <w:pStyle w:val="Footer"/>
            <w:rPr>
              <w:sz w:val="18"/>
              <w:szCs w:val="18"/>
            </w:rPr>
          </w:pPr>
        </w:p>
      </w:tc>
    </w:tr>
  </w:tbl>
  <w:p w14:paraId="1D0CC654" w14:textId="77777777" w:rsidR="00050ABF" w:rsidRDefault="00050A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144A5" w14:textId="77777777" w:rsidR="009C1F0C" w:rsidRDefault="009C1F0C" w:rsidP="00E97B90">
      <w:pPr>
        <w:spacing w:after="0" w:line="240" w:lineRule="auto"/>
      </w:pPr>
      <w:r>
        <w:separator/>
      </w:r>
    </w:p>
  </w:footnote>
  <w:footnote w:type="continuationSeparator" w:id="0">
    <w:p w14:paraId="20DB8AFC" w14:textId="77777777" w:rsidR="009C1F0C" w:rsidRDefault="009C1F0C" w:rsidP="00E97B90">
      <w:pPr>
        <w:spacing w:after="0" w:line="240" w:lineRule="auto"/>
      </w:pPr>
      <w:r>
        <w:continuationSeparator/>
      </w:r>
    </w:p>
  </w:footnote>
  <w:footnote w:type="continuationNotice" w:id="1">
    <w:p w14:paraId="5392F2BA" w14:textId="77777777" w:rsidR="009C1F0C" w:rsidRDefault="009C1F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0"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6"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F41996"/>
    <w:multiLevelType w:val="hybridMultilevel"/>
    <w:tmpl w:val="1D6E5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6352049F"/>
    <w:multiLevelType w:val="hybridMultilevel"/>
    <w:tmpl w:val="7F5C5E0E"/>
    <w:lvl w:ilvl="0" w:tplc="461893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5"/>
  </w:num>
  <w:num w:numId="4">
    <w:abstractNumId w:val="43"/>
  </w:num>
  <w:num w:numId="5">
    <w:abstractNumId w:val="25"/>
  </w:num>
  <w:num w:numId="6">
    <w:abstractNumId w:val="40"/>
  </w:num>
  <w:num w:numId="7">
    <w:abstractNumId w:val="45"/>
  </w:num>
  <w:num w:numId="8">
    <w:abstractNumId w:val="9"/>
  </w:num>
  <w:num w:numId="9">
    <w:abstractNumId w:val="0"/>
  </w:num>
  <w:num w:numId="10">
    <w:abstractNumId w:val="32"/>
  </w:num>
  <w:num w:numId="11">
    <w:abstractNumId w:val="29"/>
  </w:num>
  <w:num w:numId="12">
    <w:abstractNumId w:val="22"/>
  </w:num>
  <w:num w:numId="13">
    <w:abstractNumId w:val="46"/>
  </w:num>
  <w:num w:numId="14">
    <w:abstractNumId w:val="39"/>
  </w:num>
  <w:num w:numId="15">
    <w:abstractNumId w:val="30"/>
  </w:num>
  <w:num w:numId="16">
    <w:abstractNumId w:val="5"/>
  </w:num>
  <w:num w:numId="17">
    <w:abstractNumId w:val="18"/>
  </w:num>
  <w:num w:numId="18">
    <w:abstractNumId w:val="20"/>
  </w:num>
  <w:num w:numId="19">
    <w:abstractNumId w:val="6"/>
  </w:num>
  <w:num w:numId="20">
    <w:abstractNumId w:val="35"/>
  </w:num>
  <w:num w:numId="21">
    <w:abstractNumId w:val="3"/>
  </w:num>
  <w:num w:numId="22">
    <w:abstractNumId w:val="13"/>
  </w:num>
  <w:num w:numId="23">
    <w:abstractNumId w:val="8"/>
  </w:num>
  <w:num w:numId="24">
    <w:abstractNumId w:val="12"/>
  </w:num>
  <w:num w:numId="25">
    <w:abstractNumId w:val="28"/>
  </w:num>
  <w:num w:numId="26">
    <w:abstractNumId w:val="34"/>
  </w:num>
  <w:num w:numId="27">
    <w:abstractNumId w:val="2"/>
  </w:num>
  <w:num w:numId="28">
    <w:abstractNumId w:val="27"/>
  </w:num>
  <w:num w:numId="29">
    <w:abstractNumId w:val="19"/>
  </w:num>
  <w:num w:numId="30">
    <w:abstractNumId w:val="11"/>
  </w:num>
  <w:num w:numId="31">
    <w:abstractNumId w:val="10"/>
  </w:num>
  <w:num w:numId="32">
    <w:abstractNumId w:val="16"/>
  </w:num>
  <w:num w:numId="33">
    <w:abstractNumId w:val="41"/>
  </w:num>
  <w:num w:numId="34">
    <w:abstractNumId w:val="42"/>
  </w:num>
  <w:num w:numId="35">
    <w:abstractNumId w:val="47"/>
  </w:num>
  <w:num w:numId="36">
    <w:abstractNumId w:val="31"/>
  </w:num>
  <w:num w:numId="37">
    <w:abstractNumId w:val="7"/>
  </w:num>
  <w:num w:numId="38">
    <w:abstractNumId w:val="38"/>
  </w:num>
  <w:num w:numId="39">
    <w:abstractNumId w:val="36"/>
  </w:num>
  <w:num w:numId="40">
    <w:abstractNumId w:val="23"/>
  </w:num>
  <w:num w:numId="41">
    <w:abstractNumId w:val="4"/>
  </w:num>
  <w:num w:numId="42">
    <w:abstractNumId w:val="37"/>
  </w:num>
  <w:num w:numId="43">
    <w:abstractNumId w:val="44"/>
  </w:num>
  <w:num w:numId="44">
    <w:abstractNumId w:val="1"/>
  </w:num>
  <w:num w:numId="45">
    <w:abstractNumId w:val="21"/>
  </w:num>
  <w:num w:numId="46">
    <w:abstractNumId w:val="24"/>
  </w:num>
  <w:num w:numId="47">
    <w:abstractNumId w:val="26"/>
  </w:num>
  <w:num w:numId="48">
    <w:abstractNumId w:val="3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mwqAUAkrSexSwAAAA="/>
  </w:docVars>
  <w:rsids>
    <w:rsidRoot w:val="00BA56A5"/>
    <w:rsid w:val="00004A2B"/>
    <w:rsid w:val="00006122"/>
    <w:rsid w:val="00022D33"/>
    <w:rsid w:val="00035729"/>
    <w:rsid w:val="00037D4D"/>
    <w:rsid w:val="00040124"/>
    <w:rsid w:val="00044A24"/>
    <w:rsid w:val="00050ABF"/>
    <w:rsid w:val="00062EAA"/>
    <w:rsid w:val="00071E3C"/>
    <w:rsid w:val="00076931"/>
    <w:rsid w:val="000805AE"/>
    <w:rsid w:val="00085C0D"/>
    <w:rsid w:val="00087CAD"/>
    <w:rsid w:val="000A54CF"/>
    <w:rsid w:val="000B0416"/>
    <w:rsid w:val="000D1422"/>
    <w:rsid w:val="000D4955"/>
    <w:rsid w:val="000E37FE"/>
    <w:rsid w:val="000E3F23"/>
    <w:rsid w:val="000E597D"/>
    <w:rsid w:val="000F3960"/>
    <w:rsid w:val="000F3E2F"/>
    <w:rsid w:val="00101EC2"/>
    <w:rsid w:val="00110532"/>
    <w:rsid w:val="001125F3"/>
    <w:rsid w:val="00114654"/>
    <w:rsid w:val="00115499"/>
    <w:rsid w:val="00120371"/>
    <w:rsid w:val="00125AD6"/>
    <w:rsid w:val="001408F0"/>
    <w:rsid w:val="00150000"/>
    <w:rsid w:val="001572EA"/>
    <w:rsid w:val="00160301"/>
    <w:rsid w:val="001719B6"/>
    <w:rsid w:val="00172FD6"/>
    <w:rsid w:val="00173FF3"/>
    <w:rsid w:val="00183457"/>
    <w:rsid w:val="0018650C"/>
    <w:rsid w:val="001927D4"/>
    <w:rsid w:val="0019319D"/>
    <w:rsid w:val="001A6F9E"/>
    <w:rsid w:val="001B50B0"/>
    <w:rsid w:val="001B525B"/>
    <w:rsid w:val="001B6D1E"/>
    <w:rsid w:val="001C00DA"/>
    <w:rsid w:val="001C73B8"/>
    <w:rsid w:val="001D1504"/>
    <w:rsid w:val="001D1968"/>
    <w:rsid w:val="001D1BCE"/>
    <w:rsid w:val="001D46B9"/>
    <w:rsid w:val="001D4B49"/>
    <w:rsid w:val="001E3B57"/>
    <w:rsid w:val="001E46E4"/>
    <w:rsid w:val="001E470C"/>
    <w:rsid w:val="001F20CF"/>
    <w:rsid w:val="002006FC"/>
    <w:rsid w:val="00201A59"/>
    <w:rsid w:val="002161F0"/>
    <w:rsid w:val="002162F2"/>
    <w:rsid w:val="00227078"/>
    <w:rsid w:val="00232882"/>
    <w:rsid w:val="002331C7"/>
    <w:rsid w:val="002351CA"/>
    <w:rsid w:val="00237DAB"/>
    <w:rsid w:val="0024006D"/>
    <w:rsid w:val="00244AC5"/>
    <w:rsid w:val="0025730D"/>
    <w:rsid w:val="00257C23"/>
    <w:rsid w:val="002640A1"/>
    <w:rsid w:val="00266E87"/>
    <w:rsid w:val="002679FE"/>
    <w:rsid w:val="0027047C"/>
    <w:rsid w:val="0027131D"/>
    <w:rsid w:val="00273284"/>
    <w:rsid w:val="0028578C"/>
    <w:rsid w:val="0029054B"/>
    <w:rsid w:val="00296918"/>
    <w:rsid w:val="002A2B20"/>
    <w:rsid w:val="002A3A15"/>
    <w:rsid w:val="002A3B28"/>
    <w:rsid w:val="002C5134"/>
    <w:rsid w:val="002C59CB"/>
    <w:rsid w:val="002D42DE"/>
    <w:rsid w:val="002E03B0"/>
    <w:rsid w:val="002E07C9"/>
    <w:rsid w:val="002E0DAD"/>
    <w:rsid w:val="002E10CD"/>
    <w:rsid w:val="002E3D46"/>
    <w:rsid w:val="002E49C0"/>
    <w:rsid w:val="002E4DD6"/>
    <w:rsid w:val="002E4FED"/>
    <w:rsid w:val="002F0665"/>
    <w:rsid w:val="002F103C"/>
    <w:rsid w:val="002F2E39"/>
    <w:rsid w:val="00304EDC"/>
    <w:rsid w:val="00306D21"/>
    <w:rsid w:val="003137D0"/>
    <w:rsid w:val="00320ACE"/>
    <w:rsid w:val="00332553"/>
    <w:rsid w:val="0033698F"/>
    <w:rsid w:val="0034327F"/>
    <w:rsid w:val="003442F5"/>
    <w:rsid w:val="00347711"/>
    <w:rsid w:val="003526AE"/>
    <w:rsid w:val="00362FFE"/>
    <w:rsid w:val="003668F2"/>
    <w:rsid w:val="00366F5A"/>
    <w:rsid w:val="00376EAF"/>
    <w:rsid w:val="00382360"/>
    <w:rsid w:val="00387B47"/>
    <w:rsid w:val="00397A5F"/>
    <w:rsid w:val="003A5993"/>
    <w:rsid w:val="003B6D78"/>
    <w:rsid w:val="003B7824"/>
    <w:rsid w:val="003C0330"/>
    <w:rsid w:val="003C5D4F"/>
    <w:rsid w:val="003C5E58"/>
    <w:rsid w:val="003E4AF9"/>
    <w:rsid w:val="003E5529"/>
    <w:rsid w:val="003F52CB"/>
    <w:rsid w:val="003F691C"/>
    <w:rsid w:val="00406EE8"/>
    <w:rsid w:val="0042054D"/>
    <w:rsid w:val="00421DD7"/>
    <w:rsid w:val="004222A6"/>
    <w:rsid w:val="00422C75"/>
    <w:rsid w:val="004237C8"/>
    <w:rsid w:val="004313D1"/>
    <w:rsid w:val="00433946"/>
    <w:rsid w:val="0043777D"/>
    <w:rsid w:val="00440A6C"/>
    <w:rsid w:val="00440AAA"/>
    <w:rsid w:val="00454C47"/>
    <w:rsid w:val="00455C8D"/>
    <w:rsid w:val="004620D1"/>
    <w:rsid w:val="00467DCC"/>
    <w:rsid w:val="00473D59"/>
    <w:rsid w:val="00476394"/>
    <w:rsid w:val="004962A3"/>
    <w:rsid w:val="004978E9"/>
    <w:rsid w:val="004A4FF3"/>
    <w:rsid w:val="004B3F29"/>
    <w:rsid w:val="004B4CEC"/>
    <w:rsid w:val="004C0C64"/>
    <w:rsid w:val="004C515F"/>
    <w:rsid w:val="004C535E"/>
    <w:rsid w:val="004D218E"/>
    <w:rsid w:val="004D7463"/>
    <w:rsid w:val="004D7F99"/>
    <w:rsid w:val="004E2B1F"/>
    <w:rsid w:val="004E533E"/>
    <w:rsid w:val="004E79D5"/>
    <w:rsid w:val="004F0E67"/>
    <w:rsid w:val="004F7F48"/>
    <w:rsid w:val="00501672"/>
    <w:rsid w:val="00504F69"/>
    <w:rsid w:val="00505E7A"/>
    <w:rsid w:val="00507652"/>
    <w:rsid w:val="005078E9"/>
    <w:rsid w:val="00514762"/>
    <w:rsid w:val="00525554"/>
    <w:rsid w:val="00526D70"/>
    <w:rsid w:val="00527D4B"/>
    <w:rsid w:val="00533086"/>
    <w:rsid w:val="00542786"/>
    <w:rsid w:val="0054305A"/>
    <w:rsid w:val="00543C36"/>
    <w:rsid w:val="0054491C"/>
    <w:rsid w:val="0054581D"/>
    <w:rsid w:val="00562378"/>
    <w:rsid w:val="0056538F"/>
    <w:rsid w:val="005740ED"/>
    <w:rsid w:val="00580EFB"/>
    <w:rsid w:val="005846C3"/>
    <w:rsid w:val="00585FA1"/>
    <w:rsid w:val="00591B06"/>
    <w:rsid w:val="005966EA"/>
    <w:rsid w:val="00596904"/>
    <w:rsid w:val="00597CCB"/>
    <w:rsid w:val="005A46B9"/>
    <w:rsid w:val="005A6E03"/>
    <w:rsid w:val="005B1FDD"/>
    <w:rsid w:val="005B4C81"/>
    <w:rsid w:val="005B6F5E"/>
    <w:rsid w:val="005C0BF1"/>
    <w:rsid w:val="005D21E0"/>
    <w:rsid w:val="005E24BB"/>
    <w:rsid w:val="005E29A8"/>
    <w:rsid w:val="005E4AC6"/>
    <w:rsid w:val="005F1037"/>
    <w:rsid w:val="005F1FB8"/>
    <w:rsid w:val="005F592C"/>
    <w:rsid w:val="006005D9"/>
    <w:rsid w:val="006007F9"/>
    <w:rsid w:val="006010B8"/>
    <w:rsid w:val="00605B7A"/>
    <w:rsid w:val="0061427A"/>
    <w:rsid w:val="00614FE6"/>
    <w:rsid w:val="0061674F"/>
    <w:rsid w:val="0061753D"/>
    <w:rsid w:val="00617CB5"/>
    <w:rsid w:val="00622E84"/>
    <w:rsid w:val="00623889"/>
    <w:rsid w:val="00630563"/>
    <w:rsid w:val="00632771"/>
    <w:rsid w:val="0063529C"/>
    <w:rsid w:val="00641808"/>
    <w:rsid w:val="00644700"/>
    <w:rsid w:val="00656DB1"/>
    <w:rsid w:val="0068228F"/>
    <w:rsid w:val="00684C4D"/>
    <w:rsid w:val="006B1E0F"/>
    <w:rsid w:val="006D0C6F"/>
    <w:rsid w:val="006D7033"/>
    <w:rsid w:val="006E1210"/>
    <w:rsid w:val="006E79BA"/>
    <w:rsid w:val="006F024A"/>
    <w:rsid w:val="006F15C9"/>
    <w:rsid w:val="006F476C"/>
    <w:rsid w:val="0071172A"/>
    <w:rsid w:val="00721365"/>
    <w:rsid w:val="00724150"/>
    <w:rsid w:val="00742C78"/>
    <w:rsid w:val="007451F1"/>
    <w:rsid w:val="00752629"/>
    <w:rsid w:val="00753C72"/>
    <w:rsid w:val="00755E35"/>
    <w:rsid w:val="00772B03"/>
    <w:rsid w:val="0077580B"/>
    <w:rsid w:val="00792464"/>
    <w:rsid w:val="0079269E"/>
    <w:rsid w:val="00794791"/>
    <w:rsid w:val="00797034"/>
    <w:rsid w:val="007A777A"/>
    <w:rsid w:val="007B0E51"/>
    <w:rsid w:val="007B4326"/>
    <w:rsid w:val="007C27C0"/>
    <w:rsid w:val="007D4F2D"/>
    <w:rsid w:val="007D5103"/>
    <w:rsid w:val="007D5372"/>
    <w:rsid w:val="007D6119"/>
    <w:rsid w:val="007D759D"/>
    <w:rsid w:val="007E04D4"/>
    <w:rsid w:val="007E29AE"/>
    <w:rsid w:val="007E6122"/>
    <w:rsid w:val="007F3626"/>
    <w:rsid w:val="007F5446"/>
    <w:rsid w:val="00801C0A"/>
    <w:rsid w:val="00802C15"/>
    <w:rsid w:val="008036E8"/>
    <w:rsid w:val="00810E99"/>
    <w:rsid w:val="008134AF"/>
    <w:rsid w:val="00821EA1"/>
    <w:rsid w:val="00823795"/>
    <w:rsid w:val="0082434D"/>
    <w:rsid w:val="0084071D"/>
    <w:rsid w:val="008436BB"/>
    <w:rsid w:val="00845E82"/>
    <w:rsid w:val="00847378"/>
    <w:rsid w:val="008510A6"/>
    <w:rsid w:val="00852499"/>
    <w:rsid w:val="0085324C"/>
    <w:rsid w:val="0086005E"/>
    <w:rsid w:val="00861C89"/>
    <w:rsid w:val="00884D5A"/>
    <w:rsid w:val="008901A1"/>
    <w:rsid w:val="0089203F"/>
    <w:rsid w:val="00892A75"/>
    <w:rsid w:val="008A01B5"/>
    <w:rsid w:val="008A5CAD"/>
    <w:rsid w:val="008B560C"/>
    <w:rsid w:val="008C087A"/>
    <w:rsid w:val="008C1016"/>
    <w:rsid w:val="008C3BB7"/>
    <w:rsid w:val="008C4666"/>
    <w:rsid w:val="008F1BB4"/>
    <w:rsid w:val="008F4D9B"/>
    <w:rsid w:val="008F68E8"/>
    <w:rsid w:val="009046EF"/>
    <w:rsid w:val="00907AEA"/>
    <w:rsid w:val="0092245E"/>
    <w:rsid w:val="0092757D"/>
    <w:rsid w:val="009356A6"/>
    <w:rsid w:val="009433E2"/>
    <w:rsid w:val="00951ECA"/>
    <w:rsid w:val="009523F5"/>
    <w:rsid w:val="00972747"/>
    <w:rsid w:val="00972BCA"/>
    <w:rsid w:val="009859B1"/>
    <w:rsid w:val="00990125"/>
    <w:rsid w:val="00993346"/>
    <w:rsid w:val="009B295A"/>
    <w:rsid w:val="009B6CD6"/>
    <w:rsid w:val="009C0AD2"/>
    <w:rsid w:val="009C1F0C"/>
    <w:rsid w:val="009C2768"/>
    <w:rsid w:val="009E3B0D"/>
    <w:rsid w:val="009E6471"/>
    <w:rsid w:val="009E79E4"/>
    <w:rsid w:val="009F177C"/>
    <w:rsid w:val="009F2347"/>
    <w:rsid w:val="00A02929"/>
    <w:rsid w:val="00A14A11"/>
    <w:rsid w:val="00A14DDF"/>
    <w:rsid w:val="00A20AE6"/>
    <w:rsid w:val="00A23FE4"/>
    <w:rsid w:val="00A31FD7"/>
    <w:rsid w:val="00A371B1"/>
    <w:rsid w:val="00A377CE"/>
    <w:rsid w:val="00A421AA"/>
    <w:rsid w:val="00A550D7"/>
    <w:rsid w:val="00A573B3"/>
    <w:rsid w:val="00A660F7"/>
    <w:rsid w:val="00A6672E"/>
    <w:rsid w:val="00A66CF4"/>
    <w:rsid w:val="00A673D4"/>
    <w:rsid w:val="00A71D26"/>
    <w:rsid w:val="00A82CC8"/>
    <w:rsid w:val="00A84F5E"/>
    <w:rsid w:val="00A85B28"/>
    <w:rsid w:val="00A96EEB"/>
    <w:rsid w:val="00AA6B6C"/>
    <w:rsid w:val="00AA77D4"/>
    <w:rsid w:val="00AB1D10"/>
    <w:rsid w:val="00AC1E48"/>
    <w:rsid w:val="00AC6986"/>
    <w:rsid w:val="00AD4D3B"/>
    <w:rsid w:val="00AD56D0"/>
    <w:rsid w:val="00AE6798"/>
    <w:rsid w:val="00AF67DD"/>
    <w:rsid w:val="00B07654"/>
    <w:rsid w:val="00B12909"/>
    <w:rsid w:val="00B13395"/>
    <w:rsid w:val="00B164A7"/>
    <w:rsid w:val="00B33E77"/>
    <w:rsid w:val="00B46887"/>
    <w:rsid w:val="00B5727C"/>
    <w:rsid w:val="00B57488"/>
    <w:rsid w:val="00B71E0C"/>
    <w:rsid w:val="00B72714"/>
    <w:rsid w:val="00B747F3"/>
    <w:rsid w:val="00B748D9"/>
    <w:rsid w:val="00B86A20"/>
    <w:rsid w:val="00BA120D"/>
    <w:rsid w:val="00BA1FF3"/>
    <w:rsid w:val="00BA4282"/>
    <w:rsid w:val="00BA4A70"/>
    <w:rsid w:val="00BA56A5"/>
    <w:rsid w:val="00BC00FE"/>
    <w:rsid w:val="00BD0857"/>
    <w:rsid w:val="00BD165A"/>
    <w:rsid w:val="00BD5769"/>
    <w:rsid w:val="00BE2707"/>
    <w:rsid w:val="00BE3034"/>
    <w:rsid w:val="00BE3B43"/>
    <w:rsid w:val="00BE67C7"/>
    <w:rsid w:val="00BE68C7"/>
    <w:rsid w:val="00BF2E92"/>
    <w:rsid w:val="00BF78B6"/>
    <w:rsid w:val="00C043F3"/>
    <w:rsid w:val="00C05208"/>
    <w:rsid w:val="00C14682"/>
    <w:rsid w:val="00C22E30"/>
    <w:rsid w:val="00C320FA"/>
    <w:rsid w:val="00C32478"/>
    <w:rsid w:val="00C377E6"/>
    <w:rsid w:val="00C404F3"/>
    <w:rsid w:val="00C43F9A"/>
    <w:rsid w:val="00C44E97"/>
    <w:rsid w:val="00C46DBE"/>
    <w:rsid w:val="00C50403"/>
    <w:rsid w:val="00C51FFF"/>
    <w:rsid w:val="00C551B0"/>
    <w:rsid w:val="00C63163"/>
    <w:rsid w:val="00C73987"/>
    <w:rsid w:val="00C75A63"/>
    <w:rsid w:val="00C76269"/>
    <w:rsid w:val="00C774CD"/>
    <w:rsid w:val="00C81B71"/>
    <w:rsid w:val="00C92AB2"/>
    <w:rsid w:val="00C969BF"/>
    <w:rsid w:val="00CA1417"/>
    <w:rsid w:val="00CC1A54"/>
    <w:rsid w:val="00CC6F48"/>
    <w:rsid w:val="00CD70F7"/>
    <w:rsid w:val="00CD7622"/>
    <w:rsid w:val="00CE0C3B"/>
    <w:rsid w:val="00CE7681"/>
    <w:rsid w:val="00D23BF6"/>
    <w:rsid w:val="00D32446"/>
    <w:rsid w:val="00D41C33"/>
    <w:rsid w:val="00D4332A"/>
    <w:rsid w:val="00D441D7"/>
    <w:rsid w:val="00D67050"/>
    <w:rsid w:val="00D763BD"/>
    <w:rsid w:val="00D86F85"/>
    <w:rsid w:val="00D9156D"/>
    <w:rsid w:val="00D94F37"/>
    <w:rsid w:val="00DA42CD"/>
    <w:rsid w:val="00DA45B9"/>
    <w:rsid w:val="00DA7A21"/>
    <w:rsid w:val="00DB57D4"/>
    <w:rsid w:val="00DD0F17"/>
    <w:rsid w:val="00DE3C86"/>
    <w:rsid w:val="00DF29BD"/>
    <w:rsid w:val="00E140B8"/>
    <w:rsid w:val="00E20A7B"/>
    <w:rsid w:val="00E2233E"/>
    <w:rsid w:val="00E24A48"/>
    <w:rsid w:val="00E42D77"/>
    <w:rsid w:val="00E433DB"/>
    <w:rsid w:val="00E45830"/>
    <w:rsid w:val="00E553D1"/>
    <w:rsid w:val="00E64165"/>
    <w:rsid w:val="00E65F3A"/>
    <w:rsid w:val="00E75CFC"/>
    <w:rsid w:val="00E83B7D"/>
    <w:rsid w:val="00E83C39"/>
    <w:rsid w:val="00E87139"/>
    <w:rsid w:val="00E87A52"/>
    <w:rsid w:val="00E9118C"/>
    <w:rsid w:val="00E927EB"/>
    <w:rsid w:val="00E9306C"/>
    <w:rsid w:val="00E97B90"/>
    <w:rsid w:val="00EA7713"/>
    <w:rsid w:val="00EB3B56"/>
    <w:rsid w:val="00EB7B04"/>
    <w:rsid w:val="00EC22C0"/>
    <w:rsid w:val="00EC2708"/>
    <w:rsid w:val="00EC28D9"/>
    <w:rsid w:val="00EC2C95"/>
    <w:rsid w:val="00EC5A47"/>
    <w:rsid w:val="00ED09E6"/>
    <w:rsid w:val="00ED57A2"/>
    <w:rsid w:val="00EE3126"/>
    <w:rsid w:val="00EF0D6A"/>
    <w:rsid w:val="00EF73E4"/>
    <w:rsid w:val="00F02491"/>
    <w:rsid w:val="00F0501B"/>
    <w:rsid w:val="00F12774"/>
    <w:rsid w:val="00F15F1B"/>
    <w:rsid w:val="00F37CAB"/>
    <w:rsid w:val="00F51604"/>
    <w:rsid w:val="00F559C6"/>
    <w:rsid w:val="00F60563"/>
    <w:rsid w:val="00F6335E"/>
    <w:rsid w:val="00F65500"/>
    <w:rsid w:val="00F76F00"/>
    <w:rsid w:val="00F90D79"/>
    <w:rsid w:val="00F92282"/>
    <w:rsid w:val="00FA01E5"/>
    <w:rsid w:val="00FA09C5"/>
    <w:rsid w:val="00FB30D1"/>
    <w:rsid w:val="00FC67C0"/>
    <w:rsid w:val="00FC6E56"/>
    <w:rsid w:val="00FD4CBA"/>
    <w:rsid w:val="00FE40CB"/>
    <w:rsid w:val="00FE6B28"/>
    <w:rsid w:val="00FF2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6A7DEB6"/>
  <w15:chartTrackingRefBased/>
  <w15:docId w15:val="{D71C8563-E833-4722-952D-25293509D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jpe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6.png"/><Relationship Id="rId138" Type="http://schemas.openxmlformats.org/officeDocument/2006/relationships/image" Target="media/image90.png"/><Relationship Id="rId159" Type="http://schemas.openxmlformats.org/officeDocument/2006/relationships/chart" Target="charts/chart1.xml"/><Relationship Id="rId170" Type="http://schemas.openxmlformats.org/officeDocument/2006/relationships/image" Target="media/image121.png"/><Relationship Id="rId191" Type="http://schemas.openxmlformats.org/officeDocument/2006/relationships/image" Target="media/image142.png"/><Relationship Id="rId205" Type="http://schemas.openxmlformats.org/officeDocument/2006/relationships/image" Target="media/image156.png"/><Relationship Id="rId226" Type="http://schemas.openxmlformats.org/officeDocument/2006/relationships/image" Target="media/image177.png"/><Relationship Id="rId107" Type="http://schemas.openxmlformats.org/officeDocument/2006/relationships/image" Target="media/image59.jpe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80.png"/><Relationship Id="rId149" Type="http://schemas.openxmlformats.org/officeDocument/2006/relationships/image" Target="media/image101.jpe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111.emf"/><Relationship Id="rId181" Type="http://schemas.openxmlformats.org/officeDocument/2006/relationships/image" Target="media/image132.png"/><Relationship Id="rId216" Type="http://schemas.openxmlformats.org/officeDocument/2006/relationships/image" Target="media/image167.pn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70.jpeg"/><Relationship Id="rId139" Type="http://schemas.openxmlformats.org/officeDocument/2006/relationships/image" Target="media/image91.png"/><Relationship Id="rId85" Type="http://schemas.openxmlformats.org/officeDocument/2006/relationships/image" Target="media/image37.jpeg"/><Relationship Id="rId150" Type="http://schemas.openxmlformats.org/officeDocument/2006/relationships/image" Target="media/image102.jpeg"/><Relationship Id="rId171" Type="http://schemas.openxmlformats.org/officeDocument/2006/relationships/image" Target="media/image122.png"/><Relationship Id="rId192" Type="http://schemas.openxmlformats.org/officeDocument/2006/relationships/image" Target="media/image143.png"/><Relationship Id="rId206" Type="http://schemas.openxmlformats.org/officeDocument/2006/relationships/image" Target="media/image157.png"/><Relationship Id="rId227" Type="http://schemas.openxmlformats.org/officeDocument/2006/relationships/image" Target="media/image178.png"/><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60.jpeg"/><Relationship Id="rId129" Type="http://schemas.openxmlformats.org/officeDocument/2006/relationships/image" Target="media/image81.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2.jpeg"/><Relationship Id="rId161" Type="http://schemas.openxmlformats.org/officeDocument/2006/relationships/image" Target="media/image112.png"/><Relationship Id="rId182" Type="http://schemas.openxmlformats.org/officeDocument/2006/relationships/image" Target="media/image133.png"/><Relationship Id="rId217" Type="http://schemas.openxmlformats.org/officeDocument/2006/relationships/image" Target="media/image168.png"/><Relationship Id="rId6" Type="http://schemas.openxmlformats.org/officeDocument/2006/relationships/footnotes" Target="footnotes.xml"/><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1.jpe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2.png"/><Relationship Id="rId151" Type="http://schemas.openxmlformats.org/officeDocument/2006/relationships/image" Target="media/image103.jpeg"/><Relationship Id="rId172" Type="http://schemas.openxmlformats.org/officeDocument/2006/relationships/image" Target="media/image123.png"/><Relationship Id="rId193" Type="http://schemas.openxmlformats.org/officeDocument/2006/relationships/image" Target="media/image144.png"/><Relationship Id="rId207" Type="http://schemas.openxmlformats.org/officeDocument/2006/relationships/image" Target="media/image158.png"/><Relationship Id="rId228" Type="http://schemas.openxmlformats.org/officeDocument/2006/relationships/image" Target="media/image179.pn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1.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2.png"/><Relationship Id="rId141" Type="http://schemas.openxmlformats.org/officeDocument/2006/relationships/image" Target="media/image93.jpeg"/><Relationship Id="rId7" Type="http://schemas.openxmlformats.org/officeDocument/2006/relationships/endnotes" Target="endnotes.xml"/><Relationship Id="rId162" Type="http://schemas.openxmlformats.org/officeDocument/2006/relationships/image" Target="media/image113.png"/><Relationship Id="rId183" Type="http://schemas.openxmlformats.org/officeDocument/2006/relationships/image" Target="media/image134.png"/><Relationship Id="rId218" Type="http://schemas.openxmlformats.org/officeDocument/2006/relationships/image" Target="media/image169.png"/><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2.jpeg"/><Relationship Id="rId131" Type="http://schemas.openxmlformats.org/officeDocument/2006/relationships/image" Target="media/image83.png"/><Relationship Id="rId152" Type="http://schemas.openxmlformats.org/officeDocument/2006/relationships/image" Target="media/image104.jpeg"/><Relationship Id="rId173" Type="http://schemas.openxmlformats.org/officeDocument/2006/relationships/image" Target="media/image124.png"/><Relationship Id="rId194" Type="http://schemas.openxmlformats.org/officeDocument/2006/relationships/image" Target="media/image145.png"/><Relationship Id="rId208" Type="http://schemas.openxmlformats.org/officeDocument/2006/relationships/image" Target="media/image159.png"/><Relationship Id="rId229" Type="http://schemas.openxmlformats.org/officeDocument/2006/relationships/footer" Target="footer3.xml"/><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3.png"/><Relationship Id="rId142" Type="http://schemas.openxmlformats.org/officeDocument/2006/relationships/image" Target="media/image94.png"/><Relationship Id="rId163" Type="http://schemas.openxmlformats.org/officeDocument/2006/relationships/image" Target="media/image114.png"/><Relationship Id="rId184" Type="http://schemas.openxmlformats.org/officeDocument/2006/relationships/image" Target="media/image135.png"/><Relationship Id="rId219" Type="http://schemas.openxmlformats.org/officeDocument/2006/relationships/image" Target="media/image170.png"/><Relationship Id="rId230" Type="http://schemas.openxmlformats.org/officeDocument/2006/relationships/fontTable" Target="fontTable.xml"/><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8.jpeg"/><Relationship Id="rId137" Type="http://schemas.openxmlformats.org/officeDocument/2006/relationships/image" Target="media/image89.png"/><Relationship Id="rId158" Type="http://schemas.openxmlformats.org/officeDocument/2006/relationships/image" Target="media/image110.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88" Type="http://schemas.openxmlformats.org/officeDocument/2006/relationships/image" Target="media/image40.jpeg"/><Relationship Id="rId111" Type="http://schemas.openxmlformats.org/officeDocument/2006/relationships/image" Target="media/image63.jpeg"/><Relationship Id="rId132" Type="http://schemas.openxmlformats.org/officeDocument/2006/relationships/image" Target="media/image84.png"/><Relationship Id="rId153" Type="http://schemas.openxmlformats.org/officeDocument/2006/relationships/image" Target="media/image105.jpeg"/><Relationship Id="rId174" Type="http://schemas.openxmlformats.org/officeDocument/2006/relationships/image" Target="media/image125.png"/><Relationship Id="rId179" Type="http://schemas.openxmlformats.org/officeDocument/2006/relationships/image" Target="media/image130.png"/><Relationship Id="rId195" Type="http://schemas.openxmlformats.org/officeDocument/2006/relationships/image" Target="media/image146.png"/><Relationship Id="rId209" Type="http://schemas.openxmlformats.org/officeDocument/2006/relationships/image" Target="media/image160.png"/><Relationship Id="rId190" Type="http://schemas.openxmlformats.org/officeDocument/2006/relationships/image" Target="media/image141.png"/><Relationship Id="rId204" Type="http://schemas.openxmlformats.org/officeDocument/2006/relationships/image" Target="media/image155.png"/><Relationship Id="rId220" Type="http://schemas.openxmlformats.org/officeDocument/2006/relationships/image" Target="media/image171.png"/><Relationship Id="rId225" Type="http://schemas.openxmlformats.org/officeDocument/2006/relationships/image" Target="media/image176.pn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8.png"/><Relationship Id="rId127" Type="http://schemas.openxmlformats.org/officeDocument/2006/relationships/image" Target="media/image79.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jpeg"/><Relationship Id="rId122" Type="http://schemas.openxmlformats.org/officeDocument/2006/relationships/image" Target="media/image74.png"/><Relationship Id="rId143" Type="http://schemas.openxmlformats.org/officeDocument/2006/relationships/image" Target="media/image95.png"/><Relationship Id="rId148" Type="http://schemas.openxmlformats.org/officeDocument/2006/relationships/image" Target="media/image100.jpeg"/><Relationship Id="rId164" Type="http://schemas.openxmlformats.org/officeDocument/2006/relationships/image" Target="media/image115.png"/><Relationship Id="rId169" Type="http://schemas.openxmlformats.org/officeDocument/2006/relationships/image" Target="media/image120.png"/><Relationship Id="rId185" Type="http://schemas.openxmlformats.org/officeDocument/2006/relationships/image" Target="media/image13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31.png"/><Relationship Id="rId210" Type="http://schemas.openxmlformats.org/officeDocument/2006/relationships/image" Target="media/image161.png"/><Relationship Id="rId215" Type="http://schemas.openxmlformats.org/officeDocument/2006/relationships/image" Target="media/image166.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theme" Target="theme/theme1.xml"/><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4.jpeg"/><Relationship Id="rId133" Type="http://schemas.openxmlformats.org/officeDocument/2006/relationships/image" Target="media/image85.png"/><Relationship Id="rId154" Type="http://schemas.openxmlformats.org/officeDocument/2006/relationships/image" Target="media/image106.jpeg"/><Relationship Id="rId175" Type="http://schemas.openxmlformats.org/officeDocument/2006/relationships/image" Target="media/image126.png"/><Relationship Id="rId196" Type="http://schemas.openxmlformats.org/officeDocument/2006/relationships/image" Target="media/image147.png"/><Relationship Id="rId200" Type="http://schemas.openxmlformats.org/officeDocument/2006/relationships/image" Target="media/image151.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2.pn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5.png"/><Relationship Id="rId144" Type="http://schemas.openxmlformats.org/officeDocument/2006/relationships/image" Target="media/image96.png"/><Relationship Id="rId90" Type="http://schemas.openxmlformats.org/officeDocument/2006/relationships/image" Target="media/image42.jpeg"/><Relationship Id="rId165" Type="http://schemas.openxmlformats.org/officeDocument/2006/relationships/image" Target="media/image116.png"/><Relationship Id="rId186" Type="http://schemas.openxmlformats.org/officeDocument/2006/relationships/image" Target="media/image137.png"/><Relationship Id="rId211" Type="http://schemas.openxmlformats.org/officeDocument/2006/relationships/image" Target="media/image162.pn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5.jpeg"/><Relationship Id="rId134" Type="http://schemas.openxmlformats.org/officeDocument/2006/relationships/image" Target="media/image86.png"/><Relationship Id="rId80" Type="http://schemas.openxmlformats.org/officeDocument/2006/relationships/image" Target="media/image32.png"/><Relationship Id="rId155" Type="http://schemas.openxmlformats.org/officeDocument/2006/relationships/image" Target="media/image107.jpeg"/><Relationship Id="rId176" Type="http://schemas.openxmlformats.org/officeDocument/2006/relationships/image" Target="media/image127.png"/><Relationship Id="rId197" Type="http://schemas.openxmlformats.org/officeDocument/2006/relationships/image" Target="media/image148.png"/><Relationship Id="rId201" Type="http://schemas.openxmlformats.org/officeDocument/2006/relationships/image" Target="media/image152.png"/><Relationship Id="rId222" Type="http://schemas.openxmlformats.org/officeDocument/2006/relationships/image" Target="media/image173.pn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6.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7.jpeg"/><Relationship Id="rId166" Type="http://schemas.openxmlformats.org/officeDocument/2006/relationships/image" Target="media/image117.png"/><Relationship Id="rId187" Type="http://schemas.openxmlformats.org/officeDocument/2006/relationships/image" Target="media/image138.png"/><Relationship Id="rId1" Type="http://schemas.openxmlformats.org/officeDocument/2006/relationships/customXml" Target="../customXml/item1.xml"/><Relationship Id="rId212" Type="http://schemas.openxmlformats.org/officeDocument/2006/relationships/image" Target="media/image163.pn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6.jpeg"/><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7.png"/><Relationship Id="rId156" Type="http://schemas.openxmlformats.org/officeDocument/2006/relationships/image" Target="media/image108.jpeg"/><Relationship Id="rId177" Type="http://schemas.openxmlformats.org/officeDocument/2006/relationships/image" Target="media/image128.png"/><Relationship Id="rId198" Type="http://schemas.openxmlformats.org/officeDocument/2006/relationships/image" Target="media/image149.png"/><Relationship Id="rId202" Type="http://schemas.openxmlformats.org/officeDocument/2006/relationships/image" Target="media/image153.png"/><Relationship Id="rId223" Type="http://schemas.openxmlformats.org/officeDocument/2006/relationships/image" Target="media/image174.pn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104" Type="http://schemas.openxmlformats.org/officeDocument/2006/relationships/image" Target="media/image56.jpg"/><Relationship Id="rId125" Type="http://schemas.openxmlformats.org/officeDocument/2006/relationships/image" Target="media/image77.png"/><Relationship Id="rId146" Type="http://schemas.openxmlformats.org/officeDocument/2006/relationships/image" Target="media/image98.jpeg"/><Relationship Id="rId167" Type="http://schemas.openxmlformats.org/officeDocument/2006/relationships/image" Target="media/image118.png"/><Relationship Id="rId188" Type="http://schemas.openxmlformats.org/officeDocument/2006/relationships/image" Target="media/image139.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7.jpeg"/><Relationship Id="rId136" Type="http://schemas.openxmlformats.org/officeDocument/2006/relationships/image" Target="media/image88.png"/><Relationship Id="rId157" Type="http://schemas.openxmlformats.org/officeDocument/2006/relationships/image" Target="media/image109.jpeg"/><Relationship Id="rId178" Type="http://schemas.openxmlformats.org/officeDocument/2006/relationships/image" Target="media/image129.pn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50.png"/><Relationship Id="rId203" Type="http://schemas.openxmlformats.org/officeDocument/2006/relationships/image" Target="media/image154.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5.pn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8.png"/><Relationship Id="rId147" Type="http://schemas.openxmlformats.org/officeDocument/2006/relationships/image" Target="media/image99.jpeg"/><Relationship Id="rId168" Type="http://schemas.openxmlformats.org/officeDocument/2006/relationships/image" Target="media/image119.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40.png"/><Relationship Id="rId3" Type="http://schemas.openxmlformats.org/officeDocument/2006/relationships/styles" Target="styles.xml"/><Relationship Id="rId214" Type="http://schemas.openxmlformats.org/officeDocument/2006/relationships/image" Target="media/image16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B909-48EC-9A88-8DAB78FBF43A}"/>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B909-48EC-9A88-8DAB78FBF43A}"/>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B909-48EC-9A88-8DAB78FBF43A}"/>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B909-48EC-9A88-8DAB78FBF43A}"/>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B909-48EC-9A88-8DAB78FBF43A}"/>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8E293-D7A3-4CDC-A768-122D3FF0C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6</Pages>
  <Words>19824</Words>
  <Characters>113003</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62</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2</cp:revision>
  <dcterms:created xsi:type="dcterms:W3CDTF">2019-04-21T22:47:00Z</dcterms:created>
  <dcterms:modified xsi:type="dcterms:W3CDTF">2019-04-21T22:47:00Z</dcterms:modified>
</cp:coreProperties>
</file>